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A9DC11" w14:textId="19DAEDB4" w:rsidR="00EC2059" w:rsidRPr="00EC2059" w:rsidRDefault="00EC2059" w:rsidP="00EC2059">
      <w:pPr>
        <w:jc w:val="center"/>
        <w:rPr>
          <w:b/>
          <w:sz w:val="24"/>
        </w:rPr>
      </w:pPr>
      <w:r w:rsidRPr="00EC2059">
        <w:rPr>
          <w:b/>
          <w:sz w:val="24"/>
        </w:rPr>
        <w:t xml:space="preserve">Running title: </w:t>
      </w:r>
      <w:r w:rsidRPr="00EC2059">
        <w:rPr>
          <w:bCs/>
          <w:sz w:val="24"/>
        </w:rPr>
        <w:t>Clove Oil Nano</w:t>
      </w:r>
      <w:r w:rsidR="0049252F">
        <w:rPr>
          <w:bCs/>
          <w:sz w:val="24"/>
        </w:rPr>
        <w:t xml:space="preserve"> B</w:t>
      </w:r>
      <w:r w:rsidRPr="00EC2059">
        <w:rPr>
          <w:bCs/>
          <w:sz w:val="24"/>
        </w:rPr>
        <w:t xml:space="preserve">iofungicide Inhibits </w:t>
      </w:r>
      <w:r w:rsidR="0049252F" w:rsidRPr="00EC2059">
        <w:rPr>
          <w:bCs/>
          <w:sz w:val="24"/>
        </w:rPr>
        <w:t>Urediniospores</w:t>
      </w:r>
      <w:r w:rsidRPr="00EC2059">
        <w:rPr>
          <w:bCs/>
          <w:sz w:val="24"/>
        </w:rPr>
        <w:t xml:space="preserve"> </w:t>
      </w:r>
      <w:r w:rsidRPr="00EC2059">
        <w:rPr>
          <w:bCs/>
          <w:i/>
          <w:iCs/>
          <w:sz w:val="24"/>
        </w:rPr>
        <w:t xml:space="preserve">H. </w:t>
      </w:r>
      <w:r w:rsidR="0049252F">
        <w:rPr>
          <w:bCs/>
          <w:i/>
          <w:iCs/>
          <w:sz w:val="24"/>
        </w:rPr>
        <w:t>v</w:t>
      </w:r>
      <w:r w:rsidR="0049252F" w:rsidRPr="00EC2059">
        <w:rPr>
          <w:bCs/>
          <w:i/>
          <w:iCs/>
          <w:sz w:val="24"/>
        </w:rPr>
        <w:t>astatrix.</w:t>
      </w:r>
    </w:p>
    <w:p w14:paraId="6B6C3E4E" w14:textId="77777777" w:rsidR="00EC2059" w:rsidRPr="00EC2059" w:rsidRDefault="00EC2059" w:rsidP="00EC2059">
      <w:pPr>
        <w:rPr>
          <w:b/>
          <w:sz w:val="24"/>
        </w:rPr>
      </w:pPr>
    </w:p>
    <w:p w14:paraId="7264FBAD" w14:textId="01FBF9E6" w:rsidR="00D5684D" w:rsidRPr="00561593" w:rsidRDefault="003B6AC7" w:rsidP="00EC2059">
      <w:pPr>
        <w:rPr>
          <w:b/>
          <w:sz w:val="24"/>
        </w:rPr>
      </w:pPr>
      <w:r w:rsidRPr="003B6AC7">
        <w:rPr>
          <w:b/>
          <w:sz w:val="24"/>
        </w:rPr>
        <w:t xml:space="preserve">Clove oil Nano Biofungicide Formula as an inhibitor of Urediniospores </w:t>
      </w:r>
      <w:r w:rsidRPr="003B6AC7">
        <w:rPr>
          <w:b/>
          <w:i/>
          <w:iCs/>
          <w:sz w:val="24"/>
        </w:rPr>
        <w:t>Hemileia vastatrix</w:t>
      </w:r>
      <w:r w:rsidRPr="003B6AC7">
        <w:rPr>
          <w:b/>
          <w:sz w:val="24"/>
        </w:rPr>
        <w:t xml:space="preserve"> that causes Coffee Leaf Rust Disease</w:t>
      </w:r>
    </w:p>
    <w:p w14:paraId="27180A98" w14:textId="77777777" w:rsidR="00D5684D" w:rsidRPr="00561593" w:rsidRDefault="00D5684D" w:rsidP="00D5684D">
      <w:pPr>
        <w:rPr>
          <w:sz w:val="24"/>
        </w:rPr>
      </w:pPr>
    </w:p>
    <w:p w14:paraId="605B2EAD" w14:textId="77777777" w:rsidR="00D5684D" w:rsidRPr="00561593" w:rsidRDefault="00D5684D" w:rsidP="00D6215C">
      <w:pPr>
        <w:rPr>
          <w:sz w:val="24"/>
          <w:vertAlign w:val="superscript"/>
        </w:rPr>
      </w:pPr>
      <w:r w:rsidRPr="00561593">
        <w:rPr>
          <w:b/>
          <w:sz w:val="24"/>
        </w:rPr>
        <w:t>Khaerati</w:t>
      </w:r>
      <w:r w:rsidRPr="00561593">
        <w:rPr>
          <w:b/>
          <w:sz w:val="24"/>
          <w:vertAlign w:val="superscript"/>
        </w:rPr>
        <w:t>1</w:t>
      </w:r>
      <w:r w:rsidRPr="00561593">
        <w:rPr>
          <w:b/>
          <w:sz w:val="24"/>
        </w:rPr>
        <w:t>, Gusti Indriati</w:t>
      </w:r>
      <w:r w:rsidRPr="00561593">
        <w:rPr>
          <w:b/>
          <w:sz w:val="24"/>
          <w:vertAlign w:val="superscript"/>
        </w:rPr>
        <w:t>2</w:t>
      </w:r>
      <w:r w:rsidRPr="00561593">
        <w:rPr>
          <w:b/>
          <w:sz w:val="24"/>
        </w:rPr>
        <w:t>, Sunjaya Putra</w:t>
      </w:r>
      <w:r w:rsidRPr="00561593">
        <w:rPr>
          <w:b/>
          <w:sz w:val="24"/>
          <w:vertAlign w:val="superscript"/>
        </w:rPr>
        <w:t>2</w:t>
      </w:r>
      <w:r w:rsidRPr="00561593">
        <w:rPr>
          <w:b/>
          <w:sz w:val="24"/>
        </w:rPr>
        <w:t>*, Kurnia Dewi Sasmita</w:t>
      </w:r>
      <w:r w:rsidRPr="00561593">
        <w:rPr>
          <w:b/>
          <w:sz w:val="24"/>
          <w:vertAlign w:val="superscript"/>
        </w:rPr>
        <w:t>2</w:t>
      </w:r>
      <w:r w:rsidRPr="00561593">
        <w:rPr>
          <w:b/>
          <w:sz w:val="24"/>
        </w:rPr>
        <w:t>, Yati Haryati</w:t>
      </w:r>
      <w:r w:rsidRPr="00561593">
        <w:rPr>
          <w:b/>
          <w:sz w:val="24"/>
          <w:vertAlign w:val="superscript"/>
        </w:rPr>
        <w:t>2</w:t>
      </w:r>
      <w:r w:rsidRPr="00561593">
        <w:rPr>
          <w:b/>
          <w:sz w:val="24"/>
        </w:rPr>
        <w:t>, Kiki Kusyaeri Hamdani</w:t>
      </w:r>
      <w:r w:rsidRPr="00561593">
        <w:rPr>
          <w:b/>
          <w:sz w:val="24"/>
          <w:vertAlign w:val="superscript"/>
        </w:rPr>
        <w:t>2</w:t>
      </w:r>
      <w:r w:rsidRPr="00561593">
        <w:rPr>
          <w:b/>
          <w:sz w:val="24"/>
        </w:rPr>
        <w:t>, Gusmaini</w:t>
      </w:r>
      <w:r w:rsidRPr="00561593">
        <w:rPr>
          <w:b/>
          <w:sz w:val="24"/>
          <w:vertAlign w:val="superscript"/>
        </w:rPr>
        <w:t>2</w:t>
      </w:r>
      <w:r w:rsidRPr="00561593">
        <w:rPr>
          <w:b/>
          <w:sz w:val="24"/>
        </w:rPr>
        <w:t>, Nana Heryana</w:t>
      </w:r>
      <w:r w:rsidRPr="00561593">
        <w:rPr>
          <w:b/>
          <w:sz w:val="24"/>
          <w:vertAlign w:val="superscript"/>
        </w:rPr>
        <w:t>2</w:t>
      </w:r>
      <w:r w:rsidRPr="00561593">
        <w:rPr>
          <w:b/>
          <w:sz w:val="24"/>
        </w:rPr>
        <w:t>, Rusli</w:t>
      </w:r>
      <w:r w:rsidRPr="00561593">
        <w:rPr>
          <w:b/>
          <w:sz w:val="24"/>
          <w:vertAlign w:val="superscript"/>
        </w:rPr>
        <w:t>2</w:t>
      </w:r>
      <w:r w:rsidRPr="00561593">
        <w:rPr>
          <w:b/>
          <w:sz w:val="24"/>
        </w:rPr>
        <w:t xml:space="preserve"> and Yulius Ferry</w:t>
      </w:r>
      <w:r w:rsidRPr="00561593">
        <w:rPr>
          <w:b/>
          <w:sz w:val="24"/>
          <w:vertAlign w:val="superscript"/>
        </w:rPr>
        <w:t>2</w:t>
      </w:r>
    </w:p>
    <w:p w14:paraId="065EC465" w14:textId="565C0485" w:rsidR="00D5684D" w:rsidRPr="00561593" w:rsidRDefault="00D5684D" w:rsidP="00050019">
      <w:pPr>
        <w:adjustRightInd w:val="0"/>
        <w:snapToGrid w:val="0"/>
        <w:rPr>
          <w:color w:val="000000"/>
          <w:sz w:val="24"/>
          <w:lang w:eastAsia="de-DE" w:bidi="en-US"/>
        </w:rPr>
      </w:pPr>
      <w:bookmarkStart w:id="0" w:name="_Hlk139717374"/>
      <w:r w:rsidRPr="00561593">
        <w:rPr>
          <w:color w:val="000000"/>
          <w:sz w:val="24"/>
          <w:vertAlign w:val="superscript"/>
          <w:lang w:eastAsia="de-DE" w:bidi="en-US"/>
        </w:rPr>
        <w:t>1</w:t>
      </w:r>
      <w:r w:rsidR="00050019" w:rsidRPr="00561593">
        <w:rPr>
          <w:i/>
          <w:color w:val="000000"/>
          <w:sz w:val="24"/>
          <w:lang w:eastAsia="de-DE" w:bidi="en-US"/>
        </w:rPr>
        <w:t>The Indonesian Institute for Instruments Standard Testing of Industrial and Beverage Crops</w:t>
      </w:r>
      <w:bookmarkEnd w:id="0"/>
      <w:r w:rsidRPr="00561593">
        <w:rPr>
          <w:i/>
          <w:color w:val="000000"/>
          <w:sz w:val="24"/>
          <w:lang w:eastAsia="de-DE" w:bidi="en-US"/>
        </w:rPr>
        <w:t xml:space="preserve">, </w:t>
      </w:r>
      <w:r w:rsidR="00050019" w:rsidRPr="00561593">
        <w:rPr>
          <w:i/>
          <w:color w:val="000000"/>
          <w:sz w:val="24"/>
          <w:lang w:eastAsia="de-DE" w:bidi="en-US"/>
        </w:rPr>
        <w:t xml:space="preserve">Ministry of Agriculture, </w:t>
      </w:r>
      <w:r w:rsidRPr="00561593">
        <w:rPr>
          <w:i/>
          <w:color w:val="000000"/>
          <w:sz w:val="24"/>
          <w:lang w:eastAsia="de-DE" w:bidi="en-US"/>
        </w:rPr>
        <w:t>Sukabumi Regency</w:t>
      </w:r>
      <w:r w:rsidR="00050019" w:rsidRPr="00561593">
        <w:rPr>
          <w:i/>
          <w:color w:val="000000"/>
          <w:sz w:val="24"/>
          <w:lang w:eastAsia="de-DE" w:bidi="en-US"/>
        </w:rPr>
        <w:t xml:space="preserve"> 43357</w:t>
      </w:r>
      <w:r w:rsidRPr="00561593">
        <w:rPr>
          <w:i/>
          <w:color w:val="000000"/>
          <w:sz w:val="24"/>
          <w:lang w:eastAsia="de-DE" w:bidi="en-US"/>
        </w:rPr>
        <w:t>, West Java, Indonesia</w:t>
      </w:r>
    </w:p>
    <w:p w14:paraId="7352B832" w14:textId="708036DA" w:rsidR="00D6215C" w:rsidRPr="00561593" w:rsidRDefault="00D5684D" w:rsidP="00D5684D">
      <w:pPr>
        <w:adjustRightInd w:val="0"/>
        <w:snapToGrid w:val="0"/>
        <w:jc w:val="left"/>
        <w:rPr>
          <w:color w:val="000000"/>
          <w:sz w:val="24"/>
          <w:lang w:eastAsia="de-DE" w:bidi="en-US"/>
        </w:rPr>
      </w:pPr>
      <w:r w:rsidRPr="00561593">
        <w:rPr>
          <w:color w:val="000000"/>
          <w:sz w:val="24"/>
          <w:vertAlign w:val="superscript"/>
          <w:lang w:eastAsia="de-DE" w:bidi="en-US"/>
        </w:rPr>
        <w:t>2</w:t>
      </w:r>
      <w:r w:rsidRPr="00561593">
        <w:rPr>
          <w:i/>
          <w:color w:val="000000"/>
          <w:sz w:val="24"/>
          <w:lang w:eastAsia="de-DE" w:bidi="en-US"/>
        </w:rPr>
        <w:t>Research Center for Horticulture and Estate Crops, Research Organization for Agriculture and Food, National Research and Innovation Agency,</w:t>
      </w:r>
      <w:r w:rsidR="00D6215C" w:rsidRPr="00561593">
        <w:rPr>
          <w:i/>
          <w:color w:val="000000"/>
          <w:sz w:val="24"/>
          <w:lang w:eastAsia="de-DE" w:bidi="en-US"/>
        </w:rPr>
        <w:t xml:space="preserve"> </w:t>
      </w:r>
      <w:r w:rsidR="00050019" w:rsidRPr="00561593">
        <w:rPr>
          <w:i/>
          <w:color w:val="000000"/>
          <w:sz w:val="24"/>
          <w:lang w:eastAsia="de-DE" w:bidi="en-US"/>
        </w:rPr>
        <w:t xml:space="preserve">Jakarta 12950, </w:t>
      </w:r>
      <w:r w:rsidR="00D6215C" w:rsidRPr="00561593">
        <w:rPr>
          <w:i/>
          <w:color w:val="000000"/>
          <w:sz w:val="24"/>
          <w:lang w:eastAsia="de-DE" w:bidi="en-US"/>
        </w:rPr>
        <w:t>Indonesia</w:t>
      </w:r>
      <w:r w:rsidRPr="00561593">
        <w:rPr>
          <w:color w:val="000000"/>
          <w:sz w:val="24"/>
          <w:lang w:eastAsia="de-DE" w:bidi="en-US"/>
        </w:rPr>
        <w:t xml:space="preserve"> </w:t>
      </w:r>
    </w:p>
    <w:p w14:paraId="6A815810" w14:textId="4A1960DA" w:rsidR="00E42B38" w:rsidRPr="00561593" w:rsidRDefault="00D5684D" w:rsidP="00E42B38">
      <w:pPr>
        <w:rPr>
          <w:rStyle w:val="Hyperlink"/>
          <w:color w:val="auto"/>
          <w:sz w:val="24"/>
          <w:u w:val="none"/>
          <w:lang w:eastAsia="de-DE" w:bidi="en-US"/>
        </w:rPr>
      </w:pPr>
      <w:r w:rsidRPr="00561593">
        <w:rPr>
          <w:b/>
          <w:color w:val="000000"/>
          <w:sz w:val="24"/>
          <w:vertAlign w:val="superscript"/>
          <w:lang w:eastAsia="de-DE" w:bidi="en-US"/>
        </w:rPr>
        <w:t>*</w:t>
      </w:r>
      <w:r w:rsidR="00D6215C" w:rsidRPr="00561593">
        <w:rPr>
          <w:sz w:val="24"/>
          <w:lang w:eastAsia="de-DE" w:bidi="en-US"/>
        </w:rPr>
        <w:t>For c</w:t>
      </w:r>
      <w:r w:rsidRPr="00561593">
        <w:rPr>
          <w:sz w:val="24"/>
          <w:lang w:eastAsia="de-DE" w:bidi="en-US"/>
        </w:rPr>
        <w:t>orrespond</w:t>
      </w:r>
      <w:r w:rsidR="00D6215C" w:rsidRPr="00561593">
        <w:rPr>
          <w:sz w:val="24"/>
          <w:lang w:eastAsia="de-DE" w:bidi="en-US"/>
        </w:rPr>
        <w:t>ence</w:t>
      </w:r>
      <w:r w:rsidR="00D6215C" w:rsidRPr="00561593">
        <w:rPr>
          <w:color w:val="000000"/>
          <w:sz w:val="24"/>
          <w:lang w:eastAsia="de-DE" w:bidi="en-US"/>
        </w:rPr>
        <w:t xml:space="preserve">: </w:t>
      </w:r>
      <w:hyperlink r:id="rId8" w:history="1">
        <w:r w:rsidR="0023309E" w:rsidRPr="00582972">
          <w:rPr>
            <w:rStyle w:val="Hyperlink"/>
            <w:sz w:val="24"/>
            <w:lang w:eastAsia="de-DE" w:bidi="en-US"/>
          </w:rPr>
          <w:t>sunjayaputra0769@gmail.com</w:t>
        </w:r>
      </w:hyperlink>
      <w:r w:rsidR="00E42B38" w:rsidRPr="00561593">
        <w:rPr>
          <w:rStyle w:val="Hyperlink"/>
          <w:sz w:val="24"/>
          <w:u w:val="none"/>
          <w:lang w:eastAsia="de-DE" w:bidi="en-US"/>
        </w:rPr>
        <w:t xml:space="preserve"> </w:t>
      </w:r>
      <w:r w:rsidR="00E42B38" w:rsidRPr="00561593">
        <w:rPr>
          <w:rStyle w:val="Hyperlink"/>
          <w:color w:val="auto"/>
          <w:sz w:val="24"/>
          <w:u w:val="none"/>
          <w:lang w:eastAsia="de-DE" w:bidi="en-US"/>
        </w:rPr>
        <w:t xml:space="preserve">; ORCID </w:t>
      </w:r>
      <w:proofErr w:type="spellStart"/>
      <w:r w:rsidR="00E42B38" w:rsidRPr="00561593">
        <w:rPr>
          <w:rStyle w:val="Hyperlink"/>
          <w:color w:val="auto"/>
          <w:sz w:val="24"/>
          <w:u w:val="none"/>
          <w:lang w:eastAsia="de-DE" w:bidi="en-US"/>
        </w:rPr>
        <w:t>iD</w:t>
      </w:r>
      <w:proofErr w:type="spellEnd"/>
      <w:r w:rsidR="00E42B38" w:rsidRPr="00561593">
        <w:rPr>
          <w:rStyle w:val="Hyperlink"/>
          <w:color w:val="auto"/>
          <w:sz w:val="24"/>
          <w:u w:val="none"/>
          <w:lang w:eastAsia="de-DE" w:bidi="en-US"/>
        </w:rPr>
        <w:t>: https://orcid.org/0000-0001-5151-8860</w:t>
      </w:r>
    </w:p>
    <w:p w14:paraId="06E4D696" w14:textId="7217A813" w:rsidR="00510C13" w:rsidRPr="00561593" w:rsidRDefault="00510C13" w:rsidP="00510C13">
      <w:pPr>
        <w:adjustRightInd w:val="0"/>
        <w:snapToGrid w:val="0"/>
        <w:jc w:val="left"/>
        <w:rPr>
          <w:color w:val="000000"/>
          <w:sz w:val="24"/>
          <w:lang w:eastAsia="de-DE" w:bidi="en-US"/>
        </w:rPr>
      </w:pPr>
      <w:r w:rsidRPr="00561593">
        <w:rPr>
          <w:i/>
          <w:color w:val="000000"/>
          <w:sz w:val="24"/>
          <w:lang w:eastAsia="de-DE" w:bidi="en-US"/>
        </w:rPr>
        <w:t>Received _______________; Accepted _______________; Published</w:t>
      </w:r>
      <w:r w:rsidRPr="00561593">
        <w:rPr>
          <w:color w:val="000000"/>
          <w:sz w:val="24"/>
          <w:lang w:eastAsia="de-DE" w:bidi="en-US"/>
        </w:rPr>
        <w:t xml:space="preserve"> _______________</w:t>
      </w:r>
    </w:p>
    <w:p w14:paraId="1097E3CE" w14:textId="77777777" w:rsidR="00510C13" w:rsidRPr="00561593" w:rsidRDefault="00510C13" w:rsidP="00D5684D">
      <w:pPr>
        <w:jc w:val="left"/>
        <w:rPr>
          <w:b/>
          <w:sz w:val="24"/>
        </w:rPr>
      </w:pPr>
    </w:p>
    <w:p w14:paraId="494C4294" w14:textId="1D7E0725" w:rsidR="00D5684D" w:rsidRPr="00561593" w:rsidRDefault="00510C13" w:rsidP="008A7DE4">
      <w:pPr>
        <w:spacing w:before="230" w:line="480" w:lineRule="auto"/>
        <w:jc w:val="left"/>
        <w:rPr>
          <w:b/>
          <w:sz w:val="24"/>
        </w:rPr>
      </w:pPr>
      <w:r w:rsidRPr="00561593">
        <w:rPr>
          <w:b/>
          <w:sz w:val="24"/>
        </w:rPr>
        <w:t>Novelty statement</w:t>
      </w:r>
    </w:p>
    <w:p w14:paraId="2E0B15E7" w14:textId="220DEA57" w:rsidR="00510C13" w:rsidRPr="00561593" w:rsidRDefault="00644408" w:rsidP="008A7DE4">
      <w:pPr>
        <w:spacing w:before="230" w:line="480" w:lineRule="auto"/>
        <w:rPr>
          <w:sz w:val="24"/>
        </w:rPr>
      </w:pPr>
      <w:r w:rsidRPr="00561593">
        <w:rPr>
          <w:sz w:val="24"/>
        </w:rPr>
        <w:t>The composition of clove oil and surfactants produced a clove oil nano</w:t>
      </w:r>
      <w:r w:rsidR="0049252F">
        <w:rPr>
          <w:sz w:val="24"/>
        </w:rPr>
        <w:t xml:space="preserve"> </w:t>
      </w:r>
      <w:r w:rsidRPr="00561593">
        <w:rPr>
          <w:sz w:val="24"/>
        </w:rPr>
        <w:t>biofungicide formula with a particle size of 16.25-24.89 nm with a homogeneous and evenly distributed particle population.</w:t>
      </w:r>
      <w:r w:rsidR="008A1961">
        <w:rPr>
          <w:sz w:val="24"/>
        </w:rPr>
        <w:t xml:space="preserve"> </w:t>
      </w:r>
      <w:r w:rsidRPr="00561593">
        <w:rPr>
          <w:sz w:val="24"/>
        </w:rPr>
        <w:t>The resulting clove oil nano</w:t>
      </w:r>
      <w:r w:rsidR="0049252F">
        <w:rPr>
          <w:sz w:val="24"/>
        </w:rPr>
        <w:t xml:space="preserve"> </w:t>
      </w:r>
      <w:r w:rsidRPr="00561593">
        <w:rPr>
          <w:sz w:val="24"/>
        </w:rPr>
        <w:t xml:space="preserve">biofungicide formula </w:t>
      </w:r>
      <w:r w:rsidR="008A1961">
        <w:rPr>
          <w:sz w:val="24"/>
        </w:rPr>
        <w:t xml:space="preserve">can </w:t>
      </w:r>
      <w:r w:rsidRPr="00561593">
        <w:rPr>
          <w:sz w:val="24"/>
        </w:rPr>
        <w:t xml:space="preserve">inhibit </w:t>
      </w:r>
      <w:r w:rsidRPr="00561593">
        <w:rPr>
          <w:i/>
          <w:iCs/>
          <w:sz w:val="24"/>
        </w:rPr>
        <w:t>H vastatri</w:t>
      </w:r>
      <w:r w:rsidR="00977894">
        <w:rPr>
          <w:i/>
          <w:iCs/>
          <w:sz w:val="24"/>
        </w:rPr>
        <w:t>x</w:t>
      </w:r>
      <w:r w:rsidRPr="00561593">
        <w:rPr>
          <w:sz w:val="24"/>
        </w:rPr>
        <w:t xml:space="preserve"> urediniospor</w:t>
      </w:r>
      <w:r w:rsidR="008A1961">
        <w:rPr>
          <w:sz w:val="24"/>
        </w:rPr>
        <w:t>es</w:t>
      </w:r>
      <w:r w:rsidRPr="00561593">
        <w:rPr>
          <w:sz w:val="24"/>
        </w:rPr>
        <w:t xml:space="preserve"> up to 97.45%.</w:t>
      </w:r>
    </w:p>
    <w:p w14:paraId="253AC928" w14:textId="77777777" w:rsidR="00644408" w:rsidRPr="00561593" w:rsidRDefault="00644408" w:rsidP="00471FC0">
      <w:pPr>
        <w:spacing w:line="480" w:lineRule="auto"/>
        <w:rPr>
          <w:b/>
          <w:sz w:val="24"/>
        </w:rPr>
      </w:pPr>
    </w:p>
    <w:p w14:paraId="0DA2F76B" w14:textId="35CD6F7C" w:rsidR="00D5684D" w:rsidRPr="00561593" w:rsidRDefault="00D5684D" w:rsidP="00471FC0">
      <w:pPr>
        <w:spacing w:line="480" w:lineRule="auto"/>
        <w:rPr>
          <w:b/>
          <w:sz w:val="24"/>
        </w:rPr>
      </w:pPr>
      <w:r w:rsidRPr="00561593">
        <w:rPr>
          <w:b/>
          <w:sz w:val="24"/>
        </w:rPr>
        <w:t>A</w:t>
      </w:r>
      <w:r w:rsidR="00510C13" w:rsidRPr="00561593">
        <w:rPr>
          <w:b/>
          <w:sz w:val="24"/>
        </w:rPr>
        <w:t>bstract</w:t>
      </w:r>
    </w:p>
    <w:p w14:paraId="073CFD72" w14:textId="262FC369" w:rsidR="00D5684D" w:rsidRPr="00561593" w:rsidRDefault="00D5684D" w:rsidP="008A7DE4">
      <w:pPr>
        <w:spacing w:before="230" w:line="480" w:lineRule="auto"/>
        <w:rPr>
          <w:sz w:val="24"/>
        </w:rPr>
      </w:pPr>
      <w:r w:rsidRPr="00561593">
        <w:rPr>
          <w:sz w:val="24"/>
        </w:rPr>
        <w:t xml:space="preserve">Leaf rust disease caused by </w:t>
      </w:r>
      <w:r w:rsidRPr="00561593">
        <w:rPr>
          <w:i/>
          <w:sz w:val="24"/>
        </w:rPr>
        <w:t>H. vastatrix</w:t>
      </w:r>
      <w:r w:rsidRPr="00561593">
        <w:rPr>
          <w:sz w:val="24"/>
        </w:rPr>
        <w:t xml:space="preserve"> causes the coffee leaves to fall</w:t>
      </w:r>
      <w:r w:rsidR="00DE688C">
        <w:rPr>
          <w:sz w:val="24"/>
        </w:rPr>
        <w:t>,</w:t>
      </w:r>
      <w:r w:rsidRPr="00561593">
        <w:rPr>
          <w:sz w:val="24"/>
        </w:rPr>
        <w:t xml:space="preserve"> and the number of flowers formed decreases, so that coffee productivity decreases. Disease control using clove oil is environmentally friendly and safe for human health, but its solubility and </w:t>
      </w:r>
      <w:r w:rsidRPr="00561593">
        <w:rPr>
          <w:sz w:val="24"/>
        </w:rPr>
        <w:lastRenderedPageBreak/>
        <w:t xml:space="preserve">effectiveness are relatively low. </w:t>
      </w:r>
      <w:r w:rsidR="00DE688C" w:rsidRPr="00DE688C">
        <w:rPr>
          <w:sz w:val="24"/>
        </w:rPr>
        <w:t xml:space="preserve">The nano oil emulsion formula can increase the effectiveness of essential oil-based </w:t>
      </w:r>
      <w:r w:rsidR="0049252F">
        <w:rPr>
          <w:sz w:val="24"/>
        </w:rPr>
        <w:t>biofungicide</w:t>
      </w:r>
      <w:r w:rsidR="00DE688C" w:rsidRPr="00DE688C">
        <w:rPr>
          <w:sz w:val="24"/>
        </w:rPr>
        <w:t>.</w:t>
      </w:r>
      <w:r w:rsidRPr="00561593">
        <w:rPr>
          <w:sz w:val="24"/>
        </w:rPr>
        <w:t xml:space="preserve"> Optimizing the use of surfactants Glycerol (10-15%), Tween 80 (10-15%), time (60 minutes), and speed (750 and 1000 ppm) in clove oil nano emulsions with smaller sizes and high stability. </w:t>
      </w:r>
      <w:r w:rsidR="004E535E" w:rsidRPr="004E535E">
        <w:rPr>
          <w:sz w:val="24"/>
        </w:rPr>
        <w:t xml:space="preserve">Six nano emulsion formulas of clove oil were clear </w:t>
      </w:r>
      <w:r w:rsidR="0049252F" w:rsidRPr="004E535E">
        <w:rPr>
          <w:sz w:val="24"/>
        </w:rPr>
        <w:t>color</w:t>
      </w:r>
      <w:r w:rsidR="004E535E" w:rsidRPr="004E535E">
        <w:rPr>
          <w:sz w:val="24"/>
        </w:rPr>
        <w:t xml:space="preserve"> or without sediment, tiny droplets 16.25-24.89 nm, and had a typical mono dispersion graph with a PDI value &lt; 0.2</w:t>
      </w:r>
      <w:r w:rsidRPr="00561593">
        <w:rPr>
          <w:sz w:val="24"/>
        </w:rPr>
        <w:t xml:space="preserve">, containing a homogeneous and evenly distributed particle population. </w:t>
      </w:r>
      <w:r w:rsidR="004E535E" w:rsidRPr="004E535E">
        <w:rPr>
          <w:sz w:val="24"/>
        </w:rPr>
        <w:t xml:space="preserve">Clove oil </w:t>
      </w:r>
      <w:r w:rsidR="0049252F">
        <w:rPr>
          <w:sz w:val="24"/>
        </w:rPr>
        <w:t>nano emulsion</w:t>
      </w:r>
      <w:r w:rsidR="004E535E" w:rsidRPr="004E535E">
        <w:rPr>
          <w:sz w:val="24"/>
        </w:rPr>
        <w:t xml:space="preserve"> formula has a high inhibitory effect on the germination of urediniospores </w:t>
      </w:r>
      <w:r w:rsidR="004E535E" w:rsidRPr="004E535E">
        <w:rPr>
          <w:i/>
          <w:iCs/>
          <w:sz w:val="24"/>
        </w:rPr>
        <w:t>H. vastatrix</w:t>
      </w:r>
      <w:r w:rsidR="004E535E" w:rsidRPr="004E535E">
        <w:rPr>
          <w:sz w:val="24"/>
        </w:rPr>
        <w:t>. It can be tested further on infected plants on a larger scale.</w:t>
      </w:r>
    </w:p>
    <w:p w14:paraId="5B7B910E" w14:textId="3DDB7AA0" w:rsidR="00D5684D" w:rsidRPr="00561593" w:rsidRDefault="00510C13" w:rsidP="00FE7998">
      <w:pPr>
        <w:spacing w:before="230" w:line="240" w:lineRule="auto"/>
        <w:rPr>
          <w:sz w:val="24"/>
        </w:rPr>
      </w:pPr>
      <w:r w:rsidRPr="00561593">
        <w:rPr>
          <w:b/>
          <w:sz w:val="24"/>
        </w:rPr>
        <w:t>Key</w:t>
      </w:r>
      <w:r w:rsidR="00D5684D" w:rsidRPr="00561593">
        <w:rPr>
          <w:b/>
          <w:sz w:val="24"/>
        </w:rPr>
        <w:t>words:</w:t>
      </w:r>
      <w:r w:rsidR="00D5684D" w:rsidRPr="00561593">
        <w:rPr>
          <w:sz w:val="24"/>
        </w:rPr>
        <w:t xml:space="preserve"> </w:t>
      </w:r>
      <w:r w:rsidRPr="00561593">
        <w:rPr>
          <w:sz w:val="24"/>
        </w:rPr>
        <w:t>C</w:t>
      </w:r>
      <w:r w:rsidR="00D5684D" w:rsidRPr="00561593">
        <w:rPr>
          <w:sz w:val="24"/>
        </w:rPr>
        <w:t xml:space="preserve">love </w:t>
      </w:r>
      <w:r w:rsidRPr="00561593">
        <w:rPr>
          <w:sz w:val="24"/>
        </w:rPr>
        <w:t>oil, E</w:t>
      </w:r>
      <w:r w:rsidR="00D5684D" w:rsidRPr="00561593">
        <w:rPr>
          <w:sz w:val="24"/>
        </w:rPr>
        <w:t xml:space="preserve">ugenol, </w:t>
      </w:r>
      <w:r w:rsidRPr="00561593">
        <w:rPr>
          <w:sz w:val="24"/>
        </w:rPr>
        <w:t>N</w:t>
      </w:r>
      <w:r w:rsidR="00D5684D" w:rsidRPr="00561593">
        <w:rPr>
          <w:sz w:val="24"/>
        </w:rPr>
        <w:t xml:space="preserve">ano emulsion, </w:t>
      </w:r>
      <w:r w:rsidRPr="00561593">
        <w:rPr>
          <w:sz w:val="24"/>
        </w:rPr>
        <w:t>U</w:t>
      </w:r>
      <w:r w:rsidR="00D5684D" w:rsidRPr="00561593">
        <w:rPr>
          <w:sz w:val="24"/>
        </w:rPr>
        <w:t>rediniospor</w:t>
      </w:r>
      <w:r w:rsidR="0049252F">
        <w:rPr>
          <w:sz w:val="24"/>
        </w:rPr>
        <w:t>es</w:t>
      </w:r>
      <w:r w:rsidR="00D5684D" w:rsidRPr="00561593">
        <w:rPr>
          <w:sz w:val="24"/>
        </w:rPr>
        <w:t>.</w:t>
      </w:r>
    </w:p>
    <w:p w14:paraId="46171FCE" w14:textId="77777777" w:rsidR="008A7DE4" w:rsidRDefault="008A7DE4" w:rsidP="00FE7998">
      <w:pPr>
        <w:spacing w:line="240" w:lineRule="auto"/>
        <w:rPr>
          <w:b/>
          <w:bCs/>
          <w:sz w:val="24"/>
        </w:rPr>
      </w:pPr>
    </w:p>
    <w:p w14:paraId="52CDF7D4" w14:textId="77777777" w:rsidR="00FE7998" w:rsidRDefault="00FE7998" w:rsidP="00FE7998">
      <w:pPr>
        <w:spacing w:line="240" w:lineRule="auto"/>
        <w:rPr>
          <w:b/>
          <w:bCs/>
          <w:sz w:val="24"/>
        </w:rPr>
      </w:pPr>
    </w:p>
    <w:p w14:paraId="688D0B60" w14:textId="2A8B8918" w:rsidR="00D5684D" w:rsidRDefault="00D5684D" w:rsidP="00FE7998">
      <w:pPr>
        <w:spacing w:line="240" w:lineRule="auto"/>
        <w:rPr>
          <w:b/>
          <w:bCs/>
          <w:sz w:val="24"/>
        </w:rPr>
      </w:pPr>
      <w:r w:rsidRPr="00561593">
        <w:rPr>
          <w:b/>
          <w:bCs/>
          <w:sz w:val="24"/>
        </w:rPr>
        <w:t>I</w:t>
      </w:r>
      <w:r w:rsidR="00510C13" w:rsidRPr="00561593">
        <w:rPr>
          <w:b/>
          <w:bCs/>
          <w:sz w:val="24"/>
        </w:rPr>
        <w:t>ntroduction</w:t>
      </w:r>
    </w:p>
    <w:p w14:paraId="3EE85E3E" w14:textId="77777777" w:rsidR="00FE7998" w:rsidRDefault="00FE7998" w:rsidP="00FE7998">
      <w:pPr>
        <w:spacing w:line="240" w:lineRule="auto"/>
        <w:rPr>
          <w:b/>
          <w:bCs/>
          <w:sz w:val="24"/>
        </w:rPr>
      </w:pPr>
    </w:p>
    <w:p w14:paraId="4E3BF021" w14:textId="77777777" w:rsidR="00FE7998" w:rsidRPr="00561593" w:rsidRDefault="00FE7998" w:rsidP="00FE7998">
      <w:pPr>
        <w:spacing w:line="240" w:lineRule="auto"/>
        <w:rPr>
          <w:b/>
          <w:bCs/>
          <w:sz w:val="24"/>
        </w:rPr>
      </w:pPr>
    </w:p>
    <w:p w14:paraId="6D727A66" w14:textId="1684830C" w:rsidR="00D5684D" w:rsidRPr="00561593" w:rsidRDefault="00D5684D" w:rsidP="00FE7998">
      <w:pPr>
        <w:spacing w:before="240" w:line="480" w:lineRule="auto"/>
        <w:rPr>
          <w:sz w:val="24"/>
          <w:lang w:eastAsia="en-US"/>
        </w:rPr>
      </w:pPr>
      <w:r w:rsidRPr="00561593">
        <w:rPr>
          <w:sz w:val="24"/>
          <w:lang w:eastAsia="en-US"/>
        </w:rPr>
        <w:t>The disease that often attacks coffee plants is coffee leaf rust (</w:t>
      </w:r>
      <w:r w:rsidRPr="00561593">
        <w:rPr>
          <w:i/>
          <w:sz w:val="24"/>
          <w:lang w:eastAsia="en-US"/>
        </w:rPr>
        <w:t>Hemileia vastatrix</w:t>
      </w:r>
      <w:r w:rsidRPr="00561593">
        <w:rPr>
          <w:sz w:val="24"/>
          <w:lang w:eastAsia="en-US"/>
        </w:rPr>
        <w:t xml:space="preserve">). </w:t>
      </w:r>
      <w:r w:rsidR="008C0F93" w:rsidRPr="008C0F93">
        <w:rPr>
          <w:sz w:val="24"/>
          <w:lang w:eastAsia="en-US"/>
        </w:rPr>
        <w:t>This disease causes many leaves to fall, so the number of flowers formed decreases, resulting in decreased productivity.</w:t>
      </w:r>
      <w:r w:rsidR="008C0F93">
        <w:rPr>
          <w:sz w:val="24"/>
          <w:lang w:eastAsia="en-US"/>
        </w:rPr>
        <w:t xml:space="preserve"> </w:t>
      </w:r>
      <w:r w:rsidRPr="00561593">
        <w:rPr>
          <w:sz w:val="24"/>
          <w:lang w:eastAsia="en-US"/>
        </w:rPr>
        <w:t>Leaf rust has been reported since 1869 in Ceylon (Sri Lanka) then around 1920 spread to most of Africa and Asia. In Indonesia, leaf rust disease is reported to have attacked 14 provinces</w:t>
      </w:r>
      <w:r w:rsidR="008C0F93">
        <w:rPr>
          <w:sz w:val="24"/>
          <w:lang w:eastAsia="en-US"/>
        </w:rPr>
        <w:t>,</w:t>
      </w:r>
      <w:r w:rsidRPr="00561593">
        <w:rPr>
          <w:sz w:val="24"/>
          <w:lang w:eastAsia="en-US"/>
        </w:rPr>
        <w:t xml:space="preserve"> with an attack area of 32.825.45 hectares throughout Indonesia </w:t>
      </w:r>
      <w:r w:rsidRPr="00561593">
        <w:rPr>
          <w:sz w:val="24"/>
          <w:lang w:eastAsia="en-US"/>
        </w:rPr>
        <w:fldChar w:fldCharType="begin" w:fldLock="1"/>
      </w:r>
      <w:r w:rsidR="001C6032">
        <w:rPr>
          <w:sz w:val="24"/>
          <w:lang w:eastAsia="en-US"/>
        </w:rPr>
        <w:instrText>ADDIN CSL_CITATION {"citationItems":[{"id":"ITEM-1","itemData":{"author":[{"dropping-particle":"","family":"Agricultural Data Center and Information System","given":"","non-dropping-particle":"","parse-names":false,"suffix":""}],"id":"ITEM-1","issued":{"date-parts":[["2021"]]},"number-of-pages":"273","publisher":"Center for Agricultural Data and Information Systems, Secretariat General of the Ministry of Agriculture.","title":"Climate Statistics, Plant Pest Organisms and Climate Change Impacts 2018-2021","type":"book"},"uris":["http://www.mendeley.com/documents/?uuid=7fed8093-2d75-4ffa-9c07-844431389c34"]}],"mendeley":{"formattedCitation":"(Agricultural Data Center and Information System, 2021)","manualFormatting":"(Agricultural Data Center and Information System 2021)","plainTextFormattedCitation":"(Agricultural Data Center and Information System, 2021)","previouslyFormattedCitation":"(Agricultural Data Center and Information System, 2021)"},"properties":{"noteIndex":0},"schema":"https://github.com/citation-style-language/schema/raw/master/csl-citation.json"}</w:instrText>
      </w:r>
      <w:r w:rsidRPr="00561593">
        <w:rPr>
          <w:sz w:val="24"/>
          <w:lang w:eastAsia="en-US"/>
        </w:rPr>
        <w:fldChar w:fldCharType="separate"/>
      </w:r>
      <w:r w:rsidR="00AC5D29" w:rsidRPr="00AC5D29">
        <w:rPr>
          <w:noProof/>
          <w:sz w:val="24"/>
          <w:lang w:eastAsia="en-US"/>
        </w:rPr>
        <w:t>(Agricultural Data Center and Information System 2021)</w:t>
      </w:r>
      <w:r w:rsidRPr="00561593">
        <w:rPr>
          <w:sz w:val="24"/>
          <w:lang w:eastAsia="en-US"/>
        </w:rPr>
        <w:fldChar w:fldCharType="end"/>
      </w:r>
      <w:r w:rsidRPr="00561593">
        <w:rPr>
          <w:sz w:val="24"/>
          <w:lang w:eastAsia="en-US"/>
        </w:rPr>
        <w:t xml:space="preserve">. Disease attacks on coffee plants cause a significant reduction in crop production of around 20%–40% per year </w:t>
      </w:r>
      <w:r w:rsidR="00150B9E">
        <w:rPr>
          <w:sz w:val="24"/>
          <w:lang w:eastAsia="en-US"/>
        </w:rPr>
        <w:fldChar w:fldCharType="begin" w:fldLock="1"/>
      </w:r>
      <w:r w:rsidR="001C6032">
        <w:rPr>
          <w:sz w:val="24"/>
          <w:lang w:eastAsia="en-US"/>
        </w:rPr>
        <w:instrText>ADDIN CSL_CITATION {"citationItems":[{"id":"ITEM-1","itemData":{"DOI":"10.3390/agronomy8120285","ISSN":"20734395","abstract":"Each year, 20%–40% of crops are lost due to plant pests and pathogens. Existing plant disease management relies predominantly on toxic pesticides that are potentially harmful to humans and the environment. Nanotechnology can offer advantages to pesticides, like reducing toxicity, improving the shelf-life, and increasing the solubility of poorly water-soluble pesticides, all of which could have positive environmental impacts. This review explores the two directions in which nanoparticles can be utilized for plant disease management: either as nanoparticles alone, acting as protectants; or as nanocarriers for insecticides, fungicides, herbicides, and RNA-interference molecules. Despite the several potential advantages associated with the use of nanoparticles, not many nanoparticle-based products have been commercialized for agricultural application. The scarcity of commercial applications could be explained by several factors, such as an insufficient number of field trials and underutilization of pest–crop host systems. In other industries, nanotechnology has progressed rapidly, and the only way to keep up with this advancement for agricultural applications is by understanding the fundamental questions of the research and addressing the scientific gaps to provide a rational and facilitate the development of commercial nanoproducts.","author":[{"dropping-particle":"","family":"Worrall","given":"Elizabeth A.","non-dropping-particle":"","parse-names":false,"suffix":""},{"dropping-particle":"","family":"Hamid","given":"Aflaq","non-dropping-particle":"","parse-names":false,"suffix":""},{"dropping-particle":"","family":"Mody","given":"Karishma T.","non-dropping-particle":"","parse-names":false,"suffix":""},{"dropping-particle":"","family":"Mitter","given":"Neena","non-dropping-particle":"","parse-names":false,"suffix":""},{"dropping-particle":"","family":"Pappu","given":"Hanu R.","non-dropping-particle":"","parse-names":false,"suffix":""}],"container-title":"Agronomy","id":"ITEM-1","issue":"12","issued":{"date-parts":[["2018"]]},"page":"1-24","title":"Nanotechnology for plant disease management","type":"article-journal","volume":"8"},"uris":["http://www.mendeley.com/documents/?uuid=df57448f-9f56-4336-840c-90b4f4f765f5"]}],"mendeley":{"formattedCitation":"(Worrall et al., 2018)","manualFormatting":"(Worrall et al. 2018)","plainTextFormattedCitation":"(Worrall et al., 2018)","previouslyFormattedCitation":"(Worrall et al., 2018)"},"properties":{"noteIndex":0},"schema":"https://github.com/citation-style-language/schema/raw/master/csl-citation.json"}</w:instrText>
      </w:r>
      <w:r w:rsidR="00150B9E">
        <w:rPr>
          <w:sz w:val="24"/>
          <w:lang w:eastAsia="en-US"/>
        </w:rPr>
        <w:fldChar w:fldCharType="separate"/>
      </w:r>
      <w:r w:rsidR="00AC5D29" w:rsidRPr="00AC5D29">
        <w:rPr>
          <w:noProof/>
          <w:sz w:val="24"/>
          <w:lang w:eastAsia="en-US"/>
        </w:rPr>
        <w:t xml:space="preserve">(Worrall </w:t>
      </w:r>
      <w:r w:rsidR="00AC5D29" w:rsidRPr="00AC5D29">
        <w:rPr>
          <w:i/>
          <w:noProof/>
          <w:sz w:val="24"/>
          <w:lang w:eastAsia="en-US"/>
        </w:rPr>
        <w:t>et al.</w:t>
      </w:r>
      <w:r w:rsidR="00AC5D29" w:rsidRPr="00AC5D29">
        <w:rPr>
          <w:noProof/>
          <w:sz w:val="24"/>
          <w:lang w:eastAsia="en-US"/>
        </w:rPr>
        <w:t xml:space="preserve"> 2018)</w:t>
      </w:r>
      <w:r w:rsidR="00150B9E">
        <w:rPr>
          <w:sz w:val="24"/>
          <w:lang w:eastAsia="en-US"/>
        </w:rPr>
        <w:fldChar w:fldCharType="end"/>
      </w:r>
      <w:r w:rsidRPr="00561593">
        <w:rPr>
          <w:sz w:val="24"/>
          <w:lang w:eastAsia="en-US"/>
        </w:rPr>
        <w:t>.</w:t>
      </w:r>
    </w:p>
    <w:p w14:paraId="271863BF" w14:textId="77777777" w:rsidR="00654502" w:rsidRDefault="00D5684D" w:rsidP="00654502">
      <w:pPr>
        <w:spacing w:line="480" w:lineRule="auto"/>
        <w:ind w:firstLine="426"/>
        <w:rPr>
          <w:sz w:val="24"/>
          <w:lang w:eastAsia="en-US"/>
        </w:rPr>
      </w:pPr>
      <w:r w:rsidRPr="00561593">
        <w:rPr>
          <w:sz w:val="24"/>
          <w:lang w:eastAsia="en-US"/>
        </w:rPr>
        <w:t>The limited knowledge of farmers and the extent of existing land causes disease control</w:t>
      </w:r>
      <w:r w:rsidR="008C0F93">
        <w:rPr>
          <w:sz w:val="24"/>
          <w:lang w:eastAsia="en-US"/>
        </w:rPr>
        <w:t>. C</w:t>
      </w:r>
      <w:r w:rsidRPr="00561593">
        <w:rPr>
          <w:sz w:val="24"/>
          <w:lang w:eastAsia="en-US"/>
        </w:rPr>
        <w:t xml:space="preserve">urrently still using synthetic pesticides so that production costs are high and can leave residues on products that can harm consumer health and pollute the environment. </w:t>
      </w:r>
      <w:r w:rsidRPr="00561593">
        <w:rPr>
          <w:sz w:val="24"/>
          <w:lang w:eastAsia="en-US"/>
        </w:rPr>
        <w:lastRenderedPageBreak/>
        <w:t xml:space="preserve">Alternative disease control can be done by utilizing </w:t>
      </w:r>
      <w:r w:rsidR="008408D9">
        <w:rPr>
          <w:sz w:val="24"/>
          <w:lang w:eastAsia="en-US"/>
        </w:rPr>
        <w:t>biofungicide</w:t>
      </w:r>
      <w:r w:rsidRPr="00561593">
        <w:rPr>
          <w:sz w:val="24"/>
          <w:lang w:eastAsia="en-US"/>
        </w:rPr>
        <w:t xml:space="preserve">. </w:t>
      </w:r>
      <w:r w:rsidR="008408D9">
        <w:rPr>
          <w:sz w:val="24"/>
          <w:lang w:eastAsia="en-US"/>
        </w:rPr>
        <w:t>Biofungicide</w:t>
      </w:r>
      <w:r w:rsidRPr="00561593">
        <w:rPr>
          <w:sz w:val="24"/>
          <w:lang w:eastAsia="en-US"/>
        </w:rPr>
        <w:t xml:space="preserve"> are fungicides whose active ingredients come from plants or other organic materials that are efficacious in controlling disease attacks on plants. </w:t>
      </w:r>
      <w:r w:rsidR="008408D9">
        <w:rPr>
          <w:sz w:val="24"/>
          <w:lang w:eastAsia="en-US"/>
        </w:rPr>
        <w:t>Biofungicide</w:t>
      </w:r>
      <w:r w:rsidR="008C0F93" w:rsidRPr="008C0F93">
        <w:rPr>
          <w:sz w:val="24"/>
          <w:lang w:eastAsia="en-US"/>
        </w:rPr>
        <w:t xml:space="preserve"> </w:t>
      </w:r>
      <w:r w:rsidR="00150B9E" w:rsidRPr="008C0F93">
        <w:rPr>
          <w:sz w:val="24"/>
          <w:lang w:eastAsia="en-US"/>
        </w:rPr>
        <w:t>is</w:t>
      </w:r>
      <w:r w:rsidR="008C0F93" w:rsidRPr="008C0F93">
        <w:rPr>
          <w:sz w:val="24"/>
          <w:lang w:eastAsia="en-US"/>
        </w:rPr>
        <w:t xml:space="preserve"> gaining popularity worldwide to manage crop diseases better.</w:t>
      </w:r>
    </w:p>
    <w:p w14:paraId="18E7BED8" w14:textId="21ED0FB8" w:rsidR="00654502" w:rsidRDefault="00D5684D" w:rsidP="00654502">
      <w:pPr>
        <w:spacing w:line="480" w:lineRule="auto"/>
        <w:ind w:firstLine="426"/>
        <w:rPr>
          <w:sz w:val="24"/>
          <w:lang w:eastAsia="en-US"/>
        </w:rPr>
      </w:pPr>
      <w:r w:rsidRPr="00561593">
        <w:rPr>
          <w:sz w:val="24"/>
          <w:lang w:eastAsia="en-US"/>
        </w:rPr>
        <w:t>The weakness of the antimicrobial active ingredients of essential oils is their low solubility in water because they are hydrophobic</w:t>
      </w:r>
      <w:r w:rsidR="008C0F93">
        <w:rPr>
          <w:sz w:val="24"/>
          <w:lang w:eastAsia="en-US"/>
        </w:rPr>
        <w:t xml:space="preserve">. </w:t>
      </w:r>
      <w:r w:rsidR="008C0F93" w:rsidRPr="008C0F93">
        <w:rPr>
          <w:sz w:val="24"/>
          <w:lang w:eastAsia="en-US"/>
        </w:rPr>
        <w:t>Hence, their concentration is low in the solvent phase, and their effectiveness as an antimicrobial is lower</w:t>
      </w:r>
      <w:r w:rsidRPr="00561593">
        <w:rPr>
          <w:sz w:val="24"/>
          <w:lang w:eastAsia="en-US"/>
        </w:rPr>
        <w:t xml:space="preserve"> </w:t>
      </w:r>
      <w:r w:rsidR="00150B9E">
        <w:rPr>
          <w:sz w:val="24"/>
          <w:lang w:eastAsia="en-US"/>
        </w:rPr>
        <w:fldChar w:fldCharType="begin" w:fldLock="1"/>
      </w:r>
      <w:r w:rsidR="001C6032">
        <w:rPr>
          <w:sz w:val="24"/>
          <w:lang w:eastAsia="en-US"/>
        </w:rPr>
        <w:instrText>ADDIN CSL_CITATION {"citationItems":[{"id":"ITEM-1","itemData":{"DOI":"10.1016/j.colsurfb.2013.10.034","ISSN":"18734367","PMID":"24252231","abstract":"Oil-in-water nanoemulsion was formulated using sesame oil, non-ionic surfactant (Tween20/Tween80) and water by ultrasound cavitation method. Development of nanoemulsion was optimized for process parameters such as surfactant type, surfactant concentration and emulsification time to obtain lower droplet diameter with greater stability. Increase in surfactant concentration and emulsifi{ligature}cation time resulted in nanoemulsion with minimized droplet diameter. Tween80 was more effective in reducing droplet size when compared to that of Tween20. Selected formulation with optimized process parameter (with oil-surfactant mixing ratio of 1:3 v/v and Tween80 as surfactant) was used for delivery of eugenol. Eugenol-loaded nanoemulsion was formulated with droplet diameter of 13. nm and was stable for more than 1 month. Sesame oil blended eugenol-loaded nanoemulsion demonstrated lower droplet size and higher stability than only-eugenol (without sesame oil) nanoemulsion. Eugenol-loaded nanoemulsion S3E3 exhibited antibacterial activity against Staphylococcus aureus. Inactivation kinetics of S. aureus showed time and concentration killing of bacteria upon treatment with S3E3 nanoemulsion. Fluorescence microscopy results demonstrated that S3E3 nanoemulsion treatment resulted in alteration of membrane permeability. In situ assessment of S3E3 in orange juice exhibited a significant reduction in the native bacteria population. © 2013 Elsevier B.V.","author":[{"dropping-particle":"","family":"Ghosh","given":"Vijayalakshmi","non-dropping-particle":"","parse-names":false,"suffix":""},{"dropping-particle":"","family":"Mukherjee","given":"Amitava","non-dropping-particle":"","parse-names":false,"suffix":""},{"dropping-particle":"","family":"Chandrasekaran","given":"Natarajan","non-dropping-particle":"","parse-names":false,"suffix":""}],"container-title":"Colloids and Surfaces B: Biointerfaces","id":"ITEM-1","issued":{"date-parts":[["2014"]]},"page":"392-397","publisher":"Elsevier B.V.","title":"Eugenol-loaded antimicrobial nanoemulsion preserves fruit juice against, microbial spoilage","type":"article-journal","volume":"114"},"uris":["http://www.mendeley.com/documents/?uuid=bd0f5900-1326-4e74-8f6f-722badb4f76b"]}],"mendeley":{"formattedCitation":"(Ghosh et al., 2014)","manualFormatting":"(Ghosh et al. 2014)","plainTextFormattedCitation":"(Ghosh et al., 2014)","previouslyFormattedCitation":"(Ghosh et al., 2014)"},"properties":{"noteIndex":0},"schema":"https://github.com/citation-style-language/schema/raw/master/csl-citation.json"}</w:instrText>
      </w:r>
      <w:r w:rsidR="00150B9E">
        <w:rPr>
          <w:sz w:val="24"/>
          <w:lang w:eastAsia="en-US"/>
        </w:rPr>
        <w:fldChar w:fldCharType="separate"/>
      </w:r>
      <w:r w:rsidR="00AC5D29" w:rsidRPr="00AC5D29">
        <w:rPr>
          <w:noProof/>
          <w:sz w:val="24"/>
          <w:lang w:eastAsia="en-US"/>
        </w:rPr>
        <w:t xml:space="preserve">(Ghosh </w:t>
      </w:r>
      <w:r w:rsidR="00AC5D29" w:rsidRPr="00AC5D29">
        <w:rPr>
          <w:i/>
          <w:noProof/>
          <w:sz w:val="24"/>
          <w:lang w:eastAsia="en-US"/>
        </w:rPr>
        <w:t>et al.</w:t>
      </w:r>
      <w:r w:rsidR="00AC5D29" w:rsidRPr="00AC5D29">
        <w:rPr>
          <w:noProof/>
          <w:sz w:val="24"/>
          <w:lang w:eastAsia="en-US"/>
        </w:rPr>
        <w:t xml:space="preserve"> 2014)</w:t>
      </w:r>
      <w:r w:rsidR="00150B9E">
        <w:rPr>
          <w:sz w:val="24"/>
          <w:lang w:eastAsia="en-US"/>
        </w:rPr>
        <w:fldChar w:fldCharType="end"/>
      </w:r>
      <w:r w:rsidRPr="00561593">
        <w:rPr>
          <w:sz w:val="24"/>
          <w:lang w:eastAsia="en-US"/>
        </w:rPr>
        <w:t xml:space="preserve">. Essential oil nano emulsion can be a solution to overcome these weaknesses. </w:t>
      </w:r>
      <w:r w:rsidR="008C0F93">
        <w:rPr>
          <w:sz w:val="24"/>
          <w:lang w:eastAsia="en-US"/>
        </w:rPr>
        <w:t>A</w:t>
      </w:r>
      <w:r w:rsidR="008C0F93" w:rsidRPr="008C0F93">
        <w:rPr>
          <w:sz w:val="24"/>
          <w:lang w:eastAsia="en-US"/>
        </w:rPr>
        <w:t xml:space="preserve">ntimicrobial </w:t>
      </w:r>
      <w:r w:rsidR="0049252F">
        <w:rPr>
          <w:sz w:val="24"/>
          <w:lang w:eastAsia="en-US"/>
        </w:rPr>
        <w:t>nano emulsion</w:t>
      </w:r>
      <w:r w:rsidR="008C0F93" w:rsidRPr="008C0F93">
        <w:rPr>
          <w:sz w:val="24"/>
          <w:lang w:eastAsia="en-US"/>
        </w:rPr>
        <w:t>s are highly stable oil-in-water emulsions of nanometer-sized droplets that act against viruses, fungi, and bacteria</w:t>
      </w:r>
      <w:r w:rsidRPr="00561593">
        <w:rPr>
          <w:sz w:val="24"/>
          <w:lang w:eastAsia="en-US"/>
        </w:rPr>
        <w:t xml:space="preserve"> </w:t>
      </w:r>
      <w:r w:rsidR="00150B9E">
        <w:rPr>
          <w:sz w:val="24"/>
          <w:lang w:eastAsia="en-US"/>
        </w:rPr>
        <w:fldChar w:fldCharType="begin" w:fldLock="1"/>
      </w:r>
      <w:r w:rsidR="001C6032">
        <w:rPr>
          <w:sz w:val="24"/>
          <w:lang w:eastAsia="en-US"/>
        </w:rPr>
        <w:instrText>ADDIN CSL_CITATION {"citationItems":[{"id":"ITEM-1","itemData":{"DOI":"10.1016/j.ibiod.2013.11.019","ISBN":"0987371320","ISSN":"09648305","abstract":"The aim of this study was to utilize the aqueous filtrate of de-oiled karanja (Pongamia glabra) and jatropha (Jatropha curcas) cakes left after extracting oil for preparing biodiesel to enhance the activity of eucalyptus oil (Eucalyptus globulus) as a pesticide by making a nanoemulsion for the control of Tribolium castaneum, a secondary pest of stored grains. The aqueous filtrate obtained from the solid cake possessing insecticidal properties was used in place of distilled water to enhance the shelf life of eucalyptus oil for a longer period of time. The eucalyptus oil nanoemulsion containing karanja and jatropha aqueous filtrate with concentrations of 300 and 1500ppm gave 88-100% mortality rates against T. castaneum adults within 24h. The LC50 values recorded for the nanoemulsions with and without the aqueous filtrate were 0.1646mg/l and 5.4872mgl-1, indicating greater toxicity for the nanoemulsion containing aqueous filtrate. The GC-MS analysis also indicated the degradation of the marker compound, i.e., 1, 8-cineole, in both types of nanoemulsions, i.e., with and without the aqueous filtrate. Analysis with ATR-FTIR also confirmed the presence of 1,8-cineole in the nanoemulsion containing the aqueous filtrate. The nanoemulsion formulation with the lowest average particle size, 77nm, was chosen for extensive efficacy trials against T. castaneum. It was found that the loss of eucalyptus oil by volatilization was stabilised in the nanoemulsion containing the aqueous filtrate. © 2014 Elsevier Ltd.","author":[{"dropping-particle":"","family":"Pant","given":"Megha","non-dropping-particle":"","parse-names":false,"suffix":""},{"dropping-particle":"","family":"Dubey","given":"Saurabh","non-dropping-particle":"","parse-names":false,"suffix":""},{"dropping-particle":"","family":"Patanjali","given":"P. K.","non-dropping-particle":"","parse-names":false,"suffix":""},{"dropping-particle":"","family":"Naik","given":"S. N.","non-dropping-particle":"","parse-names":false,"suffix":""},{"dropping-particle":"","family":"Sharma","given":"Satyawati","non-dropping-particle":"","parse-names":false,"suffix":""}],"container-title":"International Biodeterioration and Biodegradation","id":"ITEM-1","issued":{"date-parts":[["2014"]]},"page":"119-127","publisher":"Elsevier Ltd","title":"Insecticidal activity of eucalyptus oil nanoemulsion with karanja and jatropha aqueous filtrates","type":"article-journal","volume":"91"},"uris":["http://www.mendeley.com/documents/?uuid=8c4d8002-136b-4ffb-aec2-e0e578beb5a8"]}],"mendeley":{"formattedCitation":"(Pant et al., 2014)","manualFormatting":"(Pant et al. 2014)","plainTextFormattedCitation":"(Pant et al., 2014)","previouslyFormattedCitation":"(Pant et al., 2014)"},"properties":{"noteIndex":0},"schema":"https://github.com/citation-style-language/schema/raw/master/csl-citation.json"}</w:instrText>
      </w:r>
      <w:r w:rsidR="00150B9E">
        <w:rPr>
          <w:sz w:val="24"/>
          <w:lang w:eastAsia="en-US"/>
        </w:rPr>
        <w:fldChar w:fldCharType="separate"/>
      </w:r>
      <w:r w:rsidR="00AC5D29" w:rsidRPr="00AC5D29">
        <w:rPr>
          <w:noProof/>
          <w:sz w:val="24"/>
          <w:lang w:eastAsia="en-US"/>
        </w:rPr>
        <w:t xml:space="preserve">(Pant </w:t>
      </w:r>
      <w:r w:rsidR="00AC5D29" w:rsidRPr="00AC5D29">
        <w:rPr>
          <w:i/>
          <w:noProof/>
          <w:sz w:val="24"/>
          <w:lang w:eastAsia="en-US"/>
        </w:rPr>
        <w:t>et al.</w:t>
      </w:r>
      <w:r w:rsidR="00AC5D29" w:rsidRPr="00AC5D29">
        <w:rPr>
          <w:noProof/>
          <w:sz w:val="24"/>
          <w:lang w:eastAsia="en-US"/>
        </w:rPr>
        <w:t xml:space="preserve"> 2014)</w:t>
      </w:r>
      <w:r w:rsidR="00150B9E">
        <w:rPr>
          <w:sz w:val="24"/>
          <w:lang w:eastAsia="en-US"/>
        </w:rPr>
        <w:fldChar w:fldCharType="end"/>
      </w:r>
      <w:r w:rsidRPr="00561593">
        <w:rPr>
          <w:sz w:val="24"/>
          <w:lang w:eastAsia="en-US"/>
        </w:rPr>
        <w:t xml:space="preserve">. According to </w:t>
      </w:r>
      <w:r w:rsidR="00150B9E">
        <w:rPr>
          <w:sz w:val="24"/>
          <w:lang w:eastAsia="en-US"/>
        </w:rPr>
        <w:fldChar w:fldCharType="begin" w:fldLock="1"/>
      </w:r>
      <w:r w:rsidR="001C6032">
        <w:rPr>
          <w:sz w:val="24"/>
          <w:lang w:eastAsia="en-US"/>
        </w:rPr>
        <w:instrText>ADDIN CSL_CITATION {"citationItems":[{"id":"ITEM-1","itemData":{"DOI":"10.1007/s40201-020-00445-4","ISBN":"4020102000445","ISSN":"2052336X","abstract":"Purpose: The aim of this study was to elaborate new forms of biofungicide formulations which could increase biological activity of essential oil against various strains of pathogenic fungi of plants, dermatophytes, and molds. Methods: The nanoemulsions containing four various essential oils (cinnamon, thyme, manuka, and tea tree oil) were obtained by using the low-energy (PIC) and the high-energy emulsification methods (ultrasonification). The physicochemical properties and activity of prepared systems against strains of pathogenic fungi of plants (F. culmorum, Ph. cactorum), dermatophytes (T. mentagrophytes M. gypseum) and molds (S. brevicaulis, A. niger) were examined. Fungicidal activity was tested by the method of linear growth of mycelium on an agar medium. Macroemulsions containing the oils and the pure essential oils were used as comparative samples. Results: It was found that nanoemulsions prepared by ultrasonification showed excellent fungicidal activity compared to pure oils and macroemulsions. Among others, the manuka oil nanoformulations showed the highest activity against the tested fungi. Conclusions: Nanoemulsions can be applied as the effective carriers of essential oils. They allow the reduction of the concentration of the bioactive oils while maintaining biological activity. The obtained nanosystems can be applied as safe, biodegradable, eco-friendly antifungal products in pharmaceutical, cosmetic, and agrochemical industries as they increase the biological activity of the tested oils against various type of fungi.","author":[{"dropping-particle":"","family":"Miastkowska","given":"Małgorzata","non-dropping-particle":"","parse-names":false,"suffix":""},{"dropping-particle":"","family":"Michalczyk","given":"Alicja","non-dropping-particle":"","parse-names":false,"suffix":""},{"dropping-particle":"","family":"Figacz","given":"Katarzyna","non-dropping-particle":"","parse-names":false,"suffix":""},{"dropping-particle":"","family":"Sikora","given":"Elżbieta","non-dropping-particle":"","parse-names":false,"suffix":""}],"container-title":"Journal of Environmental Health Science and Engineering","id":"ITEM-1","issue":"1","issued":{"date-parts":[["2020"]]},"page":"119-128","title":"Nanoformulations as a modern form of biofungicide","type":"article-journal","volume":"18"},"uris":["http://www.mendeley.com/documents/?uuid=4bb1d345-ed7f-4194-8bed-7a32d85d97ed"]}],"mendeley":{"formattedCitation":"(Miastkowska et al., 2020)","manualFormatting":"Miastkowska et al. (2020)","plainTextFormattedCitation":"(Miastkowska et al., 2020)","previouslyFormattedCitation":"(Miastkowska et al., 2020)"},"properties":{"noteIndex":0},"schema":"https://github.com/citation-style-language/schema/raw/master/csl-citation.json"}</w:instrText>
      </w:r>
      <w:r w:rsidR="00150B9E">
        <w:rPr>
          <w:sz w:val="24"/>
          <w:lang w:eastAsia="en-US"/>
        </w:rPr>
        <w:fldChar w:fldCharType="separate"/>
      </w:r>
      <w:r w:rsidR="00150B9E" w:rsidRPr="00150B9E">
        <w:rPr>
          <w:noProof/>
          <w:sz w:val="24"/>
          <w:lang w:eastAsia="en-US"/>
        </w:rPr>
        <w:t xml:space="preserve">Miastkowska </w:t>
      </w:r>
      <w:r w:rsidR="00150B9E" w:rsidRPr="004C3DBB">
        <w:rPr>
          <w:i/>
          <w:iCs/>
          <w:noProof/>
          <w:sz w:val="24"/>
          <w:lang w:eastAsia="en-US"/>
        </w:rPr>
        <w:t>et al.</w:t>
      </w:r>
      <w:r w:rsidR="00150B9E" w:rsidRPr="00150B9E">
        <w:rPr>
          <w:noProof/>
          <w:sz w:val="24"/>
          <w:lang w:eastAsia="en-US"/>
        </w:rPr>
        <w:t xml:space="preserve"> </w:t>
      </w:r>
      <w:r w:rsidR="00150B9E">
        <w:rPr>
          <w:noProof/>
          <w:sz w:val="24"/>
          <w:lang w:eastAsia="en-US"/>
        </w:rPr>
        <w:t>(</w:t>
      </w:r>
      <w:r w:rsidR="00150B9E" w:rsidRPr="00150B9E">
        <w:rPr>
          <w:noProof/>
          <w:sz w:val="24"/>
          <w:lang w:eastAsia="en-US"/>
        </w:rPr>
        <w:t>2020)</w:t>
      </w:r>
      <w:r w:rsidR="00150B9E">
        <w:rPr>
          <w:sz w:val="24"/>
          <w:lang w:eastAsia="en-US"/>
        </w:rPr>
        <w:fldChar w:fldCharType="end"/>
      </w:r>
      <w:r w:rsidRPr="00561593">
        <w:rPr>
          <w:sz w:val="24"/>
          <w:lang w:eastAsia="en-US"/>
        </w:rPr>
        <w:t xml:space="preserve">, </w:t>
      </w:r>
      <w:r w:rsidR="00B225CE" w:rsidRPr="00B225CE">
        <w:rPr>
          <w:sz w:val="24"/>
          <w:lang w:eastAsia="en-US"/>
        </w:rPr>
        <w:t>nanotechnology can increase the antifungal activity of oil tested against plant-pathogenic fungi.</w:t>
      </w:r>
    </w:p>
    <w:p w14:paraId="362E3A7A" w14:textId="59EB2747" w:rsidR="00654502" w:rsidRDefault="00D5684D" w:rsidP="00654502">
      <w:pPr>
        <w:spacing w:line="480" w:lineRule="auto"/>
        <w:ind w:firstLine="426"/>
        <w:rPr>
          <w:sz w:val="24"/>
          <w:lang w:eastAsia="en-US"/>
        </w:rPr>
      </w:pPr>
      <w:r w:rsidRPr="00561593">
        <w:rPr>
          <w:sz w:val="24"/>
          <w:lang w:eastAsia="en-US"/>
        </w:rPr>
        <w:t xml:space="preserve">Nanotechnology-based </w:t>
      </w:r>
      <w:r w:rsidR="0049252F">
        <w:rPr>
          <w:sz w:val="24"/>
          <w:lang w:eastAsia="en-US"/>
        </w:rPr>
        <w:t>biofungicide</w:t>
      </w:r>
      <w:r w:rsidRPr="00561593">
        <w:rPr>
          <w:sz w:val="24"/>
          <w:lang w:eastAsia="en-US"/>
        </w:rPr>
        <w:t xml:space="preserve"> </w:t>
      </w:r>
      <w:r w:rsidR="0049252F" w:rsidRPr="00561593">
        <w:rPr>
          <w:sz w:val="24"/>
          <w:lang w:eastAsia="en-US"/>
        </w:rPr>
        <w:t>provides</w:t>
      </w:r>
      <w:r w:rsidRPr="00561593">
        <w:rPr>
          <w:sz w:val="24"/>
          <w:lang w:eastAsia="en-US"/>
        </w:rPr>
        <w:t xml:space="preserve"> disease control options with minimal risk to humans and are environmentally friendly. </w:t>
      </w:r>
      <w:r w:rsidR="0049252F">
        <w:rPr>
          <w:sz w:val="24"/>
          <w:lang w:eastAsia="en-US"/>
        </w:rPr>
        <w:t>Nano emulsion</w:t>
      </w:r>
      <w:r w:rsidR="00B225CE" w:rsidRPr="00B225CE">
        <w:rPr>
          <w:sz w:val="24"/>
          <w:lang w:eastAsia="en-US"/>
        </w:rPr>
        <w:t xml:space="preserve"> </w:t>
      </w:r>
      <w:r w:rsidR="0049252F">
        <w:rPr>
          <w:sz w:val="24"/>
          <w:lang w:eastAsia="en-US"/>
        </w:rPr>
        <w:t>biofungicide</w:t>
      </w:r>
      <w:r w:rsidR="00B225CE" w:rsidRPr="00B225CE">
        <w:rPr>
          <w:sz w:val="24"/>
          <w:lang w:eastAsia="en-US"/>
        </w:rPr>
        <w:t xml:space="preserve"> can transform global agriculture in terms of food protection</w:t>
      </w:r>
      <w:r w:rsidRPr="00561593">
        <w:rPr>
          <w:sz w:val="24"/>
          <w:lang w:eastAsia="en-US"/>
        </w:rPr>
        <w:t xml:space="preserve">. </w:t>
      </w:r>
      <w:r w:rsidR="00D2116C" w:rsidRPr="00561593">
        <w:rPr>
          <w:sz w:val="24"/>
          <w:lang w:eastAsia="en-US"/>
        </w:rPr>
        <w:t>Bio-fungicide in the form of nano-emulsion has the advantage of being able to reduce the concentration of the active substance without reducing its biological effectiveness as an</w:t>
      </w:r>
      <w:r w:rsidR="00E9075F" w:rsidRPr="00561593">
        <w:rPr>
          <w:sz w:val="24"/>
          <w:lang w:eastAsia="en-US"/>
        </w:rPr>
        <w:t xml:space="preserve"> antifungal </w:t>
      </w:r>
      <w:r w:rsidR="00150B9E">
        <w:rPr>
          <w:sz w:val="24"/>
          <w:lang w:eastAsia="en-US"/>
        </w:rPr>
        <w:fldChar w:fldCharType="begin" w:fldLock="1"/>
      </w:r>
      <w:r w:rsidR="001C6032">
        <w:rPr>
          <w:sz w:val="24"/>
          <w:lang w:eastAsia="en-US"/>
        </w:rPr>
        <w:instrText>ADDIN CSL_CITATION {"citationItems":[{"id":"ITEM-1","itemData":{"DOI":"10.1007/s40201-020-00445-4","ISBN":"4020102000445","ISSN":"2052336X","abstract":"Purpose: The aim of this study was to elaborate new forms of biofungicide formulations which could increase biological activity of essential oil against various strains of pathogenic fungi of plants, dermatophytes, and molds. Methods: The nanoemulsions containing four various essential oils (cinnamon, thyme, manuka, and tea tree oil) were obtained by using the low-energy (PIC) and the high-energy emulsification methods (ultrasonification). The physicochemical properties and activity of prepared systems against strains of pathogenic fungi of plants (F. culmorum, Ph. cactorum), dermatophytes (T. mentagrophytes M. gypseum) and molds (S. brevicaulis, A. niger) were examined. Fungicidal activity was tested by the method of linear growth of mycelium on an agar medium. Macroemulsions containing the oils and the pure essential oils were used as comparative samples. Results: It was found that nanoemulsions prepared by ultrasonification showed excellent fungicidal activity compared to pure oils and macroemulsions. Among others, the manuka oil nanoformulations showed the highest activity against the tested fungi. Conclusions: Nanoemulsions can be applied as the effective carriers of essential oils. They allow the reduction of the concentration of the bioactive oils while maintaining biological activity. The obtained nanosystems can be applied as safe, biodegradable, eco-friendly antifungal products in pharmaceutical, cosmetic, and agrochemical industries as they increase the biological activity of the tested oils against various type of fungi.","author":[{"dropping-particle":"","family":"Miastkowska","given":"Małgorzata","non-dropping-particle":"","parse-names":false,"suffix":""},{"dropping-particle":"","family":"Michalczyk","given":"Alicja","non-dropping-particle":"","parse-names":false,"suffix":""},{"dropping-particle":"","family":"Figacz","given":"Katarzyna","non-dropping-particle":"","parse-names":false,"suffix":""},{"dropping-particle":"","family":"Sikora","given":"Elżbieta","non-dropping-particle":"","parse-names":false,"suffix":""}],"container-title":"Journal of Environmental Health Science and Engineering","id":"ITEM-1","issue":"1","issued":{"date-parts":[["2020"]]},"page":"119-128","title":"Nanoformulations as a modern form of biofungicide","type":"article-journal","volume":"18"},"uris":["http://www.mendeley.com/documents/?uuid=4bb1d345-ed7f-4194-8bed-7a32d85d97ed"]}],"mendeley":{"formattedCitation":"(Miastkowska et al., 2020)","manualFormatting":"(Miastkowska et al. 2020)","plainTextFormattedCitation":"(Miastkowska et al., 2020)","previouslyFormattedCitation":"(Miastkowska et al., 2020)"},"properties":{"noteIndex":0},"schema":"https://github.com/citation-style-language/schema/raw/master/csl-citation.json"}</w:instrText>
      </w:r>
      <w:r w:rsidR="00150B9E">
        <w:rPr>
          <w:sz w:val="24"/>
          <w:lang w:eastAsia="en-US"/>
        </w:rPr>
        <w:fldChar w:fldCharType="separate"/>
      </w:r>
      <w:r w:rsidR="00AC5D29" w:rsidRPr="00AC5D29">
        <w:rPr>
          <w:noProof/>
          <w:sz w:val="24"/>
          <w:lang w:eastAsia="en-US"/>
        </w:rPr>
        <w:t xml:space="preserve">(Miastkowska </w:t>
      </w:r>
      <w:r w:rsidR="00AC5D29" w:rsidRPr="00AC5D29">
        <w:rPr>
          <w:i/>
          <w:noProof/>
          <w:sz w:val="24"/>
          <w:lang w:eastAsia="en-US"/>
        </w:rPr>
        <w:t>et al.</w:t>
      </w:r>
      <w:r w:rsidR="00AC5D29" w:rsidRPr="00AC5D29">
        <w:rPr>
          <w:noProof/>
          <w:sz w:val="24"/>
          <w:lang w:eastAsia="en-US"/>
        </w:rPr>
        <w:t xml:space="preserve"> 2020)</w:t>
      </w:r>
      <w:r w:rsidR="00150B9E">
        <w:rPr>
          <w:sz w:val="24"/>
          <w:lang w:eastAsia="en-US"/>
        </w:rPr>
        <w:fldChar w:fldCharType="end"/>
      </w:r>
      <w:r w:rsidR="00D2116C" w:rsidRPr="00561593">
        <w:rPr>
          <w:sz w:val="24"/>
          <w:lang w:eastAsia="en-US"/>
        </w:rPr>
        <w:t xml:space="preserve">, small particle size, more effective, high solubility, and low toxicity </w:t>
      </w:r>
      <w:r w:rsidR="00150B9E">
        <w:rPr>
          <w:sz w:val="24"/>
          <w:lang w:eastAsia="en-US"/>
        </w:rPr>
        <w:fldChar w:fldCharType="begin" w:fldLock="1"/>
      </w:r>
      <w:r w:rsidR="001C6032">
        <w:rPr>
          <w:sz w:val="24"/>
          <w:lang w:eastAsia="en-US"/>
        </w:rPr>
        <w:instrText>ADDIN CSL_CITATION {"citationItems":[{"id":"ITEM-1","itemData":{"DOI":"10.1186/s41938-021-00475-6","ISSN":"25369342","abstract":"Background: Recent concerns linked with the application of chemical pesticides and the increasing necessity of low inputs sustainable agriculture have put the use of microbial biocontrol agents and bio-pesticides to the forefront for their application against plant pathogens and insect–pest management. Results: This review tended to scrutinize the prospects of microbial biocontrol agents and microbes-based nano-formulations against plant diseases and for pest management with emphasis on bacteria-based nanoparticles, especially derived from Bacillus species. It also tended to discuss the probable mechanism of action and effect on plant growth along with its prospects in a brief manner. Conclusion: The use of microbial biocontrol agents offers effective, eco-friendly, and long-lasting management of plant diseases. The employment of nanotechnology in the field of biopesticides has emerged as a promising solution. Nano-biopesticides in the form of biologically derived active pesticides or compounds integrated as nanoparticles and integrated into a suitable polymer have application in insect–pest management.","author":[{"dropping-particle":"","family":"Kumar","given":"Pradeep","non-dropping-particle":"","parse-names":false,"suffix":""},{"dropping-particle":"","family":"Pandhi","given":"Shikha","non-dropping-particle":"","parse-names":false,"suffix":""},{"dropping-particle":"","family":"Mahato","given":"Dipendra Kumar","non-dropping-particle":"","parse-names":false,"suffix":""},{"dropping-particle":"","family":"Kamle","given":"Madhu","non-dropping-particle":"","parse-names":false,"suffix":""},{"dropping-particle":"","family":"Mishra","given":"Archana","non-dropping-particle":"","parse-names":false,"suffix":""}],"container-title":"Egyptian Journal of Biological Pest Control","id":"ITEM-1","issue":"1","issued":{"date-parts":[["2021"]]},"page":"1-11","title":"Bacillus-based nano-bioformulations for phytopathogens and insect–pest management","type":"article-journal","volume":"31"},"uris":["http://www.mendeley.com/documents/?uuid=a7db4ba9-de09-44e0-be91-124a84f1d26e"]}],"mendeley":{"formattedCitation":"(Kumar et al., 2021)","manualFormatting":"(Kumar et al. 2021)","plainTextFormattedCitation":"(Kumar et al., 2021)","previouslyFormattedCitation":"(Kumar et al., 2021)"},"properties":{"noteIndex":0},"schema":"https://github.com/citation-style-language/schema/raw/master/csl-citation.json"}</w:instrText>
      </w:r>
      <w:r w:rsidR="00150B9E">
        <w:rPr>
          <w:sz w:val="24"/>
          <w:lang w:eastAsia="en-US"/>
        </w:rPr>
        <w:fldChar w:fldCharType="separate"/>
      </w:r>
      <w:r w:rsidR="00AC5D29" w:rsidRPr="00AC5D29">
        <w:rPr>
          <w:noProof/>
          <w:sz w:val="24"/>
          <w:lang w:eastAsia="en-US"/>
        </w:rPr>
        <w:t xml:space="preserve">(Kumar </w:t>
      </w:r>
      <w:r w:rsidR="00AC5D29" w:rsidRPr="00AC5D29">
        <w:rPr>
          <w:i/>
          <w:noProof/>
          <w:sz w:val="24"/>
          <w:lang w:eastAsia="en-US"/>
        </w:rPr>
        <w:t>et al.</w:t>
      </w:r>
      <w:r w:rsidR="00AC5D29" w:rsidRPr="00AC5D29">
        <w:rPr>
          <w:noProof/>
          <w:sz w:val="24"/>
          <w:lang w:eastAsia="en-US"/>
        </w:rPr>
        <w:t xml:space="preserve"> 2021)</w:t>
      </w:r>
      <w:r w:rsidR="00150B9E">
        <w:rPr>
          <w:sz w:val="24"/>
          <w:lang w:eastAsia="en-US"/>
        </w:rPr>
        <w:fldChar w:fldCharType="end"/>
      </w:r>
      <w:r w:rsidRPr="00561593">
        <w:rPr>
          <w:sz w:val="24"/>
          <w:lang w:eastAsia="en-US"/>
        </w:rPr>
        <w:t xml:space="preserve">, the ability to control disease on the target, increase crop productivity, product quality, consumer acceptance, and efficient use of resources </w:t>
      </w:r>
      <w:r w:rsidR="00150B9E">
        <w:rPr>
          <w:sz w:val="24"/>
          <w:lang w:eastAsia="en-US"/>
        </w:rPr>
        <w:fldChar w:fldCharType="begin" w:fldLock="1"/>
      </w:r>
      <w:r w:rsidR="001C6032">
        <w:rPr>
          <w:sz w:val="24"/>
          <w:lang w:eastAsia="en-US"/>
        </w:rPr>
        <w:instrText>ADDIN CSL_CITATION {"citationItems":[{"id":"ITEM-1","itemData":{"DOI":"10.3390/horticulturae8060517","ISSN":"23117524","abstract":"To reduce the impact of chemical pesticides on the environment, there are relevant efforts to enhance the possibility of controlling plant diseases using environmentally friendly biocontrol agents or natural products that show pathogen control capacity. The European Union, FAO, and the United Nations largely promote and finance projects and programs in order to introduce crop protection principles that can attain sustainable agriculture. Preventive measures related to the choice of cultivars, soil fertility, integrated pest management (IPM), and organic farming strategies are still the basis for obtaining satisfactory crop yields and reducing classical pesticide utilisation through the application of commercially available and ecofriendly control agents. Effective pathogen detection at borders to avoid quarantine pathogens is mandatory to reduce the risk of future epidemics. New technical support for the development of sustainable pathogen control is currently being provided by forecasting models, precision farming, nanotechnology, and endotherapy. New biocontrol agents and natural products, disease management through plant nutrition, systemic resistance inducers, and gene‐silencing technology will provide solutions for obtaining satisfactory disease control in horticulture. The “multi‐stakeholder partnership” strategy can promote the implementation of sustainable crop protection.","author":[{"dropping-particle":"","family":"Scortichini","given":"Marco","non-dropping-particle":"","parse-names":false,"suffix":""}],"container-title":"Horticulturae","id":"ITEM-1","issue":"517","issued":{"date-parts":[["2022"]]},"page":"2-31","title":"Sustainable Management of Diseases in Horticulture: Conventional and New Options","type":"article-journal","volume":"8"},"uris":["http://www.mendeley.com/documents/?uuid=fedb9066-541d-4550-8c56-0e45e465ee22"]}],"mendeley":{"formattedCitation":"(Scortichini, 2022)","manualFormatting":"(Scortichini 2022)","plainTextFormattedCitation":"(Scortichini, 2022)","previouslyFormattedCitation":"(Scortichini, 2022)"},"properties":{"noteIndex":0},"schema":"https://github.com/citation-style-language/schema/raw/master/csl-citation.json"}</w:instrText>
      </w:r>
      <w:r w:rsidR="00150B9E">
        <w:rPr>
          <w:sz w:val="24"/>
          <w:lang w:eastAsia="en-US"/>
        </w:rPr>
        <w:fldChar w:fldCharType="separate"/>
      </w:r>
      <w:r w:rsidR="00AC5D29" w:rsidRPr="00AC5D29">
        <w:rPr>
          <w:noProof/>
          <w:sz w:val="24"/>
          <w:lang w:eastAsia="en-US"/>
        </w:rPr>
        <w:t>(Scortichini 2022)</w:t>
      </w:r>
      <w:r w:rsidR="00150B9E">
        <w:rPr>
          <w:sz w:val="24"/>
          <w:lang w:eastAsia="en-US"/>
        </w:rPr>
        <w:fldChar w:fldCharType="end"/>
      </w:r>
      <w:r w:rsidRPr="00561593">
        <w:rPr>
          <w:sz w:val="24"/>
          <w:lang w:eastAsia="en-US"/>
        </w:rPr>
        <w:t xml:space="preserve">. </w:t>
      </w:r>
    </w:p>
    <w:p w14:paraId="11F7C9C6" w14:textId="77777777" w:rsidR="00FE7998" w:rsidRDefault="008408D9" w:rsidP="00FE7998">
      <w:pPr>
        <w:spacing w:line="480" w:lineRule="auto"/>
        <w:ind w:firstLine="425"/>
        <w:rPr>
          <w:sz w:val="24"/>
          <w:lang w:eastAsia="en-US"/>
        </w:rPr>
      </w:pPr>
      <w:r w:rsidRPr="008408D9">
        <w:rPr>
          <w:sz w:val="24"/>
          <w:lang w:eastAsia="en-US"/>
        </w:rPr>
        <w:t xml:space="preserve">Based on the description above, a study was conducted to obtain a bio-fungicide formula for clove oil </w:t>
      </w:r>
      <w:r w:rsidR="0049252F">
        <w:rPr>
          <w:sz w:val="24"/>
          <w:lang w:eastAsia="en-US"/>
        </w:rPr>
        <w:t>nano emulsion</w:t>
      </w:r>
      <w:r w:rsidR="00D5684D" w:rsidRPr="00561593">
        <w:rPr>
          <w:sz w:val="24"/>
          <w:lang w:eastAsia="en-US"/>
        </w:rPr>
        <w:t xml:space="preserve"> (</w:t>
      </w:r>
      <w:r w:rsidR="00D5684D" w:rsidRPr="00561593">
        <w:rPr>
          <w:i/>
          <w:sz w:val="24"/>
          <w:lang w:eastAsia="en-US"/>
        </w:rPr>
        <w:t>Syzygium aromaticum</w:t>
      </w:r>
      <w:r w:rsidR="00D5684D" w:rsidRPr="00561593">
        <w:rPr>
          <w:sz w:val="24"/>
          <w:lang w:eastAsia="en-US"/>
        </w:rPr>
        <w:t>) to control coffee leaf rust (</w:t>
      </w:r>
      <w:r w:rsidR="00D5684D" w:rsidRPr="00561593">
        <w:rPr>
          <w:i/>
          <w:sz w:val="24"/>
          <w:lang w:eastAsia="en-US"/>
        </w:rPr>
        <w:t>Hemileia vastatrix</w:t>
      </w:r>
      <w:r w:rsidR="00D5684D" w:rsidRPr="00561593">
        <w:rPr>
          <w:sz w:val="24"/>
          <w:lang w:eastAsia="en-US"/>
        </w:rPr>
        <w:t>).</w:t>
      </w:r>
    </w:p>
    <w:p w14:paraId="022A0EC5" w14:textId="77777777" w:rsidR="00FE7998" w:rsidRDefault="00FE7998" w:rsidP="00FE7998">
      <w:pPr>
        <w:spacing w:line="240" w:lineRule="auto"/>
        <w:rPr>
          <w:sz w:val="24"/>
          <w:lang w:eastAsia="en-US"/>
        </w:rPr>
      </w:pPr>
    </w:p>
    <w:p w14:paraId="6F1F2BB4" w14:textId="77777777" w:rsidR="00FE7998" w:rsidRDefault="00FE7998" w:rsidP="00FE7998">
      <w:pPr>
        <w:spacing w:line="240" w:lineRule="auto"/>
        <w:rPr>
          <w:sz w:val="24"/>
          <w:lang w:eastAsia="en-US"/>
        </w:rPr>
      </w:pPr>
    </w:p>
    <w:p w14:paraId="4B8A0CE0" w14:textId="22854E72" w:rsidR="00D5684D" w:rsidRPr="00FE7998" w:rsidRDefault="00D5684D" w:rsidP="00FE7998">
      <w:pPr>
        <w:spacing w:line="240" w:lineRule="auto"/>
        <w:rPr>
          <w:sz w:val="24"/>
          <w:lang w:eastAsia="en-US"/>
        </w:rPr>
      </w:pPr>
      <w:r w:rsidRPr="00561593">
        <w:rPr>
          <w:b/>
          <w:sz w:val="24"/>
          <w:lang w:eastAsia="en-US"/>
        </w:rPr>
        <w:lastRenderedPageBreak/>
        <w:t>M</w:t>
      </w:r>
      <w:r w:rsidR="00510C13" w:rsidRPr="00561593">
        <w:rPr>
          <w:b/>
          <w:sz w:val="24"/>
          <w:lang w:eastAsia="en-US"/>
        </w:rPr>
        <w:t xml:space="preserve">aterials and </w:t>
      </w:r>
      <w:r w:rsidRPr="00561593">
        <w:rPr>
          <w:b/>
          <w:sz w:val="24"/>
          <w:lang w:eastAsia="en-US"/>
        </w:rPr>
        <w:t>M</w:t>
      </w:r>
      <w:r w:rsidR="00510C13" w:rsidRPr="00561593">
        <w:rPr>
          <w:b/>
          <w:sz w:val="24"/>
          <w:lang w:eastAsia="en-US"/>
        </w:rPr>
        <w:t>ethods</w:t>
      </w:r>
    </w:p>
    <w:p w14:paraId="604CBF93" w14:textId="77777777" w:rsidR="003F5562" w:rsidRDefault="003F5562" w:rsidP="003F5562">
      <w:pPr>
        <w:spacing w:line="240" w:lineRule="auto"/>
        <w:rPr>
          <w:b/>
          <w:sz w:val="24"/>
          <w:lang w:eastAsia="en-US"/>
        </w:rPr>
      </w:pPr>
    </w:p>
    <w:p w14:paraId="6AFC89BA" w14:textId="77777777" w:rsidR="003F5562" w:rsidRDefault="003F5562" w:rsidP="003F5562">
      <w:pPr>
        <w:spacing w:line="240" w:lineRule="auto"/>
        <w:rPr>
          <w:b/>
          <w:sz w:val="24"/>
          <w:lang w:eastAsia="en-US"/>
        </w:rPr>
      </w:pPr>
    </w:p>
    <w:p w14:paraId="50C4CCA8" w14:textId="7B5E47FC" w:rsidR="00C86075" w:rsidRDefault="00C86075" w:rsidP="003F5562">
      <w:pPr>
        <w:spacing w:line="240" w:lineRule="auto"/>
        <w:rPr>
          <w:b/>
          <w:sz w:val="24"/>
          <w:lang w:eastAsia="en-US"/>
        </w:rPr>
      </w:pPr>
      <w:r w:rsidRPr="00C86075">
        <w:rPr>
          <w:b/>
          <w:sz w:val="24"/>
          <w:lang w:eastAsia="en-US"/>
        </w:rPr>
        <w:t>Research materials and locations</w:t>
      </w:r>
    </w:p>
    <w:p w14:paraId="3056AB07" w14:textId="77777777" w:rsidR="003F5562" w:rsidRDefault="003F5562" w:rsidP="003F5562">
      <w:pPr>
        <w:spacing w:line="240" w:lineRule="auto"/>
        <w:rPr>
          <w:b/>
          <w:sz w:val="24"/>
          <w:lang w:eastAsia="en-US"/>
        </w:rPr>
      </w:pPr>
    </w:p>
    <w:p w14:paraId="0025057E" w14:textId="77777777" w:rsidR="003F5562" w:rsidRPr="00561593" w:rsidRDefault="003F5562" w:rsidP="003F5562">
      <w:pPr>
        <w:spacing w:line="240" w:lineRule="auto"/>
        <w:rPr>
          <w:b/>
          <w:sz w:val="24"/>
          <w:lang w:eastAsia="en-US"/>
        </w:rPr>
      </w:pPr>
    </w:p>
    <w:p w14:paraId="0ED3C67B" w14:textId="6B2AD83D" w:rsidR="00D5684D" w:rsidRPr="00561593" w:rsidRDefault="00D5684D" w:rsidP="008A7DE4">
      <w:pPr>
        <w:spacing w:before="230" w:line="480" w:lineRule="auto"/>
        <w:rPr>
          <w:sz w:val="24"/>
          <w:lang w:eastAsia="en-US"/>
        </w:rPr>
      </w:pPr>
      <w:r w:rsidRPr="00561593">
        <w:rPr>
          <w:sz w:val="24"/>
          <w:lang w:eastAsia="en-US"/>
        </w:rPr>
        <w:t xml:space="preserve">The research was carried out at the Integrated Laboratory of the Industrial and Beverage Crops Research Institute, Sukabumi Regency, West Java province, Indonesia, from January to December 2021. The materials and tools used included: </w:t>
      </w:r>
      <w:r w:rsidRPr="00561593">
        <w:rPr>
          <w:i/>
          <w:sz w:val="24"/>
          <w:lang w:eastAsia="en-US"/>
        </w:rPr>
        <w:t>Water Agar Media</w:t>
      </w:r>
      <w:r w:rsidRPr="00561593">
        <w:rPr>
          <w:sz w:val="24"/>
          <w:lang w:eastAsia="en-US"/>
        </w:rPr>
        <w:t xml:space="preserve"> (WA), </w:t>
      </w:r>
      <w:r w:rsidRPr="00561593">
        <w:rPr>
          <w:i/>
          <w:sz w:val="24"/>
          <w:lang w:eastAsia="en-US"/>
        </w:rPr>
        <w:t>Potato Dextrose Agar</w:t>
      </w:r>
      <w:r w:rsidRPr="00561593">
        <w:rPr>
          <w:sz w:val="24"/>
          <w:lang w:eastAsia="en-US"/>
        </w:rPr>
        <w:t xml:space="preserve"> (PDA), </w:t>
      </w:r>
      <w:r w:rsidRPr="00561593">
        <w:rPr>
          <w:i/>
          <w:sz w:val="24"/>
          <w:lang w:eastAsia="en-US"/>
        </w:rPr>
        <w:t>bacto agar</w:t>
      </w:r>
      <w:r w:rsidRPr="00561593">
        <w:rPr>
          <w:sz w:val="24"/>
          <w:lang w:eastAsia="en-US"/>
        </w:rPr>
        <w:t xml:space="preserve">, hemocytometer, compound microscope, tween 80, </w:t>
      </w:r>
      <w:r w:rsidRPr="00561593">
        <w:rPr>
          <w:i/>
          <w:sz w:val="24"/>
          <w:lang w:eastAsia="en-US"/>
        </w:rPr>
        <w:t>Medium Chained Triglycerides</w:t>
      </w:r>
      <w:r w:rsidRPr="00561593">
        <w:rPr>
          <w:sz w:val="24"/>
          <w:lang w:eastAsia="en-US"/>
        </w:rPr>
        <w:t xml:space="preserve"> (MCT), and clove oil</w:t>
      </w:r>
      <w:r w:rsidR="00D2116C" w:rsidRPr="00561593">
        <w:rPr>
          <w:sz w:val="24"/>
          <w:lang w:eastAsia="en-US"/>
        </w:rPr>
        <w:t xml:space="preserve"> (</w:t>
      </w:r>
      <w:proofErr w:type="spellStart"/>
      <w:r w:rsidR="00D2116C" w:rsidRPr="00561593">
        <w:rPr>
          <w:sz w:val="24"/>
          <w:lang w:eastAsia="en-US"/>
        </w:rPr>
        <w:t>Qiandra</w:t>
      </w:r>
      <w:proofErr w:type="spellEnd"/>
      <w:r w:rsidR="00D2116C" w:rsidRPr="00561593">
        <w:rPr>
          <w:sz w:val="24"/>
          <w:lang w:eastAsia="en-US"/>
        </w:rPr>
        <w:t>, eugenol 73%).</w:t>
      </w:r>
    </w:p>
    <w:p w14:paraId="637E3848" w14:textId="77777777" w:rsidR="007C3485" w:rsidRDefault="007C3485" w:rsidP="003F5562">
      <w:pPr>
        <w:spacing w:line="240" w:lineRule="auto"/>
        <w:rPr>
          <w:b/>
          <w:sz w:val="24"/>
          <w:lang w:eastAsia="en-US"/>
        </w:rPr>
      </w:pPr>
    </w:p>
    <w:p w14:paraId="0FB9FA45" w14:textId="77777777" w:rsidR="007C3485" w:rsidRDefault="007C3485" w:rsidP="003F5562">
      <w:pPr>
        <w:spacing w:line="240" w:lineRule="auto"/>
        <w:rPr>
          <w:b/>
          <w:sz w:val="24"/>
          <w:lang w:eastAsia="en-US"/>
        </w:rPr>
      </w:pPr>
    </w:p>
    <w:p w14:paraId="4D35F74E" w14:textId="7C421F5C" w:rsidR="00D5684D" w:rsidRDefault="00D5684D" w:rsidP="003F5562">
      <w:pPr>
        <w:spacing w:line="240" w:lineRule="auto"/>
        <w:rPr>
          <w:b/>
          <w:sz w:val="24"/>
          <w:lang w:eastAsia="en-US"/>
        </w:rPr>
      </w:pPr>
      <w:r w:rsidRPr="00561593">
        <w:rPr>
          <w:b/>
          <w:sz w:val="24"/>
          <w:lang w:eastAsia="en-US"/>
        </w:rPr>
        <w:t>Preparation of nano</w:t>
      </w:r>
      <w:r w:rsidR="008408D9">
        <w:rPr>
          <w:b/>
          <w:sz w:val="24"/>
          <w:lang w:eastAsia="en-US"/>
        </w:rPr>
        <w:t xml:space="preserve"> </w:t>
      </w:r>
      <w:r w:rsidR="00814FB6" w:rsidRPr="00561593">
        <w:rPr>
          <w:b/>
          <w:sz w:val="24"/>
          <w:lang w:eastAsia="en-US"/>
        </w:rPr>
        <w:t>biofungicide</w:t>
      </w:r>
    </w:p>
    <w:p w14:paraId="1AF7074E" w14:textId="77777777" w:rsidR="003F5562" w:rsidRDefault="003F5562" w:rsidP="003F5562">
      <w:pPr>
        <w:spacing w:line="240" w:lineRule="auto"/>
        <w:rPr>
          <w:b/>
          <w:sz w:val="24"/>
          <w:lang w:eastAsia="en-US"/>
        </w:rPr>
      </w:pPr>
    </w:p>
    <w:p w14:paraId="57D0A81C" w14:textId="77777777" w:rsidR="003F5562" w:rsidRPr="00561593" w:rsidRDefault="003F5562" w:rsidP="003F5562">
      <w:pPr>
        <w:spacing w:line="240" w:lineRule="auto"/>
        <w:rPr>
          <w:b/>
          <w:sz w:val="24"/>
          <w:lang w:eastAsia="en-US"/>
        </w:rPr>
      </w:pPr>
    </w:p>
    <w:p w14:paraId="58FF8C53" w14:textId="5A14753A" w:rsidR="00D5684D" w:rsidRPr="00561593" w:rsidRDefault="008408D9" w:rsidP="003F5562">
      <w:pPr>
        <w:spacing w:before="230" w:line="480" w:lineRule="auto"/>
        <w:rPr>
          <w:sz w:val="24"/>
          <w:lang w:eastAsia="en-US"/>
        </w:rPr>
      </w:pPr>
      <w:r w:rsidRPr="008408D9">
        <w:rPr>
          <w:sz w:val="24"/>
          <w:lang w:eastAsia="en-US"/>
        </w:rPr>
        <w:t xml:space="preserve">Manufacture of clove oil nano biofungicide using modified methods of </w:t>
      </w:r>
      <w:r w:rsidR="00D5684D" w:rsidRPr="00561593">
        <w:rPr>
          <w:sz w:val="24"/>
          <w:lang w:eastAsia="en-US"/>
        </w:rPr>
        <w:t xml:space="preserve">using modified methods of </w:t>
      </w:r>
      <w:r w:rsidR="00150B9E">
        <w:rPr>
          <w:sz w:val="24"/>
          <w:lang w:eastAsia="en-US"/>
        </w:rPr>
        <w:fldChar w:fldCharType="begin" w:fldLock="1"/>
      </w:r>
      <w:r w:rsidR="001C6032">
        <w:rPr>
          <w:sz w:val="24"/>
          <w:lang w:eastAsia="en-US"/>
        </w:rPr>
        <w:instrText>ADDIN CSL_CITATION {"citationItems":[{"id":"ITEM-1","itemData":{"DOI":"10.1016/j.jfoodeng.2014.09.003","ISSN":"02608774","abstract":"Nanoemulsions are used as delivery systems in food, pharmaceutical, and personal care applications for a variety of lipophilic active components, e.g., antimicrobials, flavors, colors, preservatives, vitamins, nutraceuticals, and drugs. In this study, we examined the effect of system composition and preparation conditions on the production of edible nanoemulsions using spontaneous emulsification (SE). SE is a low-energy method that simply involves addition of an organic phase (oil + surfactant) into an aqueous phase. The influence of surfactant-to-oil ratio (SOR), surfactant type, surfactant location, and oil type were tested. The droplet size produced decreased with increasing SOR, and was smallest when the non-ionic surfactant Tween 80 was used. Smaller droplets were formed when the surfactant was initially dispersed in the oil phase rather than the aqueous phase. Ten food-grade oils were tested and we found that droplet size followed the order: medium chain triglycerides &lt; flavor oils &lt; long chain triglycerides. No correlation was found between droplet size and the physicochemical characteristics of the oil phase (refractive index, density, interfacial tension, and viscosity). Results obtained by spontaneous emulsification were correlated to those obtained by emulsion phase inversion on similar systems suggesting a common underlying physicochemical mechanism.","author":[{"dropping-particle":"","family":"Komaiko","given":"Jennifer","non-dropping-particle":"","parse-names":false,"suffix":""},{"dropping-particle":"","family":"McClements","given":"David Julian","non-dropping-particle":"","parse-names":false,"suffix":""}],"container-title":"Journal of Food Engineering","id":"ITEM-1","issued":{"date-parts":[["2015"]]},"page":"122-128","publisher":"Elsevier Ltd","title":"Low-energy formation of edible nanoemulsions by spontaneous emulsification: Factors influencing particle size","type":"article-journal","volume":"146"},"uris":["http://www.mendeley.com/documents/?uuid=f57b1267-e69e-4ea5-b479-f6840a053bfb"]},{"id":"ITEM-2","itemData":{"DOI":"10.1088/1755-1315/309/1/012036","ISSN":"17551315","abstract":"Development of nanoemulsion is gaining considerable attention for use in delivering hydrophobic constituents such as clove oil in foods and agriculture system. The small size of the oil droplets in the nanoemulsion system offers many advantages such as high stability, optical clarity, and improved water solubility and bioactivity. This research was aimed at investigating the effect of incorporation of carrier oil and co-solvent on the formation of clove nanoemulsion. Clove oil-loaded nanoemulsions were prepared by a low energy-phase inversion technique involving a carrier oil (medium chain triglyceride/MCT), at different ratios to the clove oil (1:2, 1:1, 2:1), a co-solvent (glycerol) at ratios of 0 and 1:1 to the mixture of clove oil and MCT and a non-ionic surfactant (Tween 80)at a ratio of 1:1, with two concentration levels of mixture of clove oil and MCT (5% and 10%). The formation and characteristics of nanoemulsion were evaluated including particle size, polydispersity index, zeta potential, and freeze-thaw stability, as well as their possible mechanisms of destabilization. Particle sizes ranged from 45.98 to 220 nm with narrow ranges of polydispersity index (0.072-0.286) and zeta potentials (-12.8 and-22.6 mV). Incorporation of carrier oil at low proportions gave smaller size of oil droplets, and the presence co-solvent enhanced nanoemulsion stabilization. Creaming accompanied by oiling-off was found upon destabilization of nanoemulsion with different rate and appearance as influenced by nanoemulsion composition. This study provides important information about stabilization of nanoemulsion by incorporating carrier oil and co-solvent suitable for foods and agrochemical formulation.","author":[{"dropping-particle":"","family":"Yuliani","given":"S.","non-dropping-particle":"","parse-names":false,"suffix":""},{"dropping-particle":"","family":"Noveriza","given":"R.","non-dropping-particle":"","parse-names":false,"suffix":""}],"container-title":"IOP Conference Series: Earth and Environmental Science","id":"ITEM-2","issue":"1","issued":{"date-parts":[["2019"]]},"title":"Effect of Carrier Oil and Co-Solvent on the Formation of Clove Oil Nanoemulsion by Phase Inversion Technique","type":"article-journal","volume":"309"},"uris":["http://www.mendeley.com/documents/?uuid=05ad83a2-1db0-4742-8eb4-1c4f5d4b7864"]}],"mendeley":{"formattedCitation":"(Komaiko &amp; McClements, 2015; S. Yuliani &amp; Noveriza, 2019)","manualFormatting":"Komaiko and McClements (2015); S. Yuliani and Noveriza (2019)","plainTextFormattedCitation":"(Komaiko &amp; McClements, 2015; S. Yuliani &amp; Noveriza, 2019)","previouslyFormattedCitation":"(Komaiko &amp; McClements, 2015; S. Yuliani &amp; Noveriza, 2019)"},"properties":{"noteIndex":0},"schema":"https://github.com/citation-style-language/schema/raw/master/csl-citation.json"}</w:instrText>
      </w:r>
      <w:r w:rsidR="00150B9E">
        <w:rPr>
          <w:sz w:val="24"/>
          <w:lang w:eastAsia="en-US"/>
        </w:rPr>
        <w:fldChar w:fldCharType="separate"/>
      </w:r>
      <w:r w:rsidR="00150B9E" w:rsidRPr="00150B9E">
        <w:rPr>
          <w:noProof/>
          <w:sz w:val="24"/>
          <w:lang w:eastAsia="en-US"/>
        </w:rPr>
        <w:t xml:space="preserve">Komaiko </w:t>
      </w:r>
      <w:r w:rsidR="009142B5">
        <w:rPr>
          <w:noProof/>
          <w:sz w:val="24"/>
          <w:lang w:eastAsia="en-US"/>
        </w:rPr>
        <w:t>and</w:t>
      </w:r>
      <w:r w:rsidR="00150B9E" w:rsidRPr="00150B9E">
        <w:rPr>
          <w:noProof/>
          <w:sz w:val="24"/>
          <w:lang w:eastAsia="en-US"/>
        </w:rPr>
        <w:t xml:space="preserve"> McClements </w:t>
      </w:r>
      <w:r w:rsidR="009934E5">
        <w:rPr>
          <w:noProof/>
          <w:sz w:val="24"/>
          <w:lang w:eastAsia="en-US"/>
        </w:rPr>
        <w:t>(</w:t>
      </w:r>
      <w:r w:rsidR="00150B9E" w:rsidRPr="00150B9E">
        <w:rPr>
          <w:noProof/>
          <w:sz w:val="24"/>
          <w:lang w:eastAsia="en-US"/>
        </w:rPr>
        <w:t>2015</w:t>
      </w:r>
      <w:r w:rsidR="009934E5">
        <w:rPr>
          <w:noProof/>
          <w:sz w:val="24"/>
          <w:lang w:eastAsia="en-US"/>
        </w:rPr>
        <w:t>)</w:t>
      </w:r>
      <w:r w:rsidR="00150B9E" w:rsidRPr="00150B9E">
        <w:rPr>
          <w:noProof/>
          <w:sz w:val="24"/>
          <w:lang w:eastAsia="en-US"/>
        </w:rPr>
        <w:t xml:space="preserve">; S. Yuliani </w:t>
      </w:r>
      <w:r w:rsidR="009142B5">
        <w:rPr>
          <w:noProof/>
          <w:sz w:val="24"/>
          <w:lang w:eastAsia="en-US"/>
        </w:rPr>
        <w:t>and</w:t>
      </w:r>
      <w:r w:rsidR="00150B9E" w:rsidRPr="00150B9E">
        <w:rPr>
          <w:noProof/>
          <w:sz w:val="24"/>
          <w:lang w:eastAsia="en-US"/>
        </w:rPr>
        <w:t xml:space="preserve"> Noveriza </w:t>
      </w:r>
      <w:r w:rsidR="009934E5">
        <w:rPr>
          <w:noProof/>
          <w:sz w:val="24"/>
          <w:lang w:eastAsia="en-US"/>
        </w:rPr>
        <w:t>(</w:t>
      </w:r>
      <w:r w:rsidR="00150B9E" w:rsidRPr="00150B9E">
        <w:rPr>
          <w:noProof/>
          <w:sz w:val="24"/>
          <w:lang w:eastAsia="en-US"/>
        </w:rPr>
        <w:t>2019)</w:t>
      </w:r>
      <w:r w:rsidR="00150B9E">
        <w:rPr>
          <w:sz w:val="24"/>
          <w:lang w:eastAsia="en-US"/>
        </w:rPr>
        <w:fldChar w:fldCharType="end"/>
      </w:r>
      <w:r w:rsidR="00D5684D" w:rsidRPr="00561593">
        <w:rPr>
          <w:sz w:val="24"/>
          <w:lang w:eastAsia="en-US"/>
        </w:rPr>
        <w:t>. Clove</w:t>
      </w:r>
      <w:r w:rsidR="00D362D2">
        <w:rPr>
          <w:sz w:val="24"/>
          <w:lang w:eastAsia="en-US"/>
        </w:rPr>
        <w:t xml:space="preserve"> </w:t>
      </w:r>
      <w:r w:rsidR="00D5684D" w:rsidRPr="00561593">
        <w:rPr>
          <w:sz w:val="24"/>
          <w:lang w:eastAsia="en-US"/>
        </w:rPr>
        <w:t xml:space="preserve">oil was put into a beaker and mixed with MCT and Tween 80 with concentrations according to treatment, stirred using a magnetic stirrer at a speed of 750 rpm for 30 minutes to form an organic phase. Separately, the aqueous phase is prepared by mixing water and glycerol under the same stirring conditions as </w:t>
      </w:r>
      <w:r w:rsidR="00D362D2">
        <w:rPr>
          <w:sz w:val="24"/>
          <w:lang w:eastAsia="en-US"/>
        </w:rPr>
        <w:t>preparing</w:t>
      </w:r>
      <w:r w:rsidR="00D5684D" w:rsidRPr="00561593">
        <w:rPr>
          <w:sz w:val="24"/>
          <w:lang w:eastAsia="en-US"/>
        </w:rPr>
        <w:t xml:space="preserve"> of the organic phase. The nano emulsion was then formed by adding the aqueous phase to the organic phase while stirring for 60 minutes at a speed of 750 rpm and continued for 60 minutes at 1000 rpm. The formed nano emulsion was placed into a sample vial for further analysis. Observation parameters: determination of droplet size, measurement of pH, and testing of the germination inhibition of urediniospores </w:t>
      </w:r>
      <w:r w:rsidR="00D5684D" w:rsidRPr="00561593">
        <w:rPr>
          <w:i/>
          <w:sz w:val="24"/>
          <w:lang w:eastAsia="en-US"/>
        </w:rPr>
        <w:t>H. vastatrix</w:t>
      </w:r>
      <w:r w:rsidR="00D5684D" w:rsidRPr="00561593">
        <w:rPr>
          <w:sz w:val="24"/>
          <w:lang w:eastAsia="en-US"/>
        </w:rPr>
        <w:t>. The composition of the clove oil nano emulsion formulation is shown in Table 1.</w:t>
      </w:r>
    </w:p>
    <w:p w14:paraId="5E1514FC" w14:textId="77777777" w:rsidR="003F5562" w:rsidRDefault="003F5562" w:rsidP="003F5562">
      <w:pPr>
        <w:spacing w:line="240" w:lineRule="auto"/>
        <w:rPr>
          <w:b/>
          <w:sz w:val="24"/>
          <w:lang w:eastAsia="en-US"/>
        </w:rPr>
      </w:pPr>
    </w:p>
    <w:p w14:paraId="4B4E0D29" w14:textId="77777777" w:rsidR="003F5562" w:rsidRDefault="003F5562" w:rsidP="003F5562">
      <w:pPr>
        <w:spacing w:line="240" w:lineRule="auto"/>
        <w:rPr>
          <w:b/>
          <w:sz w:val="24"/>
          <w:lang w:eastAsia="en-US"/>
        </w:rPr>
      </w:pPr>
    </w:p>
    <w:p w14:paraId="5EB744B6" w14:textId="56F68B62" w:rsidR="00D5684D" w:rsidRDefault="00D5684D" w:rsidP="003F5562">
      <w:pPr>
        <w:spacing w:line="240" w:lineRule="auto"/>
        <w:rPr>
          <w:b/>
          <w:sz w:val="24"/>
          <w:lang w:eastAsia="en-US"/>
        </w:rPr>
      </w:pPr>
      <w:r w:rsidRPr="00561593">
        <w:rPr>
          <w:b/>
          <w:sz w:val="24"/>
          <w:lang w:eastAsia="en-US"/>
        </w:rPr>
        <w:lastRenderedPageBreak/>
        <w:t>Droplet size measurement</w:t>
      </w:r>
    </w:p>
    <w:p w14:paraId="5CAFA705" w14:textId="77777777" w:rsidR="003F5562" w:rsidRDefault="003F5562" w:rsidP="003F5562">
      <w:pPr>
        <w:spacing w:line="240" w:lineRule="auto"/>
        <w:rPr>
          <w:b/>
          <w:sz w:val="24"/>
          <w:lang w:eastAsia="en-US"/>
        </w:rPr>
      </w:pPr>
    </w:p>
    <w:p w14:paraId="033DB8F9" w14:textId="77777777" w:rsidR="003F5562" w:rsidRPr="00561593" w:rsidRDefault="003F5562" w:rsidP="003F5562">
      <w:pPr>
        <w:spacing w:line="240" w:lineRule="auto"/>
        <w:rPr>
          <w:b/>
          <w:sz w:val="24"/>
          <w:lang w:eastAsia="en-US"/>
        </w:rPr>
      </w:pPr>
    </w:p>
    <w:p w14:paraId="37D3DDEC" w14:textId="7DF701E4" w:rsidR="00D5684D" w:rsidRPr="00561593" w:rsidRDefault="00D5684D" w:rsidP="008A7DE4">
      <w:pPr>
        <w:spacing w:before="230" w:line="480" w:lineRule="auto"/>
        <w:rPr>
          <w:sz w:val="24"/>
          <w:lang w:eastAsia="en-US"/>
        </w:rPr>
      </w:pPr>
      <w:r w:rsidRPr="00561593">
        <w:rPr>
          <w:sz w:val="24"/>
          <w:lang w:eastAsia="en-US"/>
        </w:rPr>
        <w:t xml:space="preserve">Droplet and </w:t>
      </w:r>
      <w:r w:rsidRPr="00561593">
        <w:rPr>
          <w:i/>
          <w:sz w:val="24"/>
          <w:lang w:eastAsia="en-US"/>
        </w:rPr>
        <w:t>Polydispersity Index</w:t>
      </w:r>
      <w:r w:rsidRPr="00561593">
        <w:rPr>
          <w:sz w:val="24"/>
          <w:lang w:eastAsia="en-US"/>
        </w:rPr>
        <w:t xml:space="preserve"> (PDI) measurements used a </w:t>
      </w:r>
      <w:r w:rsidRPr="00561593">
        <w:rPr>
          <w:i/>
          <w:sz w:val="24"/>
          <w:lang w:eastAsia="en-US"/>
        </w:rPr>
        <w:t>particle size analyzer</w:t>
      </w:r>
      <w:r w:rsidRPr="00561593">
        <w:rPr>
          <w:sz w:val="24"/>
          <w:lang w:eastAsia="en-US"/>
        </w:rPr>
        <w:t xml:space="preserve"> (PSA) with dynamic light scattering type. The cuvette was cleaned, and 10 ml of the sample was put into the cuvette. The cuvette containing the sample was inserted into the sample holder and analyzed by the instrument </w:t>
      </w:r>
      <w:r w:rsidR="009934E5">
        <w:rPr>
          <w:sz w:val="24"/>
          <w:lang w:eastAsia="en-US"/>
        </w:rPr>
        <w:fldChar w:fldCharType="begin" w:fldLock="1"/>
      </w:r>
      <w:r w:rsidR="001C6032">
        <w:rPr>
          <w:sz w:val="24"/>
          <w:lang w:eastAsia="en-US"/>
        </w:rPr>
        <w:instrText>ADDIN CSL_CITATION {"citationItems":[{"id":"ITEM-1","itemData":{"ISSN":"1410-5918","abstract":"Pomegranate seed oil has antioxidant, anti-inflammatory, and chemo preventive activities. Pomegranate seed oil is lipophilic substance suitable to be prepared in emulsion dosage forms. Long-chain triglyceride (LCT) and medium-chain triglyceride (MCT) are commonly used as oil phase in emulsion dosage forms. This research aimed to compare the use of LCT and MCT in the Nano emulsion formula of pomegranate seed oil dosage forms. Formulation of pomegranate seed oil Nano emulsion was conducted using high energy emulsification. Parameters observed were pH, Nano emulsion type, percent transmittance, viscosity, turbidity, and droplet size before and after 3 cycles of freeze-thaw. The result showed that there was no significant difference between physical properties of pomegranate oil Nano emulsion with LCT as oil phase and pomegranate oil Nano emulsion with MCT as oil phase. Moreover, physical stability of pomegranate oil Nano emulsion with LCT as oil phase was better than pomegranate oil Nano emulsion with MCT as oil phase.","author":[{"dropping-particle":"","family":"Yuliani","given":"Sri Hartati","non-dropping-particle":"","parse-names":false,"suffix":""},{"dropping-particle":"","family":"Hartini","given":"Medaliana","non-dropping-particle":"","parse-names":false,"suffix":""},{"dropping-particle":"","family":"Pudyastuti","given":"Bety","non-dropping-particle":"","parse-names":false,"suffix":""},{"dropping-particle":"","family":"Perdana Istyastono","given":"Enade","non-dropping-particle":"","parse-names":false,"suffix":""}],"container-title":"Traditional Medicine Journal","id":"ITEM-1","issue":"2","issued":{"date-parts":[["2016"]]},"page":"93-98","title":"Comparison of Physical Stability Properties of Pomegranate Seed Oil Nanoemulsion Dosage Forms With Long-Chain Triglyceride and Medium-Chain Triglyceride As the Oil Phase","type":"article-journal","volume":"21"},"uris":["http://www.mendeley.com/documents/?uuid=fe42bcd5-bbbb-4ba8-b6cf-cf4f63ea503c"]}],"mendeley":{"formattedCitation":"(S. H. Yuliani et al., 2016)","manualFormatting":"(Yuliani et al. 2016)","plainTextFormattedCitation":"(S. H. Yuliani et al., 2016)","previouslyFormattedCitation":"(S. H. Yuliani et al., 2016)"},"properties":{"noteIndex":0},"schema":"https://github.com/citation-style-language/schema/raw/master/csl-citation.json"}</w:instrText>
      </w:r>
      <w:r w:rsidR="009934E5">
        <w:rPr>
          <w:sz w:val="24"/>
          <w:lang w:eastAsia="en-US"/>
        </w:rPr>
        <w:fldChar w:fldCharType="separate"/>
      </w:r>
      <w:r w:rsidR="00AC5D29" w:rsidRPr="00AC5D29">
        <w:rPr>
          <w:noProof/>
          <w:sz w:val="24"/>
          <w:lang w:eastAsia="en-US"/>
        </w:rPr>
        <w:t xml:space="preserve">(Yuliani </w:t>
      </w:r>
      <w:r w:rsidR="00AC5D29" w:rsidRPr="00AC5D29">
        <w:rPr>
          <w:i/>
          <w:noProof/>
          <w:sz w:val="24"/>
          <w:lang w:eastAsia="en-US"/>
        </w:rPr>
        <w:t>et al.</w:t>
      </w:r>
      <w:r w:rsidR="00AC5D29" w:rsidRPr="00AC5D29">
        <w:rPr>
          <w:noProof/>
          <w:sz w:val="24"/>
          <w:lang w:eastAsia="en-US"/>
        </w:rPr>
        <w:t xml:space="preserve"> 2016)</w:t>
      </w:r>
      <w:r w:rsidR="009934E5">
        <w:rPr>
          <w:sz w:val="24"/>
          <w:lang w:eastAsia="en-US"/>
        </w:rPr>
        <w:fldChar w:fldCharType="end"/>
      </w:r>
      <w:r w:rsidRPr="00561593">
        <w:rPr>
          <w:sz w:val="24"/>
          <w:lang w:eastAsia="en-US"/>
        </w:rPr>
        <w:t>.</w:t>
      </w:r>
    </w:p>
    <w:p w14:paraId="4BCB97D2" w14:textId="77777777" w:rsidR="003F5562" w:rsidRDefault="003F5562" w:rsidP="003F5562">
      <w:pPr>
        <w:spacing w:line="240" w:lineRule="auto"/>
        <w:rPr>
          <w:b/>
          <w:sz w:val="24"/>
          <w:lang w:eastAsia="en-US"/>
        </w:rPr>
      </w:pPr>
    </w:p>
    <w:p w14:paraId="36F7A9B6" w14:textId="77777777" w:rsidR="003F5562" w:rsidRDefault="003F5562" w:rsidP="003F5562">
      <w:pPr>
        <w:spacing w:line="240" w:lineRule="auto"/>
        <w:rPr>
          <w:b/>
          <w:sz w:val="24"/>
          <w:lang w:eastAsia="en-US"/>
        </w:rPr>
      </w:pPr>
    </w:p>
    <w:p w14:paraId="70B2CC2F" w14:textId="77777777" w:rsidR="003F5562" w:rsidRPr="00561593" w:rsidRDefault="003F5562" w:rsidP="003F5562">
      <w:pPr>
        <w:spacing w:line="240" w:lineRule="auto"/>
        <w:rPr>
          <w:b/>
          <w:sz w:val="24"/>
          <w:lang w:eastAsia="en-US"/>
        </w:rPr>
      </w:pPr>
      <w:r w:rsidRPr="00561593">
        <w:rPr>
          <w:b/>
          <w:sz w:val="24"/>
          <w:lang w:eastAsia="en-US"/>
        </w:rPr>
        <w:t>pH measurement</w:t>
      </w:r>
    </w:p>
    <w:p w14:paraId="0BAB9A22" w14:textId="77777777" w:rsidR="003F5562" w:rsidRDefault="003F5562" w:rsidP="003F5562">
      <w:pPr>
        <w:spacing w:line="240" w:lineRule="auto"/>
        <w:rPr>
          <w:b/>
          <w:sz w:val="24"/>
          <w:lang w:eastAsia="en-US"/>
        </w:rPr>
      </w:pPr>
    </w:p>
    <w:p w14:paraId="5144C997" w14:textId="77777777" w:rsidR="003F5562" w:rsidRPr="00561593" w:rsidRDefault="003F5562" w:rsidP="003F5562">
      <w:pPr>
        <w:spacing w:line="240" w:lineRule="auto"/>
        <w:rPr>
          <w:b/>
          <w:sz w:val="24"/>
          <w:lang w:eastAsia="en-US"/>
        </w:rPr>
      </w:pPr>
    </w:p>
    <w:p w14:paraId="507C725A" w14:textId="7B9608F8" w:rsidR="00D5684D" w:rsidRPr="00561593" w:rsidRDefault="003F5562" w:rsidP="008A7DE4">
      <w:pPr>
        <w:spacing w:before="230" w:line="480" w:lineRule="auto"/>
        <w:rPr>
          <w:i/>
          <w:sz w:val="24"/>
          <w:lang w:eastAsia="en-US"/>
        </w:rPr>
      </w:pPr>
      <w:r>
        <w:rPr>
          <w:sz w:val="24"/>
          <w:lang w:eastAsia="en-US"/>
        </w:rPr>
        <w:t>T</w:t>
      </w:r>
      <w:r w:rsidR="00D5684D" w:rsidRPr="00561593">
        <w:rPr>
          <w:sz w:val="24"/>
          <w:lang w:eastAsia="en-US"/>
        </w:rPr>
        <w:t xml:space="preserve">he pH measurement was carried out at room temperature using a pH meter. Before use, the electrode was calibrated using standard solutions of pH 4 and 7. After the calibration process, the electrode was dipped into the preparation and the pH value of the preparation </w:t>
      </w:r>
      <w:r w:rsidR="003B6517" w:rsidRPr="003B6517">
        <w:rPr>
          <w:sz w:val="24"/>
          <w:lang w:eastAsia="en-US"/>
        </w:rPr>
        <w:t>appeared on</w:t>
      </w:r>
      <w:r w:rsidR="00D5684D" w:rsidRPr="00561593">
        <w:rPr>
          <w:sz w:val="24"/>
          <w:lang w:eastAsia="en-US"/>
        </w:rPr>
        <w:t xml:space="preserve"> the screen </w:t>
      </w:r>
      <w:r w:rsidR="009934E5">
        <w:rPr>
          <w:sz w:val="24"/>
          <w:lang w:eastAsia="en-US"/>
        </w:rPr>
        <w:fldChar w:fldCharType="begin" w:fldLock="1"/>
      </w:r>
      <w:r w:rsidR="001C6032">
        <w:rPr>
          <w:sz w:val="24"/>
          <w:lang w:eastAsia="en-US"/>
        </w:rPr>
        <w:instrText>ADDIN CSL_CITATION {"citationItems":[{"id":"ITEM-1","itemData":{"ISSN":"1410-5918","abstract":"Pomegranate seed oil has antioxidant, anti-inflammatory, and chemo preventive activities. Pomegranate seed oil is lipophilic substance suitable to be prepared in emulsion dosage forms. Long-chain triglyceride (LCT) and medium-chain triglyceride (MCT) are commonly used as oil phase in emulsion dosage forms. This research aimed to compare the use of LCT and MCT in the Nano emulsion formula of pomegranate seed oil dosage forms. Formulation of pomegranate seed oil Nano emulsion was conducted using high energy emulsification. Parameters observed were pH, Nano emulsion type, percent transmittance, viscosity, turbidity, and droplet size before and after 3 cycles of freeze-thaw. The result showed that there was no significant difference between physical properties of pomegranate oil Nano emulsion with LCT as oil phase and pomegranate oil Nano emulsion with MCT as oil phase. Moreover, physical stability of pomegranate oil Nano emulsion with LCT as oil phase was better than pomegranate oil Nano emulsion with MCT as oil phase.","author":[{"dropping-particle":"","family":"Yuliani","given":"Sri Hartati","non-dropping-particle":"","parse-names":false,"suffix":""},{"dropping-particle":"","family":"Hartini","given":"Medaliana","non-dropping-particle":"","parse-names":false,"suffix":""},{"dropping-particle":"","family":"Pudyastuti","given":"Bety","non-dropping-particle":"","parse-names":false,"suffix":""},{"dropping-particle":"","family":"Perdana Istyastono","given":"Enade","non-dropping-particle":"","parse-names":false,"suffix":""}],"container-title":"Traditional Medicine Journal","id":"ITEM-1","issue":"2","issued":{"date-parts":[["2016"]]},"page":"93-98","title":"Comparison of Physical Stability Properties of Pomegranate Seed Oil Nanoemulsion Dosage Forms With Long-Chain Triglyceride and Medium-Chain Triglyceride As the Oil Phase","type":"article-journal","volume":"21"},"uris":["http://www.mendeley.com/documents/?uuid=fe42bcd5-bbbb-4ba8-b6cf-cf4f63ea503c"]}],"mendeley":{"formattedCitation":"(S. H. Yuliani et al., 2016)","manualFormatting":"(Yuliani et al. 2016)","plainTextFormattedCitation":"(S. H. Yuliani et al., 2016)","previouslyFormattedCitation":"(S. H. Yuliani et al., 2016)"},"properties":{"noteIndex":0},"schema":"https://github.com/citation-style-language/schema/raw/master/csl-citation.json"}</w:instrText>
      </w:r>
      <w:r w:rsidR="009934E5">
        <w:rPr>
          <w:sz w:val="24"/>
          <w:lang w:eastAsia="en-US"/>
        </w:rPr>
        <w:fldChar w:fldCharType="separate"/>
      </w:r>
      <w:r w:rsidR="00AC5D29" w:rsidRPr="00AC5D29">
        <w:rPr>
          <w:noProof/>
          <w:sz w:val="24"/>
          <w:lang w:eastAsia="en-US"/>
        </w:rPr>
        <w:t xml:space="preserve">(Yuliani </w:t>
      </w:r>
      <w:r w:rsidR="00AC5D29" w:rsidRPr="00AC5D29">
        <w:rPr>
          <w:i/>
          <w:noProof/>
          <w:sz w:val="24"/>
          <w:lang w:eastAsia="en-US"/>
        </w:rPr>
        <w:t>et al.</w:t>
      </w:r>
      <w:r w:rsidR="00AC5D29" w:rsidRPr="00AC5D29">
        <w:rPr>
          <w:noProof/>
          <w:sz w:val="24"/>
          <w:lang w:eastAsia="en-US"/>
        </w:rPr>
        <w:t xml:space="preserve"> 2016)</w:t>
      </w:r>
      <w:r w:rsidR="009934E5">
        <w:rPr>
          <w:sz w:val="24"/>
          <w:lang w:eastAsia="en-US"/>
        </w:rPr>
        <w:fldChar w:fldCharType="end"/>
      </w:r>
      <w:r w:rsidR="00D5684D" w:rsidRPr="00561593">
        <w:rPr>
          <w:sz w:val="24"/>
          <w:lang w:eastAsia="en-US"/>
        </w:rPr>
        <w:t>.</w:t>
      </w:r>
    </w:p>
    <w:p w14:paraId="513BD0CB" w14:textId="77777777" w:rsidR="00D5684D" w:rsidRPr="00561593" w:rsidRDefault="00D5684D" w:rsidP="003F5562">
      <w:pPr>
        <w:spacing w:line="240" w:lineRule="auto"/>
        <w:rPr>
          <w:i/>
          <w:sz w:val="24"/>
          <w:lang w:eastAsia="en-US"/>
        </w:rPr>
      </w:pPr>
    </w:p>
    <w:p w14:paraId="13479EA4" w14:textId="77777777" w:rsidR="003F5562" w:rsidRDefault="003F5562" w:rsidP="003F5562">
      <w:pPr>
        <w:spacing w:line="240" w:lineRule="auto"/>
        <w:rPr>
          <w:b/>
          <w:sz w:val="24"/>
          <w:lang w:eastAsia="en-US"/>
        </w:rPr>
      </w:pPr>
    </w:p>
    <w:p w14:paraId="0035B761" w14:textId="79823567" w:rsidR="00510C13" w:rsidRDefault="00D5684D" w:rsidP="003F5562">
      <w:pPr>
        <w:spacing w:line="240" w:lineRule="auto"/>
        <w:rPr>
          <w:b/>
          <w:sz w:val="24"/>
          <w:lang w:eastAsia="en-US"/>
        </w:rPr>
      </w:pPr>
      <w:r w:rsidRPr="00561593">
        <w:rPr>
          <w:b/>
          <w:sz w:val="24"/>
          <w:lang w:eastAsia="en-US"/>
        </w:rPr>
        <w:t xml:space="preserve">Preparation of </w:t>
      </w:r>
      <w:r w:rsidRPr="00561593">
        <w:rPr>
          <w:b/>
          <w:i/>
          <w:sz w:val="24"/>
          <w:lang w:eastAsia="en-US"/>
        </w:rPr>
        <w:t>H. vastatrix</w:t>
      </w:r>
      <w:r w:rsidRPr="00561593">
        <w:rPr>
          <w:b/>
          <w:sz w:val="24"/>
          <w:lang w:eastAsia="en-US"/>
        </w:rPr>
        <w:t xml:space="preserve"> </w:t>
      </w:r>
      <w:r w:rsidR="00814FB6" w:rsidRPr="00561593">
        <w:rPr>
          <w:b/>
          <w:sz w:val="24"/>
          <w:lang w:eastAsia="en-US"/>
        </w:rPr>
        <w:t>urediniospores</w:t>
      </w:r>
      <w:r w:rsidRPr="00561593">
        <w:rPr>
          <w:b/>
          <w:sz w:val="24"/>
          <w:lang w:eastAsia="en-US"/>
        </w:rPr>
        <w:t xml:space="preserve"> inoculum</w:t>
      </w:r>
    </w:p>
    <w:p w14:paraId="662436D3" w14:textId="77777777" w:rsidR="003F5562" w:rsidRDefault="003F5562" w:rsidP="003F5562">
      <w:pPr>
        <w:spacing w:line="240" w:lineRule="auto"/>
        <w:rPr>
          <w:b/>
          <w:sz w:val="24"/>
          <w:lang w:eastAsia="en-US"/>
        </w:rPr>
      </w:pPr>
    </w:p>
    <w:p w14:paraId="4DCDE126" w14:textId="77777777" w:rsidR="003F5562" w:rsidRPr="00561593" w:rsidRDefault="003F5562" w:rsidP="003F5562">
      <w:pPr>
        <w:spacing w:line="240" w:lineRule="auto"/>
        <w:rPr>
          <w:b/>
          <w:sz w:val="24"/>
          <w:lang w:eastAsia="en-US"/>
        </w:rPr>
      </w:pPr>
    </w:p>
    <w:p w14:paraId="07CA9FB8" w14:textId="513F18C2" w:rsidR="00D5684D" w:rsidRPr="00561593" w:rsidRDefault="009E49D1" w:rsidP="008A7DE4">
      <w:pPr>
        <w:spacing w:before="230" w:line="480" w:lineRule="auto"/>
        <w:rPr>
          <w:sz w:val="24"/>
          <w:lang w:eastAsia="en-US"/>
        </w:rPr>
      </w:pPr>
      <w:r w:rsidRPr="00561593">
        <w:rPr>
          <w:i/>
          <w:iCs/>
          <w:sz w:val="24"/>
          <w:lang w:eastAsia="en-US"/>
        </w:rPr>
        <w:t>H. vastatrix</w:t>
      </w:r>
      <w:r w:rsidRPr="00561593">
        <w:rPr>
          <w:sz w:val="24"/>
          <w:lang w:eastAsia="en-US"/>
        </w:rPr>
        <w:t xml:space="preserve"> </w:t>
      </w:r>
      <w:r w:rsidR="00B5527E">
        <w:rPr>
          <w:sz w:val="24"/>
          <w:lang w:eastAsia="en-US"/>
        </w:rPr>
        <w:t>i</w:t>
      </w:r>
      <w:r w:rsidR="00B5527E" w:rsidRPr="00B5527E">
        <w:rPr>
          <w:sz w:val="24"/>
          <w:lang w:eastAsia="en-US"/>
        </w:rPr>
        <w:t>s a fungus that is an obligate parasite, a living organism that can only live or survive on living plants. So that urediniospores are collected directly from coffee leaves that are still fresh and naturally infected in the field to obtain urediniospores that are still active.</w:t>
      </w:r>
      <w:r w:rsidRPr="00561593">
        <w:rPr>
          <w:sz w:val="24"/>
          <w:lang w:eastAsia="en-US"/>
        </w:rPr>
        <w:t xml:space="preserve"> </w:t>
      </w:r>
      <w:r w:rsidR="00814FB6" w:rsidRPr="00561593">
        <w:rPr>
          <w:sz w:val="24"/>
          <w:lang w:eastAsia="en-US"/>
        </w:rPr>
        <w:t>Urediniospores</w:t>
      </w:r>
      <w:r w:rsidRPr="00561593">
        <w:rPr>
          <w:sz w:val="24"/>
          <w:lang w:eastAsia="en-US"/>
        </w:rPr>
        <w:t xml:space="preserve"> were collected using a brush and stored in a test tube for 48 hours before use. Inoculation was carried out </w:t>
      </w:r>
      <w:r w:rsidR="003B6517">
        <w:rPr>
          <w:sz w:val="24"/>
          <w:lang w:eastAsia="en-US"/>
        </w:rPr>
        <w:t>using</w:t>
      </w:r>
      <w:r w:rsidRPr="00561593">
        <w:rPr>
          <w:sz w:val="24"/>
          <w:lang w:eastAsia="en-US"/>
        </w:rPr>
        <w:t xml:space="preserve"> 32 mg of urediniospores suspended in 2 ml of sterile water, then added tween 80 (0.025%).</w:t>
      </w:r>
    </w:p>
    <w:p w14:paraId="035E026E" w14:textId="77777777" w:rsidR="00D5684D" w:rsidRPr="00561593" w:rsidRDefault="00D5684D" w:rsidP="003F5562">
      <w:pPr>
        <w:spacing w:line="240" w:lineRule="auto"/>
        <w:rPr>
          <w:i/>
          <w:sz w:val="24"/>
          <w:lang w:eastAsia="en-US"/>
        </w:rPr>
      </w:pPr>
    </w:p>
    <w:p w14:paraId="05FFAA11" w14:textId="77777777" w:rsidR="003F5562" w:rsidRDefault="003F5562" w:rsidP="003F5562">
      <w:pPr>
        <w:spacing w:line="240" w:lineRule="auto"/>
        <w:rPr>
          <w:b/>
          <w:sz w:val="24"/>
          <w:lang w:eastAsia="en-US"/>
        </w:rPr>
      </w:pPr>
    </w:p>
    <w:p w14:paraId="32AFF059" w14:textId="77777777" w:rsidR="007C3485" w:rsidRDefault="007C3485">
      <w:pPr>
        <w:spacing w:after="160" w:line="259" w:lineRule="auto"/>
        <w:jc w:val="left"/>
        <w:rPr>
          <w:b/>
          <w:sz w:val="24"/>
          <w:lang w:eastAsia="en-US"/>
        </w:rPr>
      </w:pPr>
      <w:r>
        <w:rPr>
          <w:b/>
          <w:sz w:val="24"/>
          <w:lang w:eastAsia="en-US"/>
        </w:rPr>
        <w:br w:type="page"/>
      </w:r>
    </w:p>
    <w:p w14:paraId="27C8BACA" w14:textId="19D8F15B" w:rsidR="00510C13" w:rsidRDefault="00D5684D" w:rsidP="003F5562">
      <w:pPr>
        <w:spacing w:line="240" w:lineRule="auto"/>
        <w:rPr>
          <w:b/>
          <w:sz w:val="24"/>
          <w:lang w:eastAsia="en-US"/>
        </w:rPr>
      </w:pPr>
      <w:r w:rsidRPr="00561593">
        <w:rPr>
          <w:b/>
          <w:sz w:val="24"/>
          <w:lang w:eastAsia="en-US"/>
        </w:rPr>
        <w:lastRenderedPageBreak/>
        <w:t>Antifungal assay of nano emulsion formula</w:t>
      </w:r>
    </w:p>
    <w:p w14:paraId="7CA79399" w14:textId="77777777" w:rsidR="003F5562" w:rsidRDefault="003F5562" w:rsidP="003F5562">
      <w:pPr>
        <w:spacing w:line="240" w:lineRule="auto"/>
        <w:rPr>
          <w:b/>
          <w:sz w:val="24"/>
          <w:lang w:eastAsia="en-US"/>
        </w:rPr>
      </w:pPr>
    </w:p>
    <w:p w14:paraId="11376C7E" w14:textId="77777777" w:rsidR="003F5562" w:rsidRPr="00561593" w:rsidRDefault="003F5562" w:rsidP="003F5562">
      <w:pPr>
        <w:spacing w:line="240" w:lineRule="auto"/>
        <w:rPr>
          <w:b/>
          <w:sz w:val="24"/>
          <w:lang w:eastAsia="en-US"/>
        </w:rPr>
      </w:pPr>
    </w:p>
    <w:p w14:paraId="546B5A51" w14:textId="7458222D" w:rsidR="00D5684D" w:rsidRPr="00561593" w:rsidRDefault="00D5684D" w:rsidP="008A7DE4">
      <w:pPr>
        <w:spacing w:before="230" w:line="480" w:lineRule="auto"/>
        <w:rPr>
          <w:sz w:val="24"/>
          <w:lang w:eastAsia="en-US"/>
        </w:rPr>
      </w:pPr>
      <w:r w:rsidRPr="00561593">
        <w:rPr>
          <w:sz w:val="24"/>
          <w:lang w:eastAsia="en-US"/>
        </w:rPr>
        <w:t xml:space="preserve">Test for inhibition of uredospore germination by conducting in vitro testing of </w:t>
      </w:r>
      <w:r w:rsidRPr="00561593">
        <w:rPr>
          <w:i/>
          <w:sz w:val="24"/>
          <w:lang w:eastAsia="en-US"/>
        </w:rPr>
        <w:t>H. vastatrix</w:t>
      </w:r>
      <w:r w:rsidRPr="00561593">
        <w:rPr>
          <w:sz w:val="24"/>
          <w:lang w:eastAsia="en-US"/>
        </w:rPr>
        <w:t xml:space="preserve"> using the modified spore germination inhibition method. The experiment used a completely randomized factorial design consisting of a nano formula of clove oil (F1, F2, F3, F4, F5, and F6) and several concentrations (5%, 10%, 15%, and 20%). The tested formulas are presented in Table 1. Each treatment was dripped with 10 </w:t>
      </w:r>
      <w:r w:rsidRPr="00561593">
        <w:rPr>
          <w:color w:val="000000"/>
          <w:sz w:val="24"/>
          <w:lang w:eastAsia="en-US"/>
        </w:rPr>
        <w:t>µl</w:t>
      </w:r>
      <w:r w:rsidRPr="00561593">
        <w:rPr>
          <w:sz w:val="24"/>
          <w:lang w:eastAsia="en-US"/>
        </w:rPr>
        <w:t xml:space="preserve"> on a glass slide </w:t>
      </w:r>
      <w:r w:rsidR="003B6517">
        <w:rPr>
          <w:sz w:val="24"/>
          <w:lang w:eastAsia="en-US"/>
        </w:rPr>
        <w:t>with</w:t>
      </w:r>
      <w:r w:rsidRPr="00561593">
        <w:rPr>
          <w:sz w:val="24"/>
          <w:lang w:eastAsia="en-US"/>
        </w:rPr>
        <w:t xml:space="preserve"> WA media and then air-dried. Then, 10 </w:t>
      </w:r>
      <w:r w:rsidRPr="00561593">
        <w:rPr>
          <w:color w:val="000000"/>
          <w:sz w:val="24"/>
          <w:lang w:eastAsia="en-US"/>
        </w:rPr>
        <w:t>µl</w:t>
      </w:r>
      <w:r w:rsidRPr="00561593">
        <w:rPr>
          <w:sz w:val="24"/>
          <w:lang w:eastAsia="en-US"/>
        </w:rPr>
        <w:t xml:space="preserve"> of urediniospores </w:t>
      </w:r>
      <w:r w:rsidRPr="00561593">
        <w:rPr>
          <w:i/>
          <w:sz w:val="24"/>
          <w:lang w:eastAsia="en-US"/>
        </w:rPr>
        <w:t>H. vastatrix</w:t>
      </w:r>
      <w:r w:rsidRPr="00561593">
        <w:rPr>
          <w:sz w:val="24"/>
          <w:lang w:eastAsia="en-US"/>
        </w:rPr>
        <w:t xml:space="preserve"> was added</w:t>
      </w:r>
      <w:r w:rsidR="00B5527E">
        <w:rPr>
          <w:sz w:val="24"/>
          <w:lang w:eastAsia="en-US"/>
        </w:rPr>
        <w:t>,</w:t>
      </w:r>
      <w:r w:rsidRPr="00561593">
        <w:rPr>
          <w:sz w:val="24"/>
          <w:lang w:eastAsia="en-US"/>
        </w:rPr>
        <w:t xml:space="preserve"> </w:t>
      </w:r>
      <w:r w:rsidR="00B5527E" w:rsidRPr="00B5527E">
        <w:rPr>
          <w:sz w:val="24"/>
          <w:lang w:eastAsia="en-US"/>
        </w:rPr>
        <w:t>covered with a cover slip, and incubated for 72 hours at room temperature in a tray lined with damp tissue in the dark.</w:t>
      </w:r>
      <w:r w:rsidRPr="00561593">
        <w:rPr>
          <w:sz w:val="24"/>
          <w:lang w:eastAsia="en-US"/>
        </w:rPr>
        <w:t xml:space="preserve"> Each treatment was repeated </w:t>
      </w:r>
      <w:r w:rsidR="003B6517">
        <w:rPr>
          <w:sz w:val="24"/>
          <w:lang w:eastAsia="en-US"/>
        </w:rPr>
        <w:t>five</w:t>
      </w:r>
      <w:r w:rsidRPr="00561593">
        <w:rPr>
          <w:sz w:val="24"/>
          <w:lang w:eastAsia="en-US"/>
        </w:rPr>
        <w:t xml:space="preserve"> times. Observations using a compound microscope on germinated urediniospores for each treatment. Urediniospores were observed for 24 hours. </w:t>
      </w:r>
      <w:r w:rsidRPr="00814FB6">
        <w:rPr>
          <w:sz w:val="24"/>
          <w:lang w:eastAsia="en-US"/>
        </w:rPr>
        <w:t>The percentage inhibition of urediniospores germination</w:t>
      </w:r>
      <w:r w:rsidRPr="00561593">
        <w:rPr>
          <w:sz w:val="24"/>
          <w:lang w:eastAsia="en-US"/>
        </w:rPr>
        <w:t xml:space="preserve"> (PIU) was calculated based on the following formula:</w:t>
      </w:r>
    </w:p>
    <w:p w14:paraId="6CB11CA7" w14:textId="0C26FAA1" w:rsidR="00D5684D" w:rsidRPr="00561593" w:rsidRDefault="00D5684D" w:rsidP="008A7DE4">
      <w:pPr>
        <w:pStyle w:val="Equation"/>
        <w:tabs>
          <w:tab w:val="clear" w:pos="4320"/>
          <w:tab w:val="clear" w:pos="9242"/>
        </w:tabs>
        <w:spacing w:before="230" w:line="480" w:lineRule="auto"/>
        <w:rPr>
          <w:sz w:val="24"/>
          <w:szCs w:val="24"/>
        </w:rPr>
      </w:pPr>
      <m:oMath>
        <m:r>
          <w:rPr>
            <w:rFonts w:ascii="Cambria Math" w:hAnsi="Cambria Math"/>
            <w:sz w:val="24"/>
            <w:szCs w:val="24"/>
          </w:rPr>
          <m:t>PIU=</m:t>
        </m:r>
        <m:f>
          <m:fPr>
            <m:ctrlPr>
              <w:rPr>
                <w:rFonts w:ascii="Cambria Math" w:hAnsi="Cambria Math"/>
                <w:i/>
                <w:sz w:val="24"/>
                <w:szCs w:val="24"/>
              </w:rPr>
            </m:ctrlPr>
          </m:fPr>
          <m:num>
            <m:r>
              <w:rPr>
                <w:rFonts w:ascii="Cambria Math" w:hAnsi="Cambria Math"/>
                <w:sz w:val="24"/>
                <w:szCs w:val="24"/>
              </w:rPr>
              <m:t>Uk-Ub</m:t>
            </m:r>
          </m:num>
          <m:den>
            <m:r>
              <w:rPr>
                <w:rFonts w:ascii="Cambria Math" w:hAnsi="Cambria Math"/>
                <w:sz w:val="24"/>
                <w:szCs w:val="24"/>
              </w:rPr>
              <m:t>Uk</m:t>
            </m:r>
          </m:den>
        </m:f>
        <m:r>
          <w:rPr>
            <w:rFonts w:ascii="Cambria Math" w:hAnsi="Cambria Math"/>
            <w:sz w:val="24"/>
            <w:szCs w:val="24"/>
          </w:rPr>
          <m:t>×100%</m:t>
        </m:r>
      </m:oMath>
      <w:r w:rsidRPr="00561593">
        <w:rPr>
          <w:sz w:val="24"/>
          <w:szCs w:val="24"/>
        </w:rPr>
        <w:tab/>
      </w:r>
    </w:p>
    <w:p w14:paraId="5BB9830B" w14:textId="3CADF523" w:rsidR="00D5684D" w:rsidRPr="00561593" w:rsidRDefault="00D5684D" w:rsidP="008A7DE4">
      <w:pPr>
        <w:spacing w:before="230" w:line="480" w:lineRule="auto"/>
        <w:rPr>
          <w:sz w:val="24"/>
          <w:lang w:eastAsia="en-US"/>
        </w:rPr>
      </w:pPr>
      <w:r w:rsidRPr="00561593">
        <w:rPr>
          <w:sz w:val="24"/>
          <w:lang w:eastAsia="en-US"/>
        </w:rPr>
        <w:t>PIU is the percentage inhibition of urediniospores, Uk is the total number of germinated urediniospores, and Ub is the number of urediniospores observed.</w:t>
      </w:r>
    </w:p>
    <w:p w14:paraId="76E51A34" w14:textId="77777777" w:rsidR="00D5684D" w:rsidRPr="00561593" w:rsidRDefault="00D5684D" w:rsidP="003F5562">
      <w:pPr>
        <w:spacing w:line="240" w:lineRule="auto"/>
        <w:rPr>
          <w:i/>
          <w:sz w:val="24"/>
          <w:lang w:eastAsia="en-US"/>
        </w:rPr>
      </w:pPr>
    </w:p>
    <w:p w14:paraId="1BD0170C" w14:textId="77777777" w:rsidR="003F5562" w:rsidRDefault="003F5562" w:rsidP="003F5562">
      <w:pPr>
        <w:spacing w:line="240" w:lineRule="auto"/>
        <w:rPr>
          <w:b/>
          <w:sz w:val="24"/>
          <w:lang w:eastAsia="en-US"/>
        </w:rPr>
      </w:pPr>
    </w:p>
    <w:p w14:paraId="5AB293DA" w14:textId="2289CED2" w:rsidR="00510C13" w:rsidRDefault="00D5684D" w:rsidP="003F5562">
      <w:pPr>
        <w:spacing w:line="240" w:lineRule="auto"/>
        <w:rPr>
          <w:b/>
          <w:sz w:val="24"/>
          <w:lang w:eastAsia="en-US"/>
        </w:rPr>
      </w:pPr>
      <w:r w:rsidRPr="00561593">
        <w:rPr>
          <w:b/>
          <w:sz w:val="24"/>
          <w:lang w:eastAsia="en-US"/>
        </w:rPr>
        <w:t>Data analysis</w:t>
      </w:r>
    </w:p>
    <w:p w14:paraId="38CD1CB7" w14:textId="77777777" w:rsidR="003F5562" w:rsidRDefault="003F5562" w:rsidP="003F5562">
      <w:pPr>
        <w:spacing w:line="240" w:lineRule="auto"/>
        <w:rPr>
          <w:b/>
          <w:sz w:val="24"/>
          <w:lang w:eastAsia="en-US"/>
        </w:rPr>
      </w:pPr>
    </w:p>
    <w:p w14:paraId="5ACA8882" w14:textId="77777777" w:rsidR="003F5562" w:rsidRPr="00561593" w:rsidRDefault="003F5562" w:rsidP="003F5562">
      <w:pPr>
        <w:spacing w:line="240" w:lineRule="auto"/>
        <w:rPr>
          <w:b/>
          <w:sz w:val="24"/>
          <w:lang w:eastAsia="en-US"/>
        </w:rPr>
      </w:pPr>
    </w:p>
    <w:p w14:paraId="0C3CFF08" w14:textId="674447F2" w:rsidR="007C3485" w:rsidRDefault="00D5684D" w:rsidP="007C3485">
      <w:pPr>
        <w:spacing w:before="230" w:line="480" w:lineRule="auto"/>
        <w:rPr>
          <w:b/>
          <w:sz w:val="24"/>
          <w:lang w:eastAsia="en-US"/>
        </w:rPr>
      </w:pPr>
      <w:r w:rsidRPr="00561593">
        <w:rPr>
          <w:sz w:val="24"/>
          <w:lang w:eastAsia="en-US"/>
        </w:rPr>
        <w:t>The effect of treatment on the observed variables, and analysis of variance w</w:t>
      </w:r>
      <w:r w:rsidR="00B5527E">
        <w:rPr>
          <w:sz w:val="24"/>
          <w:lang w:eastAsia="en-US"/>
        </w:rPr>
        <w:t>as</w:t>
      </w:r>
      <w:r w:rsidRPr="00561593">
        <w:rPr>
          <w:sz w:val="24"/>
          <w:lang w:eastAsia="en-US"/>
        </w:rPr>
        <w:t xml:space="preserve"> carried out using the STAR</w:t>
      </w:r>
      <w:r w:rsidRPr="00561593">
        <w:rPr>
          <w:sz w:val="24"/>
        </w:rPr>
        <w:t xml:space="preserve"> </w:t>
      </w:r>
      <w:r w:rsidRPr="00561593">
        <w:rPr>
          <w:sz w:val="24"/>
          <w:lang w:eastAsia="en-US"/>
        </w:rPr>
        <w:t>(Statistical Tool for Agricultural Research) program</w:t>
      </w:r>
      <w:r w:rsidR="003B6517">
        <w:rPr>
          <w:sz w:val="24"/>
          <w:lang w:eastAsia="en-US"/>
        </w:rPr>
        <w:t>. I</w:t>
      </w:r>
      <w:r w:rsidRPr="00561593">
        <w:rPr>
          <w:sz w:val="24"/>
          <w:lang w:eastAsia="en-US"/>
        </w:rPr>
        <w:t>f there were differences, it was continued with Duncan's New Multiple Range Test further tested at a 5% level.</w:t>
      </w:r>
      <w:r w:rsidR="007C3485">
        <w:rPr>
          <w:b/>
          <w:sz w:val="24"/>
          <w:lang w:eastAsia="en-US"/>
        </w:rPr>
        <w:br w:type="page"/>
      </w:r>
    </w:p>
    <w:p w14:paraId="44F713DB" w14:textId="6CC2E7A1" w:rsidR="00D5684D" w:rsidRPr="00561593" w:rsidRDefault="00D5684D" w:rsidP="003F5562">
      <w:pPr>
        <w:spacing w:line="240" w:lineRule="auto"/>
        <w:rPr>
          <w:b/>
          <w:sz w:val="24"/>
          <w:lang w:eastAsia="en-US"/>
        </w:rPr>
      </w:pPr>
      <w:r w:rsidRPr="00561593">
        <w:rPr>
          <w:b/>
          <w:sz w:val="24"/>
          <w:lang w:eastAsia="en-US"/>
        </w:rPr>
        <w:lastRenderedPageBreak/>
        <w:t>R</w:t>
      </w:r>
      <w:r w:rsidR="00510C13" w:rsidRPr="00561593">
        <w:rPr>
          <w:b/>
          <w:sz w:val="24"/>
          <w:lang w:eastAsia="en-US"/>
        </w:rPr>
        <w:t>esults</w:t>
      </w:r>
    </w:p>
    <w:p w14:paraId="3DD87A39" w14:textId="77777777" w:rsidR="003F5562" w:rsidRDefault="003F5562" w:rsidP="003F5562">
      <w:pPr>
        <w:spacing w:line="240" w:lineRule="auto"/>
        <w:rPr>
          <w:b/>
          <w:sz w:val="24"/>
          <w:lang w:eastAsia="en-US"/>
        </w:rPr>
      </w:pPr>
    </w:p>
    <w:p w14:paraId="05924CFE" w14:textId="77777777" w:rsidR="003F5562" w:rsidRDefault="003F5562" w:rsidP="003F5562">
      <w:pPr>
        <w:spacing w:line="240" w:lineRule="auto"/>
        <w:rPr>
          <w:b/>
          <w:sz w:val="24"/>
          <w:lang w:eastAsia="en-US"/>
        </w:rPr>
      </w:pPr>
    </w:p>
    <w:p w14:paraId="14D2A56C" w14:textId="34D5B520" w:rsidR="00E94CBA" w:rsidRDefault="00123F17" w:rsidP="003F5562">
      <w:pPr>
        <w:spacing w:line="240" w:lineRule="auto"/>
        <w:rPr>
          <w:b/>
          <w:sz w:val="24"/>
          <w:lang w:eastAsia="en-US"/>
        </w:rPr>
      </w:pPr>
      <w:r w:rsidRPr="00561593">
        <w:rPr>
          <w:b/>
          <w:sz w:val="24"/>
          <w:lang w:eastAsia="en-US"/>
        </w:rPr>
        <w:t>Physical properties of clove</w:t>
      </w:r>
      <w:r w:rsidR="00814FB6">
        <w:rPr>
          <w:b/>
          <w:sz w:val="24"/>
          <w:lang w:eastAsia="en-US"/>
        </w:rPr>
        <w:t xml:space="preserve"> </w:t>
      </w:r>
      <w:r w:rsidRPr="00561593">
        <w:rPr>
          <w:b/>
          <w:sz w:val="24"/>
          <w:lang w:eastAsia="en-US"/>
        </w:rPr>
        <w:t>oil nano emulsion</w:t>
      </w:r>
    </w:p>
    <w:p w14:paraId="1BB1387C" w14:textId="77777777" w:rsidR="003F5562" w:rsidRDefault="003F5562" w:rsidP="003F5562">
      <w:pPr>
        <w:spacing w:line="240" w:lineRule="auto"/>
        <w:rPr>
          <w:b/>
          <w:sz w:val="24"/>
          <w:lang w:eastAsia="en-US"/>
        </w:rPr>
      </w:pPr>
    </w:p>
    <w:p w14:paraId="78D5CD63" w14:textId="77777777" w:rsidR="003F5562" w:rsidRPr="00561593" w:rsidRDefault="003F5562" w:rsidP="003F5562">
      <w:pPr>
        <w:spacing w:line="240" w:lineRule="auto"/>
        <w:rPr>
          <w:b/>
          <w:sz w:val="24"/>
          <w:lang w:eastAsia="en-US"/>
        </w:rPr>
      </w:pPr>
    </w:p>
    <w:p w14:paraId="2A7384CE" w14:textId="692CC61A" w:rsidR="00D5684D" w:rsidRPr="00561593" w:rsidRDefault="00B5527E" w:rsidP="008A7DE4">
      <w:pPr>
        <w:spacing w:before="230" w:line="480" w:lineRule="auto"/>
        <w:rPr>
          <w:sz w:val="24"/>
          <w:lang w:eastAsia="en-US"/>
        </w:rPr>
      </w:pPr>
      <w:r w:rsidRPr="00B5527E">
        <w:rPr>
          <w:sz w:val="24"/>
          <w:lang w:eastAsia="en-US"/>
        </w:rPr>
        <w:t xml:space="preserve">Six clove oil </w:t>
      </w:r>
      <w:r w:rsidR="0049252F">
        <w:rPr>
          <w:sz w:val="24"/>
          <w:lang w:eastAsia="en-US"/>
        </w:rPr>
        <w:t>nano emulsion</w:t>
      </w:r>
      <w:r w:rsidRPr="00B5527E">
        <w:rPr>
          <w:sz w:val="24"/>
          <w:lang w:eastAsia="en-US"/>
        </w:rPr>
        <w:t xml:space="preserve"> formulas have been produced from this study</w:t>
      </w:r>
      <w:r w:rsidR="00E94CBA" w:rsidRPr="00561593">
        <w:rPr>
          <w:sz w:val="24"/>
          <w:lang w:eastAsia="en-US"/>
        </w:rPr>
        <w:t xml:space="preserve"> (Table 2). Clove oil composition with surfactant concentration (Glycerol and Tween 80) indicates that the surfactant mixing ratio is optimal to produce eugenol nanoparticles with stable and evenly distributed particle size.</w:t>
      </w:r>
      <w:r w:rsidR="00D5684D" w:rsidRPr="00561593">
        <w:rPr>
          <w:sz w:val="24"/>
          <w:lang w:eastAsia="en-US"/>
        </w:rPr>
        <w:t xml:space="preserve"> </w:t>
      </w:r>
    </w:p>
    <w:p w14:paraId="2CBAAF60" w14:textId="77777777" w:rsidR="00D5684D" w:rsidRPr="00561593" w:rsidRDefault="00D5684D" w:rsidP="003F5562">
      <w:pPr>
        <w:spacing w:line="240" w:lineRule="auto"/>
        <w:rPr>
          <w:i/>
          <w:sz w:val="24"/>
          <w:lang w:eastAsia="en-US"/>
        </w:rPr>
      </w:pPr>
    </w:p>
    <w:p w14:paraId="7A6ABACE" w14:textId="77777777" w:rsidR="003F5562" w:rsidRDefault="003F5562" w:rsidP="003F5562">
      <w:pPr>
        <w:spacing w:line="240" w:lineRule="auto"/>
        <w:rPr>
          <w:b/>
          <w:sz w:val="24"/>
          <w:lang w:eastAsia="en-US"/>
        </w:rPr>
      </w:pPr>
    </w:p>
    <w:p w14:paraId="383E5E7C" w14:textId="1ACB0AD1" w:rsidR="00E9075F" w:rsidRDefault="00F47690" w:rsidP="003F5562">
      <w:pPr>
        <w:spacing w:line="240" w:lineRule="auto"/>
        <w:rPr>
          <w:b/>
          <w:sz w:val="24"/>
          <w:lang w:eastAsia="en-US"/>
        </w:rPr>
      </w:pPr>
      <w:r w:rsidRPr="00561593">
        <w:rPr>
          <w:b/>
          <w:sz w:val="24"/>
          <w:lang w:eastAsia="en-US"/>
        </w:rPr>
        <w:t>Clove oil nano emulsion stability</w:t>
      </w:r>
    </w:p>
    <w:p w14:paraId="2B3F2981" w14:textId="77777777" w:rsidR="003F5562" w:rsidRDefault="003F5562" w:rsidP="003F5562">
      <w:pPr>
        <w:spacing w:line="240" w:lineRule="auto"/>
        <w:rPr>
          <w:b/>
          <w:sz w:val="24"/>
          <w:lang w:eastAsia="en-US"/>
        </w:rPr>
      </w:pPr>
    </w:p>
    <w:p w14:paraId="6624991E" w14:textId="77777777" w:rsidR="003F5562" w:rsidRPr="00561593" w:rsidRDefault="003F5562" w:rsidP="003F5562">
      <w:pPr>
        <w:spacing w:line="240" w:lineRule="auto"/>
        <w:rPr>
          <w:b/>
          <w:sz w:val="24"/>
          <w:lang w:eastAsia="en-US"/>
        </w:rPr>
      </w:pPr>
    </w:p>
    <w:p w14:paraId="06511AA3" w14:textId="78F35465" w:rsidR="00E94CBA" w:rsidRPr="00561593" w:rsidRDefault="00E94CBA" w:rsidP="008A7DE4">
      <w:pPr>
        <w:spacing w:before="230" w:line="480" w:lineRule="auto"/>
        <w:rPr>
          <w:sz w:val="24"/>
          <w:lang w:eastAsia="en-US"/>
        </w:rPr>
      </w:pPr>
      <w:r w:rsidRPr="00561593">
        <w:rPr>
          <w:sz w:val="24"/>
          <w:lang w:eastAsia="en-US"/>
        </w:rPr>
        <w:t>The pH measurement was carried out to determine the acidity of the nano emulsion formulations</w:t>
      </w:r>
      <w:r w:rsidR="00B5527E">
        <w:rPr>
          <w:sz w:val="24"/>
          <w:lang w:eastAsia="en-US"/>
        </w:rPr>
        <w:t>,</w:t>
      </w:r>
      <w:r w:rsidRPr="00561593">
        <w:rPr>
          <w:sz w:val="24"/>
          <w:lang w:eastAsia="en-US"/>
        </w:rPr>
        <w:t xml:space="preserve"> which had different processes (Table 2)</w:t>
      </w:r>
      <w:r w:rsidR="00F15395">
        <w:rPr>
          <w:sz w:val="24"/>
          <w:lang w:eastAsia="en-US"/>
        </w:rPr>
        <w:t>,</w:t>
      </w:r>
      <w:r w:rsidRPr="00561593">
        <w:rPr>
          <w:sz w:val="24"/>
          <w:lang w:eastAsia="en-US"/>
        </w:rPr>
        <w:t xml:space="preserve"> and the stability of the formulations. The results showed that the pH value of the nano emulsion ranged from 4.87-5.31. Formulas F3, F4, and F5 each have relatively lower pH values ​​(4.89, 4.87, and 4.96) than formulas F1, F2, and F6. </w:t>
      </w:r>
    </w:p>
    <w:p w14:paraId="5F96F2B8" w14:textId="44AC52D1" w:rsidR="00E94CBA" w:rsidRPr="00561593" w:rsidRDefault="00F47690" w:rsidP="00654502">
      <w:pPr>
        <w:spacing w:line="480" w:lineRule="auto"/>
        <w:ind w:firstLine="426"/>
        <w:rPr>
          <w:sz w:val="24"/>
          <w:lang w:eastAsia="en-US"/>
        </w:rPr>
      </w:pPr>
      <w:r w:rsidRPr="00561593">
        <w:rPr>
          <w:sz w:val="24"/>
          <w:lang w:eastAsia="en-US"/>
        </w:rPr>
        <w:t xml:space="preserve">All the resulting formulas were perfectly dispersed and showed no segregation, </w:t>
      </w:r>
      <w:r w:rsidR="00814FB6" w:rsidRPr="00561593">
        <w:rPr>
          <w:sz w:val="24"/>
          <w:lang w:eastAsia="en-US"/>
        </w:rPr>
        <w:t>precipitate,</w:t>
      </w:r>
      <w:r w:rsidRPr="00561593">
        <w:rPr>
          <w:sz w:val="24"/>
          <w:lang w:eastAsia="en-US"/>
        </w:rPr>
        <w:t xml:space="preserve"> or foam (Fig. 1).</w:t>
      </w:r>
      <w:r w:rsidR="00E94CBA" w:rsidRPr="00561593">
        <w:rPr>
          <w:sz w:val="24"/>
          <w:lang w:eastAsia="en-US"/>
        </w:rPr>
        <w:t xml:space="preserve"> Formula F3 has the highest level of clarity compared to other formulas. Furthermore, the F4 and F5 formulas also have clear colors. </w:t>
      </w:r>
      <w:r w:rsidR="00F15395" w:rsidRPr="00F15395">
        <w:rPr>
          <w:sz w:val="24"/>
          <w:lang w:eastAsia="en-US"/>
        </w:rPr>
        <w:t xml:space="preserve">The low pH value influences the transparent </w:t>
      </w:r>
      <w:r w:rsidR="009934E5" w:rsidRPr="00F15395">
        <w:rPr>
          <w:sz w:val="24"/>
          <w:lang w:eastAsia="en-US"/>
        </w:rPr>
        <w:t>color</w:t>
      </w:r>
      <w:r w:rsidR="00F15395" w:rsidRPr="00F15395">
        <w:rPr>
          <w:sz w:val="24"/>
          <w:lang w:eastAsia="en-US"/>
        </w:rPr>
        <w:t xml:space="preserve"> in the formulas F3, F4, and F5.</w:t>
      </w:r>
      <w:r w:rsidR="00E94CBA" w:rsidRPr="00561593">
        <w:rPr>
          <w:sz w:val="24"/>
          <w:lang w:eastAsia="en-US"/>
        </w:rPr>
        <w:t xml:space="preserve"> </w:t>
      </w:r>
      <w:r w:rsidR="00F15395" w:rsidRPr="00F15395">
        <w:rPr>
          <w:sz w:val="24"/>
          <w:lang w:eastAsia="en-US"/>
        </w:rPr>
        <w:t xml:space="preserve">Then Formula F1 has a </w:t>
      </w:r>
      <w:r w:rsidR="00E55C7B">
        <w:rPr>
          <w:sz w:val="24"/>
          <w:lang w:eastAsia="en-US"/>
        </w:rPr>
        <w:t xml:space="preserve">slight </w:t>
      </w:r>
      <w:r w:rsidR="00F15395" w:rsidRPr="00F15395">
        <w:rPr>
          <w:sz w:val="24"/>
          <w:lang w:eastAsia="en-US"/>
        </w:rPr>
        <w:t xml:space="preserve">white </w:t>
      </w:r>
      <w:r w:rsidR="009934E5" w:rsidRPr="00F15395">
        <w:rPr>
          <w:sz w:val="24"/>
          <w:lang w:eastAsia="en-US"/>
        </w:rPr>
        <w:t>color</w:t>
      </w:r>
      <w:r w:rsidR="00F15395" w:rsidRPr="00F15395">
        <w:rPr>
          <w:sz w:val="24"/>
          <w:lang w:eastAsia="en-US"/>
        </w:rPr>
        <w:t xml:space="preserve">, and formulas F2 and F6 have a white or foggy </w:t>
      </w:r>
      <w:r w:rsidR="009934E5" w:rsidRPr="00F15395">
        <w:rPr>
          <w:sz w:val="24"/>
          <w:lang w:eastAsia="en-US"/>
        </w:rPr>
        <w:t>color</w:t>
      </w:r>
      <w:r w:rsidR="00F15395" w:rsidRPr="00F15395">
        <w:rPr>
          <w:sz w:val="24"/>
          <w:lang w:eastAsia="en-US"/>
        </w:rPr>
        <w:t>, with each having a pH value of &gt;5</w:t>
      </w:r>
      <w:r w:rsidR="00E94CBA" w:rsidRPr="00561593">
        <w:rPr>
          <w:sz w:val="24"/>
          <w:lang w:eastAsia="en-US"/>
        </w:rPr>
        <w:t>.</w:t>
      </w:r>
    </w:p>
    <w:p w14:paraId="7020CF96" w14:textId="5AC91C3B" w:rsidR="00E94CBA" w:rsidRPr="00561593" w:rsidRDefault="00E94CBA" w:rsidP="003F5562">
      <w:pPr>
        <w:spacing w:line="240" w:lineRule="auto"/>
        <w:rPr>
          <w:b/>
          <w:sz w:val="24"/>
          <w:lang w:eastAsia="en-US"/>
        </w:rPr>
      </w:pPr>
    </w:p>
    <w:p w14:paraId="4F1A1CE3" w14:textId="77777777" w:rsidR="003F5562" w:rsidRDefault="003F5562" w:rsidP="003F5562">
      <w:pPr>
        <w:spacing w:line="240" w:lineRule="auto"/>
        <w:rPr>
          <w:b/>
          <w:sz w:val="24"/>
          <w:lang w:eastAsia="en-US"/>
        </w:rPr>
      </w:pPr>
    </w:p>
    <w:p w14:paraId="41B6E7D7" w14:textId="77777777" w:rsidR="007C3485" w:rsidRDefault="007C3485">
      <w:pPr>
        <w:spacing w:after="160" w:line="259" w:lineRule="auto"/>
        <w:jc w:val="left"/>
        <w:rPr>
          <w:b/>
          <w:sz w:val="24"/>
          <w:lang w:eastAsia="en-US"/>
        </w:rPr>
      </w:pPr>
      <w:r>
        <w:rPr>
          <w:b/>
          <w:sz w:val="24"/>
          <w:lang w:eastAsia="en-US"/>
        </w:rPr>
        <w:br w:type="page"/>
      </w:r>
    </w:p>
    <w:p w14:paraId="44D7AB97" w14:textId="41890CA5" w:rsidR="00C63417" w:rsidRDefault="00F47690" w:rsidP="003F5562">
      <w:pPr>
        <w:spacing w:line="240" w:lineRule="auto"/>
        <w:rPr>
          <w:b/>
          <w:sz w:val="24"/>
          <w:lang w:eastAsia="en-US"/>
        </w:rPr>
      </w:pPr>
      <w:r w:rsidRPr="00561593">
        <w:rPr>
          <w:b/>
          <w:sz w:val="24"/>
          <w:lang w:eastAsia="en-US"/>
        </w:rPr>
        <w:lastRenderedPageBreak/>
        <w:t>Particle size</w:t>
      </w:r>
      <w:r w:rsidR="00D5684D" w:rsidRPr="00561593">
        <w:rPr>
          <w:b/>
          <w:sz w:val="24"/>
          <w:lang w:eastAsia="en-US"/>
        </w:rPr>
        <w:t xml:space="preserve"> and Polydispersity Index (PDI)</w:t>
      </w:r>
    </w:p>
    <w:p w14:paraId="35592E5B" w14:textId="77777777" w:rsidR="003F5562" w:rsidRDefault="003F5562" w:rsidP="003F5562">
      <w:pPr>
        <w:spacing w:line="240" w:lineRule="auto"/>
        <w:rPr>
          <w:b/>
          <w:sz w:val="24"/>
          <w:lang w:eastAsia="en-US"/>
        </w:rPr>
      </w:pPr>
    </w:p>
    <w:p w14:paraId="6BCA4EE6" w14:textId="77777777" w:rsidR="003F5562" w:rsidRPr="00561593" w:rsidRDefault="003F5562" w:rsidP="003F5562">
      <w:pPr>
        <w:spacing w:line="240" w:lineRule="auto"/>
        <w:rPr>
          <w:b/>
          <w:sz w:val="24"/>
          <w:lang w:eastAsia="en-US"/>
        </w:rPr>
      </w:pPr>
    </w:p>
    <w:p w14:paraId="206DC274" w14:textId="330F7D92" w:rsidR="00C63417" w:rsidRPr="00561593" w:rsidRDefault="00C63417" w:rsidP="003F5562">
      <w:pPr>
        <w:spacing w:before="240" w:line="480" w:lineRule="auto"/>
        <w:rPr>
          <w:sz w:val="24"/>
          <w:lang w:eastAsia="en-US"/>
        </w:rPr>
      </w:pPr>
      <w:r w:rsidRPr="00561593">
        <w:rPr>
          <w:sz w:val="24"/>
          <w:lang w:eastAsia="en-US"/>
        </w:rPr>
        <w:t>Clove oil nano formula produced droplet size diameter &lt; 100 nm</w:t>
      </w:r>
      <w:r w:rsidR="00E55C7B">
        <w:rPr>
          <w:sz w:val="24"/>
          <w:lang w:eastAsia="en-US"/>
        </w:rPr>
        <w:t>,</w:t>
      </w:r>
      <w:r w:rsidRPr="00561593">
        <w:rPr>
          <w:sz w:val="24"/>
          <w:lang w:eastAsia="en-US"/>
        </w:rPr>
        <w:t xml:space="preserve"> with the smallest droplet size shown in F3 of 16.25 nm and F4 of 18.18 nm compared to other formulas and the largest in formula F6 (Table 2). The addition of Tween 80 concentration from 10% to 15% (Table 1.) influenced decreasing the particle size of the clove oil emulsion nanoparticles in formulas F3 and F4</w:t>
      </w:r>
      <w:r w:rsidR="00C04B02">
        <w:rPr>
          <w:sz w:val="24"/>
          <w:lang w:eastAsia="en-US"/>
        </w:rPr>
        <w:t>,</w:t>
      </w:r>
      <w:r w:rsidRPr="00561593">
        <w:rPr>
          <w:sz w:val="24"/>
          <w:lang w:eastAsia="en-US"/>
        </w:rPr>
        <w:t xml:space="preserve"> followed by a decrease in the PDI value.</w:t>
      </w:r>
    </w:p>
    <w:p w14:paraId="3931741D" w14:textId="77777777" w:rsidR="00654502" w:rsidRDefault="00C63417" w:rsidP="00654502">
      <w:pPr>
        <w:spacing w:line="480" w:lineRule="auto"/>
        <w:ind w:firstLine="426"/>
        <w:rPr>
          <w:sz w:val="24"/>
          <w:lang w:eastAsia="en-US"/>
        </w:rPr>
      </w:pPr>
      <w:r w:rsidRPr="00561593">
        <w:rPr>
          <w:sz w:val="24"/>
          <w:lang w:eastAsia="en-US"/>
        </w:rPr>
        <w:t>The analysis of the clove oil nano emulsion showed that the smallest PDI value in the F3 formula was 0.058</w:t>
      </w:r>
      <w:r w:rsidR="00E55C7B">
        <w:rPr>
          <w:sz w:val="24"/>
          <w:lang w:eastAsia="en-US"/>
        </w:rPr>
        <w:t>,</w:t>
      </w:r>
      <w:r w:rsidRPr="00561593">
        <w:rPr>
          <w:sz w:val="24"/>
          <w:lang w:eastAsia="en-US"/>
        </w:rPr>
        <w:t xml:space="preserve"> and then sequentially</w:t>
      </w:r>
      <w:r w:rsidR="00E55C7B">
        <w:rPr>
          <w:sz w:val="24"/>
          <w:lang w:eastAsia="en-US"/>
        </w:rPr>
        <w:t>,</w:t>
      </w:r>
      <w:r w:rsidRPr="00561593">
        <w:rPr>
          <w:sz w:val="24"/>
          <w:lang w:eastAsia="en-US"/>
        </w:rPr>
        <w:t xml:space="preserve"> the F4, F2, F1, F6, and F5 formulas (Table 2). </w:t>
      </w:r>
      <w:r w:rsidR="00C04B02">
        <w:rPr>
          <w:sz w:val="24"/>
          <w:lang w:eastAsia="en-US"/>
        </w:rPr>
        <w:t>T</w:t>
      </w:r>
      <w:r w:rsidRPr="00561593">
        <w:rPr>
          <w:sz w:val="24"/>
          <w:lang w:eastAsia="en-US"/>
        </w:rPr>
        <w:t xml:space="preserve">hese results indicate that the nano formula of clove oil produced has a mono dispersion standard or homogeneous particle size. </w:t>
      </w:r>
    </w:p>
    <w:p w14:paraId="20DEA157" w14:textId="1765D88E" w:rsidR="00C63417" w:rsidRPr="00561593" w:rsidRDefault="00E55C7B" w:rsidP="00654502">
      <w:pPr>
        <w:spacing w:line="480" w:lineRule="auto"/>
        <w:ind w:firstLine="426"/>
        <w:rPr>
          <w:sz w:val="24"/>
          <w:lang w:eastAsia="en-US"/>
        </w:rPr>
      </w:pPr>
      <w:r w:rsidRPr="00E55C7B">
        <w:rPr>
          <w:sz w:val="24"/>
          <w:lang w:eastAsia="en-US"/>
        </w:rPr>
        <w:t>The clove oil nano formula studied has a single peak particle size chart that is typical (mono dispersion). It contains a homogeneous and evenly distributed particle population (Fig. 2). Formulas F3 and F4 have small particle population sizes and are homogeneous compared to other formulas. However, Formulas F1, F2, F5, and F6 are still included in the criteria with a small and homogeneous particle size population with a PDI value &lt;0.2 (Table 2).</w:t>
      </w:r>
    </w:p>
    <w:p w14:paraId="6D087767" w14:textId="77777777" w:rsidR="00C63417" w:rsidRPr="00561593" w:rsidRDefault="00C63417" w:rsidP="003F5562">
      <w:pPr>
        <w:spacing w:line="240" w:lineRule="auto"/>
        <w:ind w:firstLine="284"/>
        <w:rPr>
          <w:b/>
          <w:sz w:val="24"/>
          <w:lang w:eastAsia="en-US"/>
        </w:rPr>
      </w:pPr>
    </w:p>
    <w:p w14:paraId="3198B06B" w14:textId="246A3907" w:rsidR="00FA458D" w:rsidRDefault="00D5684D" w:rsidP="003F5562">
      <w:pPr>
        <w:spacing w:line="240" w:lineRule="auto"/>
        <w:rPr>
          <w:b/>
          <w:sz w:val="24"/>
          <w:lang w:eastAsia="en-US"/>
        </w:rPr>
      </w:pPr>
      <w:r w:rsidRPr="00561593">
        <w:rPr>
          <w:b/>
          <w:sz w:val="24"/>
          <w:lang w:eastAsia="en-US"/>
        </w:rPr>
        <w:t>Antifungal assay</w:t>
      </w:r>
    </w:p>
    <w:p w14:paraId="22A11CC2" w14:textId="77777777" w:rsidR="007C3485" w:rsidRDefault="007C3485" w:rsidP="003F5562">
      <w:pPr>
        <w:spacing w:line="240" w:lineRule="auto"/>
        <w:rPr>
          <w:b/>
          <w:sz w:val="24"/>
          <w:lang w:eastAsia="en-US"/>
        </w:rPr>
      </w:pPr>
    </w:p>
    <w:p w14:paraId="648D1DBF" w14:textId="77777777" w:rsidR="00FE7998" w:rsidRPr="00561593" w:rsidRDefault="00FE7998" w:rsidP="003F5562">
      <w:pPr>
        <w:spacing w:line="240" w:lineRule="auto"/>
        <w:rPr>
          <w:b/>
          <w:sz w:val="24"/>
          <w:lang w:eastAsia="en-US"/>
        </w:rPr>
      </w:pPr>
    </w:p>
    <w:p w14:paraId="49B4BCD5" w14:textId="395C8EB0" w:rsidR="00FA458D" w:rsidRPr="00561593" w:rsidRDefault="00D5684D" w:rsidP="00471FC0">
      <w:pPr>
        <w:spacing w:line="480" w:lineRule="auto"/>
        <w:rPr>
          <w:sz w:val="24"/>
          <w:lang w:eastAsia="en-US"/>
        </w:rPr>
      </w:pPr>
      <w:r w:rsidRPr="00561593">
        <w:rPr>
          <w:sz w:val="24"/>
          <w:lang w:eastAsia="en-US"/>
        </w:rPr>
        <w:t xml:space="preserve">The test of clove oil nano emulsion to inhibit the germination of urediniospores </w:t>
      </w:r>
      <w:r w:rsidRPr="00561593">
        <w:rPr>
          <w:i/>
          <w:sz w:val="24"/>
          <w:lang w:eastAsia="en-US"/>
        </w:rPr>
        <w:t>H. vastatrix</w:t>
      </w:r>
      <w:r w:rsidRPr="00561593">
        <w:rPr>
          <w:sz w:val="24"/>
          <w:lang w:eastAsia="en-US"/>
        </w:rPr>
        <w:t xml:space="preserve"> used the formulas F1, F2, F3, F4, F5, and F6 (Table 3). The percentage of inhibition ranged from 84.33%-97.45%.  Formula F3 in the highest inhibition (97.45%) of the germination of urediniospores </w:t>
      </w:r>
      <w:r w:rsidRPr="00561593">
        <w:rPr>
          <w:i/>
          <w:sz w:val="24"/>
          <w:lang w:eastAsia="en-US"/>
        </w:rPr>
        <w:t>H. vastatrix</w:t>
      </w:r>
      <w:r w:rsidRPr="00561593">
        <w:rPr>
          <w:sz w:val="24"/>
          <w:lang w:eastAsia="en-US"/>
        </w:rPr>
        <w:t xml:space="preserve"> at all concentrations applied. Likewise, the formulas F4, F1, and F5 are as good as F3. Meanwhile, formulas F2 and F6 produced </w:t>
      </w:r>
      <w:r w:rsidRPr="00561593">
        <w:rPr>
          <w:sz w:val="24"/>
          <w:lang w:eastAsia="en-US"/>
        </w:rPr>
        <w:lastRenderedPageBreak/>
        <w:t xml:space="preserve">a low level of inhibition on the germination of </w:t>
      </w:r>
      <w:r w:rsidRPr="00561593">
        <w:rPr>
          <w:i/>
          <w:sz w:val="24"/>
          <w:lang w:eastAsia="en-US"/>
        </w:rPr>
        <w:t>H. vastatrix</w:t>
      </w:r>
      <w:r w:rsidRPr="00561593">
        <w:rPr>
          <w:sz w:val="24"/>
          <w:lang w:eastAsia="en-US"/>
        </w:rPr>
        <w:t xml:space="preserve"> urediniospores. This indicated that the high inhibitory power of formulas F3, F4, F1, and F5 on the germination of urediniospores </w:t>
      </w:r>
      <w:r w:rsidRPr="00561593">
        <w:rPr>
          <w:i/>
          <w:sz w:val="24"/>
          <w:lang w:eastAsia="en-US"/>
        </w:rPr>
        <w:t>H. vastatrix</w:t>
      </w:r>
      <w:r w:rsidRPr="00561593">
        <w:rPr>
          <w:sz w:val="24"/>
          <w:lang w:eastAsia="en-US"/>
        </w:rPr>
        <w:t xml:space="preserve"> was influenced by the small particle size of the </w:t>
      </w:r>
      <w:r w:rsidR="0049252F">
        <w:rPr>
          <w:sz w:val="24"/>
          <w:lang w:eastAsia="en-US"/>
        </w:rPr>
        <w:t>nano emulsion</w:t>
      </w:r>
      <w:r w:rsidRPr="00561593">
        <w:rPr>
          <w:sz w:val="24"/>
          <w:lang w:eastAsia="en-US"/>
        </w:rPr>
        <w:t xml:space="preserve"> (16.25-21.70) with a PDI value &lt;0.2 (Table 2). </w:t>
      </w:r>
    </w:p>
    <w:p w14:paraId="0E239AE8" w14:textId="77777777" w:rsidR="00654502" w:rsidRDefault="00D362D2" w:rsidP="00654502">
      <w:pPr>
        <w:spacing w:line="480" w:lineRule="auto"/>
        <w:ind w:firstLine="426"/>
        <w:rPr>
          <w:sz w:val="24"/>
          <w:lang w:eastAsia="en-US"/>
        </w:rPr>
      </w:pPr>
      <w:r w:rsidRPr="00D362D2">
        <w:rPr>
          <w:sz w:val="24"/>
          <w:lang w:eastAsia="en-US"/>
        </w:rPr>
        <w:t xml:space="preserve">The effect of clove oil </w:t>
      </w:r>
      <w:r w:rsidR="0049252F">
        <w:rPr>
          <w:sz w:val="24"/>
          <w:lang w:eastAsia="en-US"/>
        </w:rPr>
        <w:t>nano emulsion</w:t>
      </w:r>
      <w:r w:rsidRPr="00D362D2">
        <w:rPr>
          <w:sz w:val="24"/>
          <w:lang w:eastAsia="en-US"/>
        </w:rPr>
        <w:t xml:space="preserve"> concentration to inhibit germination of urediniospores was highest at 15% and 20% concentrations of 96.44%.</w:t>
      </w:r>
      <w:r w:rsidR="00EF578C">
        <w:rPr>
          <w:sz w:val="24"/>
          <w:lang w:eastAsia="en-US"/>
        </w:rPr>
        <w:t xml:space="preserve"> </w:t>
      </w:r>
      <w:r w:rsidR="00FA458D" w:rsidRPr="00561593">
        <w:rPr>
          <w:sz w:val="24"/>
          <w:lang w:eastAsia="en-US"/>
        </w:rPr>
        <w:t>While</w:t>
      </w:r>
      <w:r w:rsidR="00EF578C">
        <w:rPr>
          <w:sz w:val="24"/>
          <w:lang w:eastAsia="en-US"/>
        </w:rPr>
        <w:t xml:space="preserve"> </w:t>
      </w:r>
      <w:r w:rsidR="00FA458D" w:rsidRPr="00561593">
        <w:rPr>
          <w:sz w:val="24"/>
          <w:lang w:eastAsia="en-US"/>
        </w:rPr>
        <w:t>the concentration of clove oil nano emulsion was at a concentration of 5%, with the lowest inhibition reaching 81.86%.</w:t>
      </w:r>
    </w:p>
    <w:p w14:paraId="029744C9" w14:textId="5B20A33F" w:rsidR="00FA458D" w:rsidRPr="00561593" w:rsidRDefault="00D5684D" w:rsidP="00654502">
      <w:pPr>
        <w:spacing w:line="480" w:lineRule="auto"/>
        <w:ind w:firstLine="426"/>
        <w:rPr>
          <w:sz w:val="24"/>
          <w:lang w:eastAsia="en-US"/>
        </w:rPr>
      </w:pPr>
      <w:r w:rsidRPr="00561593">
        <w:rPr>
          <w:sz w:val="24"/>
          <w:lang w:eastAsia="en-US"/>
        </w:rPr>
        <w:t>In the results of the linear regression analysis, it was seen that the particle size influenced the inhibition rate of urediniospor</w:t>
      </w:r>
      <w:r w:rsidR="00C04B02">
        <w:rPr>
          <w:sz w:val="24"/>
          <w:lang w:eastAsia="en-US"/>
        </w:rPr>
        <w:t>es</w:t>
      </w:r>
      <w:r w:rsidRPr="00561593">
        <w:rPr>
          <w:sz w:val="24"/>
          <w:lang w:eastAsia="en-US"/>
        </w:rPr>
        <w:t xml:space="preserve"> H. </w:t>
      </w:r>
      <w:r w:rsidRPr="00561593">
        <w:rPr>
          <w:i/>
          <w:sz w:val="24"/>
          <w:lang w:eastAsia="en-US"/>
        </w:rPr>
        <w:t>vastatrix</w:t>
      </w:r>
      <w:r w:rsidRPr="00561593">
        <w:rPr>
          <w:sz w:val="24"/>
          <w:lang w:eastAsia="en-US"/>
        </w:rPr>
        <w:t xml:space="preserve"> sprouts, which was 73.6% (Fig</w:t>
      </w:r>
      <w:r w:rsidR="00F47690" w:rsidRPr="00561593">
        <w:rPr>
          <w:sz w:val="24"/>
          <w:lang w:eastAsia="en-US"/>
        </w:rPr>
        <w:t>.</w:t>
      </w:r>
      <w:r w:rsidRPr="00561593">
        <w:rPr>
          <w:sz w:val="24"/>
          <w:lang w:eastAsia="en-US"/>
        </w:rPr>
        <w:t xml:space="preserve"> 3). The obtained linear regression equation is y=124.86-1.6391x. The equation shows that each increase in the particle size level of 1 nm will cause a decrease in the inhibition rate of </w:t>
      </w:r>
      <w:r w:rsidRPr="00561593">
        <w:rPr>
          <w:i/>
          <w:iCs/>
          <w:sz w:val="24"/>
          <w:lang w:eastAsia="en-US"/>
        </w:rPr>
        <w:t>H</w:t>
      </w:r>
      <w:r w:rsidRPr="00561593">
        <w:rPr>
          <w:sz w:val="24"/>
          <w:lang w:eastAsia="en-US"/>
        </w:rPr>
        <w:t xml:space="preserve">. </w:t>
      </w:r>
      <w:r w:rsidRPr="00561593">
        <w:rPr>
          <w:i/>
          <w:sz w:val="24"/>
          <w:lang w:eastAsia="en-US"/>
        </w:rPr>
        <w:t>vastatrix</w:t>
      </w:r>
      <w:r w:rsidRPr="00561593">
        <w:rPr>
          <w:sz w:val="24"/>
          <w:lang w:eastAsia="en-US"/>
        </w:rPr>
        <w:t xml:space="preserve"> urediniospor</w:t>
      </w:r>
      <w:r w:rsidR="00C04B02">
        <w:rPr>
          <w:sz w:val="24"/>
          <w:lang w:eastAsia="en-US"/>
        </w:rPr>
        <w:t>es</w:t>
      </w:r>
      <w:r w:rsidRPr="00561593">
        <w:rPr>
          <w:sz w:val="24"/>
          <w:lang w:eastAsia="en-US"/>
        </w:rPr>
        <w:t xml:space="preserve"> sprouts by 1.6391%.</w:t>
      </w:r>
      <w:r w:rsidR="00FA458D" w:rsidRPr="00561593">
        <w:rPr>
          <w:sz w:val="24"/>
          <w:lang w:eastAsia="en-US"/>
        </w:rPr>
        <w:t xml:space="preserve"> </w:t>
      </w:r>
      <w:r w:rsidR="00C04B02" w:rsidRPr="00C04B02">
        <w:rPr>
          <w:sz w:val="24"/>
          <w:lang w:eastAsia="en-US"/>
        </w:rPr>
        <w:t xml:space="preserve">This indicated that clove oil </w:t>
      </w:r>
      <w:r w:rsidR="0049252F">
        <w:rPr>
          <w:sz w:val="24"/>
          <w:lang w:eastAsia="en-US"/>
        </w:rPr>
        <w:t>nano emulsion</w:t>
      </w:r>
      <w:r w:rsidR="00C04B02" w:rsidRPr="00C04B02">
        <w:rPr>
          <w:sz w:val="24"/>
          <w:lang w:eastAsia="en-US"/>
        </w:rPr>
        <w:t xml:space="preserve"> effectively inhibited the germination of urediniospores</w:t>
      </w:r>
      <w:r w:rsidRPr="00561593">
        <w:rPr>
          <w:sz w:val="24"/>
          <w:lang w:eastAsia="en-US"/>
        </w:rPr>
        <w:t xml:space="preserve">. </w:t>
      </w:r>
    </w:p>
    <w:p w14:paraId="64087E87" w14:textId="77777777" w:rsidR="00E94CBA" w:rsidRPr="00561593" w:rsidRDefault="00E94CBA" w:rsidP="003F5562">
      <w:pPr>
        <w:spacing w:line="240" w:lineRule="auto"/>
        <w:ind w:firstLine="284"/>
        <w:rPr>
          <w:sz w:val="24"/>
          <w:lang w:eastAsia="en-US"/>
        </w:rPr>
      </w:pPr>
    </w:p>
    <w:p w14:paraId="088638F2" w14:textId="77777777" w:rsidR="003F5562" w:rsidRDefault="003F5562" w:rsidP="003F5562">
      <w:pPr>
        <w:spacing w:line="240" w:lineRule="auto"/>
        <w:rPr>
          <w:b/>
          <w:sz w:val="24"/>
          <w:lang w:eastAsia="en-US"/>
        </w:rPr>
      </w:pPr>
    </w:p>
    <w:p w14:paraId="01306494" w14:textId="7F05471E" w:rsidR="00FA458D" w:rsidRDefault="00E94CBA" w:rsidP="003F5562">
      <w:pPr>
        <w:spacing w:line="240" w:lineRule="auto"/>
        <w:rPr>
          <w:b/>
          <w:sz w:val="24"/>
          <w:lang w:eastAsia="en-US"/>
        </w:rPr>
      </w:pPr>
      <w:r w:rsidRPr="00561593">
        <w:rPr>
          <w:b/>
          <w:sz w:val="24"/>
          <w:lang w:eastAsia="en-US"/>
        </w:rPr>
        <w:t>Discussion</w:t>
      </w:r>
    </w:p>
    <w:p w14:paraId="5268F411" w14:textId="77777777" w:rsidR="003F5562" w:rsidRDefault="003F5562" w:rsidP="003F5562">
      <w:pPr>
        <w:spacing w:line="240" w:lineRule="auto"/>
        <w:rPr>
          <w:b/>
          <w:sz w:val="24"/>
          <w:lang w:eastAsia="en-US"/>
        </w:rPr>
      </w:pPr>
    </w:p>
    <w:p w14:paraId="76BF3CD4" w14:textId="77777777" w:rsidR="003F5562" w:rsidRPr="00561593" w:rsidRDefault="003F5562" w:rsidP="003F5562">
      <w:pPr>
        <w:spacing w:line="240" w:lineRule="auto"/>
        <w:rPr>
          <w:b/>
          <w:sz w:val="24"/>
          <w:lang w:eastAsia="en-US"/>
        </w:rPr>
      </w:pPr>
    </w:p>
    <w:p w14:paraId="5A365650" w14:textId="25D38BD9" w:rsidR="00E94CBA" w:rsidRPr="00561593" w:rsidRDefault="00C04B02" w:rsidP="00471FC0">
      <w:pPr>
        <w:spacing w:line="480" w:lineRule="auto"/>
        <w:rPr>
          <w:sz w:val="24"/>
          <w:lang w:eastAsia="en-US"/>
        </w:rPr>
      </w:pPr>
      <w:r w:rsidRPr="00C04B02">
        <w:rPr>
          <w:sz w:val="24"/>
          <w:lang w:eastAsia="en-US"/>
        </w:rPr>
        <w:t xml:space="preserve">The </w:t>
      </w:r>
      <w:r w:rsidR="0049252F">
        <w:rPr>
          <w:sz w:val="24"/>
          <w:lang w:eastAsia="en-US"/>
        </w:rPr>
        <w:t>nano emulsion</w:t>
      </w:r>
      <w:r w:rsidRPr="00C04B02">
        <w:rPr>
          <w:sz w:val="24"/>
          <w:lang w:eastAsia="en-US"/>
        </w:rPr>
        <w:t xml:space="preserve"> formulation was made using a low-energy emulsification technique </w:t>
      </w:r>
      <w:r w:rsidR="0026772D">
        <w:rPr>
          <w:sz w:val="24"/>
          <w:lang w:eastAsia="en-US"/>
        </w:rPr>
        <w:t>using</w:t>
      </w:r>
      <w:r w:rsidRPr="00C04B02">
        <w:rPr>
          <w:sz w:val="24"/>
          <w:lang w:eastAsia="en-US"/>
        </w:rPr>
        <w:t xml:space="preserve"> phase inversion. </w:t>
      </w:r>
      <w:r w:rsidR="0026772D" w:rsidRPr="0026772D">
        <w:rPr>
          <w:sz w:val="24"/>
          <w:lang w:eastAsia="en-US"/>
        </w:rPr>
        <w:t xml:space="preserve">In the phase inversion mechanism, </w:t>
      </w:r>
      <w:r w:rsidR="0049252F">
        <w:rPr>
          <w:sz w:val="24"/>
          <w:lang w:eastAsia="en-US"/>
        </w:rPr>
        <w:t>nano emulsion</w:t>
      </w:r>
      <w:r w:rsidR="0026772D" w:rsidRPr="0026772D">
        <w:rPr>
          <w:sz w:val="24"/>
          <w:lang w:eastAsia="en-US"/>
        </w:rPr>
        <w:t>s form through two stages: the formation of water in oil (w/o) emulsion, which then reverses the phase to o/w. A w/o emulsion is formed when water is added to the mixed phase between the oil and the emulsifier.</w:t>
      </w:r>
      <w:r w:rsidR="00E94CBA" w:rsidRPr="00561593">
        <w:rPr>
          <w:sz w:val="24"/>
          <w:lang w:eastAsia="en-US"/>
        </w:rPr>
        <w:t xml:space="preserve"> </w:t>
      </w:r>
    </w:p>
    <w:p w14:paraId="0F90074F" w14:textId="2F5137B9" w:rsidR="00654502" w:rsidRDefault="00C04B02" w:rsidP="00654502">
      <w:pPr>
        <w:spacing w:line="480" w:lineRule="auto"/>
        <w:ind w:firstLine="426"/>
        <w:rPr>
          <w:sz w:val="24"/>
          <w:lang w:eastAsia="en-US"/>
        </w:rPr>
      </w:pPr>
      <w:r w:rsidRPr="00C04B02">
        <w:rPr>
          <w:sz w:val="24"/>
          <w:lang w:eastAsia="en-US"/>
        </w:rPr>
        <w:t xml:space="preserve">The size of the emulsion produced from </w:t>
      </w:r>
      <w:r w:rsidR="0049252F">
        <w:rPr>
          <w:sz w:val="24"/>
          <w:lang w:eastAsia="en-US"/>
        </w:rPr>
        <w:t>nano emulsion</w:t>
      </w:r>
      <w:r w:rsidRPr="00C04B02">
        <w:rPr>
          <w:sz w:val="24"/>
          <w:lang w:eastAsia="en-US"/>
        </w:rPr>
        <w:t xml:space="preserve"> technology with low energy methods is influenced by the composition system (ratio and type of surfactant, oil-in-water ratio), emulsion preparation (additives, stirring speed), and environmental </w:t>
      </w:r>
      <w:r w:rsidRPr="00C04B02">
        <w:rPr>
          <w:sz w:val="24"/>
          <w:lang w:eastAsia="en-US"/>
        </w:rPr>
        <w:lastRenderedPageBreak/>
        <w:t>conditions (temperature)</w:t>
      </w:r>
      <w:r w:rsidR="00E94CBA" w:rsidRPr="00561593">
        <w:rPr>
          <w:sz w:val="24"/>
          <w:lang w:eastAsia="en-US"/>
        </w:rPr>
        <w:t xml:space="preserve"> </w:t>
      </w:r>
      <w:r w:rsidR="009934E5">
        <w:rPr>
          <w:sz w:val="24"/>
          <w:lang w:eastAsia="en-US"/>
        </w:rPr>
        <w:fldChar w:fldCharType="begin" w:fldLock="1"/>
      </w:r>
      <w:r w:rsidR="001C6032">
        <w:rPr>
          <w:sz w:val="24"/>
          <w:lang w:eastAsia="en-US"/>
        </w:rPr>
        <w:instrText>ADDIN CSL_CITATION {"citationItems":[{"id":"ITEM-1","itemData":{"DOI":"10.1016/j.plipres.2013.04.008","ISSN":"01637827","PMID":"23664907","abstract":"Food-grade nanoemulsions are being increasingly used in the food and beverage industry to encapsulate, protect, and deliver hydrophobic functional components, such as oil-soluble flavors, colors, preservatives, vitamins, and nutraceuticals. These nanoemulsions contain lipid nanoparticles (radius &lt;100 nm) whose physicochemical characteristics (e.g., composition, dimensions, structure, charge, and physical state) can be controlled by selection of appropriate ingredients and fabrication techniques. Nanoemulsions have a number of potential advantages over conventional emulsions for applications within the food industry: higher stability to particle aggregation and gravitational separation; higher optical transparency; and, increased bioavailability of encapsulated components. On the other hand, there are also some risks associated with consumption of lipid nanoparticles that should be considered before they are widely utilized, such as their ability to alter the fate of bioactive components within the gastrointestinal tract and the potential toxicity of some of the components used in their fabrication (e.g., surfactants and organic solvents). This article provides an overview of the current status of the biological fate and potential toxicity of food-grade lipid nanoparticles suitable for utilization within the food and beverage industry. © 2013 Elsevier Ltd. All rights reserved.","author":[{"dropping-particle":"","family":"McClements","given":"David Julian","non-dropping-particle":"","parse-names":false,"suffix":""}],"container-title":"Progress in Lipid Research","id":"ITEM-1","issue":"4","issued":{"date-parts":[["2013"]]},"page":"409-423","publisher":"Elsevier Ltd","title":"Edible lipid nanoparticles: Digestion, absorption, and potential toxicity","type":"article-journal","volume":"52"},"uris":["http://www.mendeley.com/documents/?uuid=7a75217d-a70e-4cdd-8408-2f658ba43e34"]}],"mendeley":{"formattedCitation":"(McClements, 2013)","manualFormatting":"(McClements 2013)","plainTextFormattedCitation":"(McClements, 2013)","previouslyFormattedCitation":"(McClements, 2013)"},"properties":{"noteIndex":0},"schema":"https://github.com/citation-style-language/schema/raw/master/csl-citation.json"}</w:instrText>
      </w:r>
      <w:r w:rsidR="009934E5">
        <w:rPr>
          <w:sz w:val="24"/>
          <w:lang w:eastAsia="en-US"/>
        </w:rPr>
        <w:fldChar w:fldCharType="separate"/>
      </w:r>
      <w:r w:rsidR="00AC5D29" w:rsidRPr="00AC5D29">
        <w:rPr>
          <w:noProof/>
          <w:sz w:val="24"/>
          <w:lang w:eastAsia="en-US"/>
        </w:rPr>
        <w:t>(McClements 2013)</w:t>
      </w:r>
      <w:r w:rsidR="009934E5">
        <w:rPr>
          <w:sz w:val="24"/>
          <w:lang w:eastAsia="en-US"/>
        </w:rPr>
        <w:fldChar w:fldCharType="end"/>
      </w:r>
      <w:r w:rsidR="00E94CBA" w:rsidRPr="00561593">
        <w:rPr>
          <w:sz w:val="24"/>
          <w:lang w:eastAsia="en-US"/>
        </w:rPr>
        <w:t xml:space="preserve">. As stated by </w:t>
      </w:r>
      <w:r w:rsidR="00B67A1E">
        <w:rPr>
          <w:sz w:val="24"/>
          <w:lang w:eastAsia="en-US"/>
        </w:rPr>
        <w:fldChar w:fldCharType="begin" w:fldLock="1"/>
      </w:r>
      <w:r w:rsidR="001C6032">
        <w:rPr>
          <w:sz w:val="24"/>
          <w:lang w:eastAsia="en-US"/>
        </w:rPr>
        <w:instrText>ADDIN CSL_CITATION {"citationItems":[{"id":"ITEM-1","itemData":{"DOI":"10.1016/j.colsurfb.2013.10.034","ISSN":"18734367","PMID":"24252231","abstract":"Oil-in-water nanoemulsion was formulated using sesame oil, non-ionic surfactant (Tween20/Tween80) and water by ultrasound cavitation method. Development of nanoemulsion was optimized for process parameters such as surfactant type, surfactant concentration and emulsification time to obtain lower droplet diameter with greater stability. Increase in surfactant concentration and emulsifi{ligature}cation time resulted in nanoemulsion with minimized droplet diameter. Tween80 was more effective in reducing droplet size when compared to that of Tween20. Selected formulation with optimized process parameter (with oil-surfactant mixing ratio of 1:3 v/v and Tween80 as surfactant) was used for delivery of eugenol. Eugenol-loaded nanoemulsion was formulated with droplet diameter of 13. nm and was stable for more than 1 month. Sesame oil blended eugenol-loaded nanoemulsion demonstrated lower droplet size and higher stability than only-eugenol (without sesame oil) nanoemulsion. Eugenol-loaded nanoemulsion S3E3 exhibited antibacterial activity against Staphylococcus aureus. Inactivation kinetics of S. aureus showed time and concentration killing of bacteria upon treatment with S3E3 nanoemulsion. Fluorescence microscopy results demonstrated that S3E3 nanoemulsion treatment resulted in alteration of membrane permeability. In situ assessment of S3E3 in orange juice exhibited a significant reduction in the native bacteria population. © 2013 Elsevier B.V.","author":[{"dropping-particle":"","family":"Ghosh","given":"Vijayalakshmi","non-dropping-particle":"","parse-names":false,"suffix":""},{"dropping-particle":"","family":"Mukherjee","given":"Amitava","non-dropping-particle":"","parse-names":false,"suffix":""},{"dropping-particle":"","family":"Chandrasekaran","given":"Natarajan","non-dropping-particle":"","parse-names":false,"suffix":""}],"container-title":"Colloids and Surfaces B: Biointerfaces","id":"ITEM-1","issued":{"date-parts":[["2014"]]},"page":"392-397","publisher":"Elsevier B.V.","title":"Eugenol-loaded antimicrobial nanoemulsion preserves fruit juice against, microbial spoilage","type":"article-journal","volume":"114"},"uris":["http://www.mendeley.com/documents/?uuid=bd0f5900-1326-4e74-8f6f-722badb4f76b"]}],"mendeley":{"formattedCitation":"(Ghosh et al., 2014)","manualFormatting":"Ghosh et al. (2014)","plainTextFormattedCitation":"(Ghosh et al., 2014)","previouslyFormattedCitation":"(Ghosh et al., 2014)"},"properties":{"noteIndex":0},"schema":"https://github.com/citation-style-language/schema/raw/master/csl-citation.json"}</w:instrText>
      </w:r>
      <w:r w:rsidR="00B67A1E">
        <w:rPr>
          <w:sz w:val="24"/>
          <w:lang w:eastAsia="en-US"/>
        </w:rPr>
        <w:fldChar w:fldCharType="separate"/>
      </w:r>
      <w:r w:rsidR="00B67A1E" w:rsidRPr="00B67A1E">
        <w:rPr>
          <w:noProof/>
          <w:sz w:val="24"/>
          <w:lang w:eastAsia="en-US"/>
        </w:rPr>
        <w:t xml:space="preserve">Ghosh </w:t>
      </w:r>
      <w:r w:rsidR="00AC5D29" w:rsidRPr="00AC5D29">
        <w:rPr>
          <w:i/>
          <w:noProof/>
          <w:sz w:val="24"/>
          <w:lang w:eastAsia="en-US"/>
        </w:rPr>
        <w:t>et al.</w:t>
      </w:r>
      <w:r w:rsidR="00B67A1E" w:rsidRPr="00B67A1E">
        <w:rPr>
          <w:noProof/>
          <w:sz w:val="24"/>
          <w:lang w:eastAsia="en-US"/>
        </w:rPr>
        <w:t xml:space="preserve"> </w:t>
      </w:r>
      <w:r w:rsidR="001C6032">
        <w:rPr>
          <w:noProof/>
          <w:sz w:val="24"/>
          <w:lang w:eastAsia="en-US"/>
        </w:rPr>
        <w:t>(</w:t>
      </w:r>
      <w:r w:rsidR="00B67A1E" w:rsidRPr="00B67A1E">
        <w:rPr>
          <w:noProof/>
          <w:sz w:val="24"/>
          <w:lang w:eastAsia="en-US"/>
        </w:rPr>
        <w:t>2014)</w:t>
      </w:r>
      <w:r w:rsidR="00B67A1E">
        <w:rPr>
          <w:sz w:val="24"/>
          <w:lang w:eastAsia="en-US"/>
        </w:rPr>
        <w:fldChar w:fldCharType="end"/>
      </w:r>
      <w:r w:rsidR="00E94CBA" w:rsidRPr="00561593">
        <w:rPr>
          <w:sz w:val="24"/>
          <w:lang w:eastAsia="en-US"/>
        </w:rPr>
        <w:t xml:space="preserve"> that the selection of the type of surfactant, surfactant concentration, and optimal emulsion time will result in smaller particle size and </w:t>
      </w:r>
      <w:r w:rsidR="0026772D">
        <w:rPr>
          <w:sz w:val="24"/>
          <w:lang w:eastAsia="en-US"/>
        </w:rPr>
        <w:t>more excellent</w:t>
      </w:r>
      <w:r w:rsidR="00E94CBA" w:rsidRPr="00561593">
        <w:rPr>
          <w:sz w:val="24"/>
          <w:lang w:eastAsia="en-US"/>
        </w:rPr>
        <w:t xml:space="preserve"> stability. This condition is related to the role of surfactants Glycerol and Tween 80 which results in smaller particle size</w:t>
      </w:r>
      <w:r w:rsidR="0026772D">
        <w:rPr>
          <w:sz w:val="24"/>
          <w:lang w:eastAsia="en-US"/>
        </w:rPr>
        <w:t>s</w:t>
      </w:r>
      <w:r w:rsidR="00E94CBA" w:rsidRPr="00561593">
        <w:rPr>
          <w:sz w:val="24"/>
          <w:lang w:eastAsia="en-US"/>
        </w:rPr>
        <w:t xml:space="preserve"> and higher stability. Glycerol is a factor that affects droplet size and PDI nano emulsion </w:t>
      </w:r>
      <w:r w:rsidR="00B67A1E">
        <w:rPr>
          <w:sz w:val="24"/>
          <w:lang w:eastAsia="en-US"/>
        </w:rPr>
        <w:fldChar w:fldCharType="begin" w:fldLock="1"/>
      </w:r>
      <w:r w:rsidR="001C6032">
        <w:rPr>
          <w:sz w:val="24"/>
          <w:lang w:eastAsia="en-US"/>
        </w:rPr>
        <w:instrText>ADDIN CSL_CITATION {"citationItems":[{"id":"ITEM-1","itemData":{"DOI":"10.1371/journal.pone.0202771","ISBN":"1111111111","ISSN":"19326203","PMID":"30142164","abstract":"Red palm oil (RPO) is a natural source of Vitamin E (70–80% tocotrienol). It is a potent natural antioxidant that can be used in skin-care products. Its antioxidant property protects skin from inflammation and aging. In our work, a tocotrienol-rich RPO-based nanoemulsion formulation was optimized using response surface methodology (RSM) and formulated using high pressure homogenizer. Effect of the concentration of three independent variables [surfactant (5–15 wt%), co-solvent (10–30 wt%) and homogenization pressure (500–700 bar)] toward two response variables (droplet size, polydispersity index) was studied using central composite design (CCD) coupled to RSM. RSM analysis showed that the experimental data could be fitted into a second-order polynomial model and the coefficients of multiple determination (R2) is 0.9115. The optimized formulation of RPO-based nanoemulsion consisted of 6.09 wt% mixed surfactant [Tween 80/Span 80 (63:37, wt)], 20 wt% glycerol as a co-solvent via homogenization pressure (500 bar). The optimized tocotrienol-rich RPO-based nanoemulsion response values for droplet size and polydispersity index were 119.49nm and 0.286, respectively. The actual values of the formulated nanoemulsion were in good agreement with the predicted values obtained from RSM, thus the optimized compositions have the potential to be used as a nanoemulsion for cosmetic formulations.","author":[{"dropping-particle":"","family":"Chong","given":"Wai Ting","non-dropping-particle":"","parse-names":false,"suffix":""},{"dropping-particle":"","family":"Tan","given":"Chin Ping","non-dropping-particle":"","parse-names":false,"suffix":""},{"dropping-particle":"","family":"Cheah","given":"Yoke Kqueen","non-dropping-particle":"","parse-names":false,"suffix":""},{"dropping-particle":"","family":"Lajis","given":"Ahmad Firdaus B.","non-dropping-particle":"","parse-names":false,"suffix":""},{"dropping-particle":"","family":"Dian","given":"Noor Lida Habi Mat","non-dropping-particle":"","parse-names":false,"suffix":""},{"dropping-particle":"","family":"Kanagaratnam","given":"Sivaruby","non-dropping-particle":"","parse-names":false,"suffix":""},{"dropping-particle":"","family":"Lai","given":"Oi Ming","non-dropping-particle":"","parse-names":false,"suffix":""}],"container-title":"PLoS ONE","id":"ITEM-1","issue":"8","issued":{"date-parts":[["2018"]]},"page":"1-22","title":"Optimization of process parameters in preparation of tocotrienol-rich red palm oil-based nanoemulsion stabilized by Tween80-Span 80 using response surface methodology","type":"article-journal","volume":"13"},"uris":["http://www.mendeley.com/documents/?uuid=77341073-3663-4d31-9620-813c3d598962"]}],"mendeley":{"formattedCitation":"(Chong et al., 2018)","manualFormatting":"(Chong et al. 2018)","plainTextFormattedCitation":"(Chong et al., 2018)","previouslyFormattedCitation":"(Chong et al., 2018)"},"properties":{"noteIndex":0},"schema":"https://github.com/citation-style-language/schema/raw/master/csl-citation.json"}</w:instrText>
      </w:r>
      <w:r w:rsidR="00B67A1E">
        <w:rPr>
          <w:sz w:val="24"/>
          <w:lang w:eastAsia="en-US"/>
        </w:rPr>
        <w:fldChar w:fldCharType="separate"/>
      </w:r>
      <w:r w:rsidR="00AC5D29" w:rsidRPr="00AC5D29">
        <w:rPr>
          <w:noProof/>
          <w:sz w:val="24"/>
          <w:lang w:eastAsia="en-US"/>
        </w:rPr>
        <w:t xml:space="preserve">(Chong </w:t>
      </w:r>
      <w:r w:rsidR="00AC5D29" w:rsidRPr="00AC5D29">
        <w:rPr>
          <w:i/>
          <w:noProof/>
          <w:sz w:val="24"/>
          <w:lang w:eastAsia="en-US"/>
        </w:rPr>
        <w:t>et al.</w:t>
      </w:r>
      <w:r w:rsidR="00AC5D29" w:rsidRPr="00AC5D29">
        <w:rPr>
          <w:noProof/>
          <w:sz w:val="24"/>
          <w:lang w:eastAsia="en-US"/>
        </w:rPr>
        <w:t xml:space="preserve"> 2018)</w:t>
      </w:r>
      <w:r w:rsidR="00B67A1E">
        <w:rPr>
          <w:sz w:val="24"/>
          <w:lang w:eastAsia="en-US"/>
        </w:rPr>
        <w:fldChar w:fldCharType="end"/>
      </w:r>
      <w:r w:rsidR="00E94CBA" w:rsidRPr="00561593">
        <w:rPr>
          <w:sz w:val="24"/>
          <w:lang w:eastAsia="en-US"/>
        </w:rPr>
        <w:t>.</w:t>
      </w:r>
    </w:p>
    <w:p w14:paraId="71BBE61F" w14:textId="72FC4A97" w:rsidR="00654502" w:rsidRDefault="00633E83" w:rsidP="00654502">
      <w:pPr>
        <w:spacing w:line="480" w:lineRule="auto"/>
        <w:ind w:firstLine="426"/>
        <w:rPr>
          <w:sz w:val="24"/>
          <w:lang w:eastAsia="en-US"/>
        </w:rPr>
      </w:pPr>
      <w:r w:rsidRPr="00A576DE">
        <w:rPr>
          <w:sz w:val="24"/>
          <w:lang w:eastAsia="en-US"/>
        </w:rPr>
        <w:t xml:space="preserve">The low pH value affects the transparent color of the formulas F3, F4 and F5. According to </w:t>
      </w:r>
      <w:r w:rsidR="001C6032">
        <w:rPr>
          <w:sz w:val="24"/>
          <w:lang w:eastAsia="en-US"/>
        </w:rPr>
        <w:fldChar w:fldCharType="begin" w:fldLock="1"/>
      </w:r>
      <w:r w:rsidR="001C6032">
        <w:rPr>
          <w:sz w:val="24"/>
          <w:lang w:eastAsia="en-US"/>
        </w:rPr>
        <w:instrText>ADDIN CSL_CITATION {"citationItems":[{"id":"ITEM-1","itemData":{"DOI":"10.1007/s11356-019-05804-9","ISSN":"16147499","PMID":"31254196","abstract":"The overdosage use of pesticide was harmful to the environment and human health, which was mainly caused by the low utilization rate of the pesticide. However, the pesticide microcapsule with sustained-release and stimulating response properties could effectively solve this problem. Preparation of carboxymethyl cellulose grafting dimethyldiallylammonium chloride (CMC-g-PDMDAAC) through grafting polymerization and trapping as well as encapsulation of avermectin (AVM) via electrostatic interactions resulted in the formation of AVM/CMC-g-PDMDAAC microcapsules. The results showed that the particle size was 200~300 nm. The encapsulation efficiency was as high as 72.06%. Furthermore, the remaining rate of encapsulated AVM increased from 50.0 to 81.60% after UV irradiation for 359 min. The microcapsules exhibited significant enzyme and pH stimuli responsiveness. Finally, CMC-g-PDMDAAC had no significant difference effect on the toxicity of AVM, AVM could be found, and DMDAAC featured a synergistic effect on the toxicological effects of AVM. [Figure not available: see fulltext.].","author":[{"dropping-particle":"","family":"Liu","given":"Guanghua","non-dropping-particle":"","parse-names":false,"suffix":""},{"dropping-particle":"","family":"Lin","given":"Guanquan","non-dropping-particle":"","parse-names":false,"suffix":""},{"dropping-particle":"","family":"Lin","given":"Xida","non-dropping-particle":"","parse-names":false,"suffix":""},{"dropping-particle":"","family":"Zhou","given":"Hongjun","non-dropping-particle":"","parse-names":false,"suffix":""},{"dropping-particle":"","family":"Chen","given":"Huayao","non-dropping-particle":"","parse-names":false,"suffix":""},{"dropping-particle":"","family":"Hao","given":"Li","non-dropping-particle":"","parse-names":false,"suffix":""},{"dropping-particle":"","family":"Zhou","given":"Xinhua","non-dropping-particle":"","parse-names":false,"suffix":""}],"container-title":"Environmental Science and Pollution Research","id":"ITEM-1","issue":"24","issued":{"date-parts":[["2019"]]},"page":"25107-25116","publisher":"Environmental Science and Pollution Research","title":"Enzyme and pH dual-responsive avermectin nano-microcapsules for improving its efficacy","type":"article-journal","volume":"26"},"uris":["http://www.mendeley.com/documents/?uuid=a7779d47-7717-42d1-a789-51d4888d0023"]}],"mendeley":{"formattedCitation":"(Liu et al., 2019)","manualFormatting":"Liu et al. (2019)","plainTextFormattedCitation":"(Liu et al., 2019)","previouslyFormattedCitation":"(Liu et al., 2019)"},"properties":{"noteIndex":0},"schema":"https://github.com/citation-style-language/schema/raw/master/csl-citation.json"}</w:instrText>
      </w:r>
      <w:r w:rsidR="001C6032">
        <w:rPr>
          <w:sz w:val="24"/>
          <w:lang w:eastAsia="en-US"/>
        </w:rPr>
        <w:fldChar w:fldCharType="separate"/>
      </w:r>
      <w:r w:rsidR="001C6032" w:rsidRPr="001C6032">
        <w:rPr>
          <w:noProof/>
          <w:sz w:val="24"/>
          <w:lang w:eastAsia="en-US"/>
        </w:rPr>
        <w:t xml:space="preserve">Liu </w:t>
      </w:r>
      <w:r w:rsidR="001C6032" w:rsidRPr="001C6032">
        <w:rPr>
          <w:i/>
          <w:iCs/>
          <w:noProof/>
          <w:sz w:val="24"/>
          <w:lang w:eastAsia="en-US"/>
        </w:rPr>
        <w:t>et al.</w:t>
      </w:r>
      <w:r w:rsidR="001C6032" w:rsidRPr="001C6032">
        <w:rPr>
          <w:noProof/>
          <w:sz w:val="24"/>
          <w:lang w:eastAsia="en-US"/>
        </w:rPr>
        <w:t xml:space="preserve"> </w:t>
      </w:r>
      <w:r w:rsidR="001C6032">
        <w:rPr>
          <w:noProof/>
          <w:sz w:val="24"/>
          <w:lang w:eastAsia="en-US"/>
        </w:rPr>
        <w:t>(</w:t>
      </w:r>
      <w:r w:rsidR="001C6032" w:rsidRPr="001C6032">
        <w:rPr>
          <w:noProof/>
          <w:sz w:val="24"/>
          <w:lang w:eastAsia="en-US"/>
        </w:rPr>
        <w:t>2019)</w:t>
      </w:r>
      <w:r w:rsidR="001C6032">
        <w:rPr>
          <w:sz w:val="24"/>
          <w:lang w:eastAsia="en-US"/>
        </w:rPr>
        <w:fldChar w:fldCharType="end"/>
      </w:r>
      <w:r w:rsidR="001C6032">
        <w:rPr>
          <w:sz w:val="24"/>
          <w:lang w:eastAsia="en-US"/>
        </w:rPr>
        <w:t>,</w:t>
      </w:r>
      <w:r w:rsidRPr="00A576DE">
        <w:rPr>
          <w:sz w:val="24"/>
          <w:lang w:eastAsia="en-US"/>
        </w:rPr>
        <w:t xml:space="preserve"> nanoparticles produced under acidic pH conditions are more stable. </w:t>
      </w:r>
      <w:r w:rsidR="001C6032">
        <w:rPr>
          <w:sz w:val="24"/>
          <w:lang w:eastAsia="en-US"/>
        </w:rPr>
        <w:fldChar w:fldCharType="begin" w:fldLock="1"/>
      </w:r>
      <w:r w:rsidR="001C6032">
        <w:rPr>
          <w:sz w:val="24"/>
          <w:lang w:eastAsia="en-US"/>
        </w:rPr>
        <w:instrText>ADDIN CSL_CITATION {"citationItems":[{"id":"ITEM-1","itemData":{"ISSN":"1410-5918","abstract":"Pomegranate seed oil has antioxidant, anti-inflammatory, and chemo preventive activities. Pomegranate seed oil is lipophilic substance suitable to be prepared in emulsion dosage forms. Long-chain triglyceride (LCT) and medium-chain triglyceride (MCT) are commonly used as oil phase in emulsion dosage forms. This research aimed to compare the use of LCT and MCT in the Nano emulsion formula of pomegranate seed oil dosage forms. Formulation of pomegranate seed oil Nano emulsion was conducted using high energy emulsification. Parameters observed were pH, Nano emulsion type, percent transmittance, viscosity, turbidity, and droplet size before and after 3 cycles of freeze-thaw. The result showed that there was no significant difference between physical properties of pomegranate oil Nano emulsion with LCT as oil phase and pomegranate oil Nano emulsion with MCT as oil phase. Moreover, physical stability of pomegranate oil Nano emulsion with LCT as oil phase was better than pomegranate oil Nano emulsion with MCT as oil phase.","author":[{"dropping-particle":"","family":"Yuliani","given":"Sri Hartati","non-dropping-particle":"","parse-names":false,"suffix":""},{"dropping-particle":"","family":"Hartini","given":"Medaliana","non-dropping-particle":"","parse-names":false,"suffix":""},{"dropping-particle":"","family":"Pudyastuti","given":"Bety","non-dropping-particle":"","parse-names":false,"suffix":""},{"dropping-particle":"","family":"Perdana Istyastono","given":"Enade","non-dropping-particle":"","parse-names":false,"suffix":""}],"container-title":"Traditional Medicine Journal","id":"ITEM-1","issue":"2","issued":{"date-parts":[["2016"]]},"page":"93-98","title":"Comparison of Physical Stability Properties of Pomegranate Seed Oil Nanoemulsion Dosage Forms With Long-Chain Triglyceride and Medium-Chain Triglyceride As the Oil Phase","type":"article-journal","volume":"21"},"uris":["http://www.mendeley.com/documents/?uuid=fe42bcd5-bbbb-4ba8-b6cf-cf4f63ea503c"]}],"mendeley":{"formattedCitation":"(S. H. Yuliani et al., 2016)","manualFormatting":" Yuliani et al. (2016)","plainTextFormattedCitation":"(S. H. Yuliani et al., 2016)"},"properties":{"noteIndex":0},"schema":"https://github.com/citation-style-language/schema/raw/master/csl-citation.json"}</w:instrText>
      </w:r>
      <w:r w:rsidR="001C6032">
        <w:rPr>
          <w:sz w:val="24"/>
          <w:lang w:eastAsia="en-US"/>
        </w:rPr>
        <w:fldChar w:fldCharType="separate"/>
      </w:r>
      <w:r w:rsidR="001C6032" w:rsidRPr="001C6032">
        <w:rPr>
          <w:noProof/>
          <w:sz w:val="24"/>
          <w:lang w:eastAsia="en-US"/>
        </w:rPr>
        <w:t xml:space="preserve"> Yuliani </w:t>
      </w:r>
      <w:r w:rsidR="001C6032" w:rsidRPr="001C6032">
        <w:rPr>
          <w:i/>
          <w:iCs/>
          <w:noProof/>
          <w:sz w:val="24"/>
          <w:lang w:eastAsia="en-US"/>
        </w:rPr>
        <w:t>et al.</w:t>
      </w:r>
      <w:r w:rsidR="001C6032" w:rsidRPr="001C6032">
        <w:rPr>
          <w:noProof/>
          <w:sz w:val="24"/>
          <w:lang w:eastAsia="en-US"/>
        </w:rPr>
        <w:t xml:space="preserve"> </w:t>
      </w:r>
      <w:r w:rsidR="001C6032">
        <w:rPr>
          <w:noProof/>
          <w:sz w:val="24"/>
          <w:lang w:eastAsia="en-US"/>
        </w:rPr>
        <w:t>(</w:t>
      </w:r>
      <w:r w:rsidR="001C6032" w:rsidRPr="001C6032">
        <w:rPr>
          <w:noProof/>
          <w:sz w:val="24"/>
          <w:lang w:eastAsia="en-US"/>
        </w:rPr>
        <w:t>2016)</w:t>
      </w:r>
      <w:r w:rsidR="001C6032">
        <w:rPr>
          <w:sz w:val="24"/>
          <w:lang w:eastAsia="en-US"/>
        </w:rPr>
        <w:fldChar w:fldCharType="end"/>
      </w:r>
      <w:r w:rsidRPr="00A576DE">
        <w:rPr>
          <w:sz w:val="24"/>
          <w:lang w:eastAsia="en-US"/>
        </w:rPr>
        <w:t xml:space="preserve"> stated that the pH value of the nano emulsion was affected by temperature, type and concentration of the extract used, type of surfactant, other fillers, storage, aqueous phase, and oil phase.</w:t>
      </w:r>
    </w:p>
    <w:p w14:paraId="51BB9A88" w14:textId="63051BF6" w:rsidR="00654502" w:rsidRDefault="00C63417" w:rsidP="00654502">
      <w:pPr>
        <w:spacing w:line="480" w:lineRule="auto"/>
        <w:ind w:firstLine="426"/>
        <w:rPr>
          <w:sz w:val="24"/>
          <w:lang w:eastAsia="en-US"/>
        </w:rPr>
      </w:pPr>
      <w:r w:rsidRPr="00561593">
        <w:rPr>
          <w:sz w:val="24"/>
          <w:lang w:eastAsia="en-US"/>
        </w:rPr>
        <w:t xml:space="preserve">One of the advantages of nano emulsions is that they have kinetic stability </w:t>
      </w:r>
      <w:r w:rsidR="00B67A1E">
        <w:rPr>
          <w:sz w:val="24"/>
          <w:lang w:eastAsia="en-US"/>
        </w:rPr>
        <w:fldChar w:fldCharType="begin" w:fldLock="1"/>
      </w:r>
      <w:r w:rsidR="001C6032">
        <w:rPr>
          <w:sz w:val="24"/>
          <w:lang w:eastAsia="en-US"/>
        </w:rPr>
        <w:instrText>ADDIN CSL_CITATION {"citationItems":[{"id":"ITEM-1","itemData":{"DOI":"10.1039/c2sm06903b","ISSN":"1744683X","abstract":"Colloidal delivery systems based on microemulsions or nanoemulsions are increasingly being utilized in the food and pharmaceutical industries to encapsulate, protect, and deliver lipophilic bioactive components. The small size of the particles in these kinds of delivery systems (r &lt; 100 nm) means that they have a number of potential benefits for certain applications: enhanced long-term stability; high optical clarity; and, increased bioavailability. Currently, there is considerable confusion about the use of the terms \"microemulsions\" and \"nanoemulsions\" in the scientific literature. However, these are distinctly different types of colloidal dispersions: a microemulsion is thermodynamically stable, whereas a nanoemulsion is not. It is therefore important to distinguish between them since this impacts the methods used to fabricate them, the strategies used to stabilize them, and the approaches used to design their functional attributes. This article reviews the differences and similarities between nanoemulsions and microemulsions in terms of their compositions, structure, fabrication, properties, and stability. It also attempts to highlight why there has been so much confusion in this area, and to clarify the terminology used to refer to these two kinds of colloidal dispersion. © 2012 The Royal Society of Chemistry.","author":[{"dropping-particle":"","family":"McClements","given":"David Julian","non-dropping-particle":"","parse-names":false,"suffix":""}],"container-title":"Soft Matter","id":"ITEM-1","issue":"6","issued":{"date-parts":[["2012"]]},"page":"1719-1729","title":"Nanoemulsions versus microemulsions: Terminology, differences, and similarities","type":"article-journal","volume":"8"},"uris":["http://www.mendeley.com/documents/?uuid=4c9205df-03c6-4ffe-81d7-759cb20599de"]}],"mendeley":{"formattedCitation":"(McClements, 2012)","manualFormatting":"(McClements 2012)","plainTextFormattedCitation":"(McClements, 2012)","previouslyFormattedCitation":"(McClements, 2012)"},"properties":{"noteIndex":0},"schema":"https://github.com/citation-style-language/schema/raw/master/csl-citation.json"}</w:instrText>
      </w:r>
      <w:r w:rsidR="00B67A1E">
        <w:rPr>
          <w:sz w:val="24"/>
          <w:lang w:eastAsia="en-US"/>
        </w:rPr>
        <w:fldChar w:fldCharType="separate"/>
      </w:r>
      <w:r w:rsidR="00AC5D29" w:rsidRPr="00AC5D29">
        <w:rPr>
          <w:noProof/>
          <w:sz w:val="24"/>
          <w:lang w:eastAsia="en-US"/>
        </w:rPr>
        <w:t>(McClements 2012)</w:t>
      </w:r>
      <w:r w:rsidR="00B67A1E">
        <w:rPr>
          <w:sz w:val="24"/>
          <w:lang w:eastAsia="en-US"/>
        </w:rPr>
        <w:fldChar w:fldCharType="end"/>
      </w:r>
      <w:r w:rsidRPr="00561593">
        <w:rPr>
          <w:sz w:val="24"/>
          <w:lang w:eastAsia="en-US"/>
        </w:rPr>
        <w:t xml:space="preserve">. </w:t>
      </w:r>
      <w:r w:rsidR="00197FB3" w:rsidRPr="00197FB3">
        <w:rPr>
          <w:sz w:val="24"/>
          <w:lang w:eastAsia="en-US"/>
        </w:rPr>
        <w:t xml:space="preserve">Due to the tiny particle size and the minor surface tension between the oil and water molecules, </w:t>
      </w:r>
      <w:r w:rsidR="0049252F">
        <w:rPr>
          <w:sz w:val="24"/>
          <w:lang w:eastAsia="en-US"/>
        </w:rPr>
        <w:t>nano emulsion</w:t>
      </w:r>
      <w:r w:rsidR="00197FB3" w:rsidRPr="00197FB3">
        <w:rPr>
          <w:sz w:val="24"/>
          <w:lang w:eastAsia="en-US"/>
        </w:rPr>
        <w:t>s have almost no tendency to agglomerate or sediment, reducing the possibility of creaming or sedimentation formation.</w:t>
      </w:r>
      <w:r w:rsidRPr="00561593">
        <w:rPr>
          <w:sz w:val="24"/>
          <w:lang w:eastAsia="en-US"/>
        </w:rPr>
        <w:t xml:space="preserve"> As a result, nano emulsions are much more stable than other emulsion systems and more translucent than conventional microemulsions and emulsions </w:t>
      </w:r>
      <w:r w:rsidR="00B67A1E">
        <w:rPr>
          <w:sz w:val="24"/>
          <w:lang w:eastAsia="en-US"/>
        </w:rPr>
        <w:fldChar w:fldCharType="begin" w:fldLock="1"/>
      </w:r>
      <w:r w:rsidR="001C6032">
        <w:rPr>
          <w:sz w:val="24"/>
          <w:lang w:eastAsia="en-US"/>
        </w:rPr>
        <w:instrText>ADDIN CSL_CITATION {"citationItems":[{"id":"ITEM-1","itemData":{"DOI":"10.1039/c2sm06903b","ISSN":"1744683X","abstract":"Colloidal delivery systems based on microemulsions or nanoemulsions are increasingly being utilized in the food and pharmaceutical industries to encapsulate, protect, and deliver lipophilic bioactive components. The small size of the particles in these kinds of delivery systems (r &lt; 100 nm) means that they have a number of potential benefits for certain applications: enhanced long-term stability; high optical clarity; and, increased bioavailability. Currently, there is considerable confusion about the use of the terms \"microemulsions\" and \"nanoemulsions\" in the scientific literature. However, these are distinctly different types of colloidal dispersions: a microemulsion is thermodynamically stable, whereas a nanoemulsion is not. It is therefore important to distinguish between them since this impacts the methods used to fabricate them, the strategies used to stabilize them, and the approaches used to design their functional attributes. This article reviews the differences and similarities between nanoemulsions and microemulsions in terms of their compositions, structure, fabrication, properties, and stability. It also attempts to highlight why there has been so much confusion in this area, and to clarify the terminology used to refer to these two kinds of colloidal dispersion. © 2012 The Royal Society of Chemistry.","author":[{"dropping-particle":"","family":"McClements","given":"David Julian","non-dropping-particle":"","parse-names":false,"suffix":""}],"container-title":"Soft Matter","id":"ITEM-1","issue":"6","issued":{"date-parts":[["2012"]]},"page":"1719-1729","title":"Nanoemulsions versus microemulsions: Terminology, differences, and similarities","type":"article-journal","volume":"8"},"uris":["http://www.mendeley.com/documents/?uuid=4c9205df-03c6-4ffe-81d7-759cb20599de"]}],"mendeley":{"formattedCitation":"(McClements, 2012)","plainTextFormattedCitation":"(McClements, 2012)","previouslyFormattedCitation":"(McClements, 2012)"},"properties":{"noteIndex":0},"schema":"https://github.com/citation-style-language/schema/raw/master/csl-citation.json"}</w:instrText>
      </w:r>
      <w:r w:rsidR="00B67A1E">
        <w:rPr>
          <w:sz w:val="24"/>
          <w:lang w:eastAsia="en-US"/>
        </w:rPr>
        <w:fldChar w:fldCharType="separate"/>
      </w:r>
      <w:r w:rsidR="00AC5D29" w:rsidRPr="00AC5D29">
        <w:rPr>
          <w:noProof/>
          <w:sz w:val="24"/>
          <w:lang w:eastAsia="en-US"/>
        </w:rPr>
        <w:t>(McClements 2012)</w:t>
      </w:r>
      <w:r w:rsidR="00B67A1E">
        <w:rPr>
          <w:sz w:val="24"/>
          <w:lang w:eastAsia="en-US"/>
        </w:rPr>
        <w:fldChar w:fldCharType="end"/>
      </w:r>
      <w:r w:rsidRPr="00561593">
        <w:rPr>
          <w:sz w:val="24"/>
          <w:lang w:eastAsia="en-US"/>
        </w:rPr>
        <w:t xml:space="preserve">. In addition, the absence of sediment is due to the small particle size of a nano emulsion system not affected by gravity </w:t>
      </w:r>
      <w:r w:rsidR="00B67A1E">
        <w:rPr>
          <w:sz w:val="24"/>
          <w:lang w:eastAsia="en-US"/>
        </w:rPr>
        <w:fldChar w:fldCharType="begin" w:fldLock="1"/>
      </w:r>
      <w:r w:rsidR="001C6032">
        <w:rPr>
          <w:sz w:val="24"/>
          <w:lang w:eastAsia="en-US"/>
        </w:rPr>
        <w:instrText>ADDIN CSL_CITATION {"citationItems":[{"id":"ITEM-1","itemData":{"DOI":"10.1515/ejnm-2013-0001","ISSN":"1662596X","abstract":"Nanotechnology, the science of nano sized particles, has rapidly gained the spotlight in diversified areas including pharmaceutical sector. With the blessings of accurate drug designing and better pharmacological action, it has entered the pharmaceutical arena bringing promising discoveries along with it. Nanoemulsion is one of the greatest and advantageous dosage forms with the application of nanotechnology in pharmaceutical formulations. Very small size droplets of the nanoemulsion favor better drug absorption and targeting. It not only improves the conventional emulsion systems but also opens new opportunities for other drugs to be designed more precisely with better bioavailability and accurate dosing rendering minimum side effects. This article depicts various advantageous features of nanoemulsions delineating different methods of preparation. The foci of this review also include the opportunities of other drugs to be formulated through nanoemulsification in order to ensure better therapeutic effect. The summary shows recent researches on nanoemulsion formulation from different classes of drugs as well as some formulations based on nanoemulsion templates. The methods of preparing nanoparticles, characterized by nanoemulsion templates, have also been discussed which, as a whole, presents the best possibilities of nanoemulsions.","author":[{"dropping-particle":"","family":"Sutradhar","given":"Kumar Bishwajit","non-dropping-particle":"","parse-names":false,"suffix":""},{"dropping-particle":"","family":"Amin","given":"Lutful","non-dropping-particle":"","parse-names":false,"suffix":""}],"container-title":"European Journal of Nanomedicine","id":"ITEM-1","issue":"2","issued":{"date-parts":[["2013"]]},"page":"97-110","title":"Nanoemulsions: Increasing possibilities in drug delivery","type":"article-journal","volume":"5"},"uris":["http://www.mendeley.com/documents/?uuid=ba12f1d7-e7b4-459c-adc5-80b4d62b8b9b"]}],"mendeley":{"formattedCitation":"(Sutradhar &amp; Amin, 2013)","plainTextFormattedCitation":"(Sutradhar &amp; Amin, 2013)","previouslyFormattedCitation":"(Sutradhar &amp; Amin, 2013)"},"properties":{"noteIndex":0},"schema":"https://github.com/citation-style-language/schema/raw/master/csl-citation.json"}</w:instrText>
      </w:r>
      <w:r w:rsidR="00B67A1E">
        <w:rPr>
          <w:sz w:val="24"/>
          <w:lang w:eastAsia="en-US"/>
        </w:rPr>
        <w:fldChar w:fldCharType="separate"/>
      </w:r>
      <w:r w:rsidR="00AC5D29" w:rsidRPr="00AC5D29">
        <w:rPr>
          <w:noProof/>
          <w:sz w:val="24"/>
          <w:lang w:eastAsia="en-US"/>
        </w:rPr>
        <w:t xml:space="preserve">(Sutradhar </w:t>
      </w:r>
      <w:r w:rsidR="001C6032">
        <w:rPr>
          <w:noProof/>
          <w:sz w:val="24"/>
          <w:lang w:eastAsia="en-US"/>
        </w:rPr>
        <w:t>and</w:t>
      </w:r>
      <w:r w:rsidR="00AC5D29" w:rsidRPr="00AC5D29">
        <w:rPr>
          <w:noProof/>
          <w:sz w:val="24"/>
          <w:lang w:eastAsia="en-US"/>
        </w:rPr>
        <w:t xml:space="preserve"> Amin 2013)</w:t>
      </w:r>
      <w:r w:rsidR="00B67A1E">
        <w:rPr>
          <w:sz w:val="24"/>
          <w:lang w:eastAsia="en-US"/>
        </w:rPr>
        <w:fldChar w:fldCharType="end"/>
      </w:r>
      <w:r w:rsidRPr="00561593">
        <w:rPr>
          <w:sz w:val="24"/>
          <w:lang w:eastAsia="en-US"/>
        </w:rPr>
        <w:t xml:space="preserve">. </w:t>
      </w:r>
      <w:r w:rsidR="00EF578C" w:rsidRPr="00197FB3">
        <w:rPr>
          <w:sz w:val="24"/>
          <w:lang w:eastAsia="en-US"/>
        </w:rPr>
        <w:t>Therefore,</w:t>
      </w:r>
      <w:r w:rsidR="00197FB3" w:rsidRPr="00197FB3">
        <w:rPr>
          <w:sz w:val="24"/>
          <w:lang w:eastAsia="en-US"/>
        </w:rPr>
        <w:t xml:space="preserve"> when spraying using a sprayer, it will not block the nozzle.</w:t>
      </w:r>
    </w:p>
    <w:p w14:paraId="4931F5BF" w14:textId="18861DF6" w:rsidR="00654502" w:rsidRDefault="00EF578C" w:rsidP="00654502">
      <w:pPr>
        <w:spacing w:line="480" w:lineRule="auto"/>
        <w:ind w:firstLine="426"/>
        <w:rPr>
          <w:sz w:val="24"/>
          <w:lang w:eastAsia="en-US"/>
        </w:rPr>
      </w:pPr>
      <w:r w:rsidRPr="00EF578C">
        <w:rPr>
          <w:sz w:val="24"/>
          <w:lang w:eastAsia="en-US"/>
        </w:rPr>
        <w:t>The average particle size and polydispersity index (PDI) indicate the quality that determines a formula's safety, stability, efficacy, and in vitro and in vivo behavior</w:t>
      </w:r>
      <w:r>
        <w:rPr>
          <w:sz w:val="24"/>
          <w:lang w:eastAsia="en-US"/>
        </w:rPr>
        <w:t xml:space="preserve"> </w:t>
      </w:r>
      <w:r w:rsidR="00BF78AA">
        <w:rPr>
          <w:sz w:val="24"/>
          <w:lang w:eastAsia="en-US"/>
        </w:rPr>
        <w:fldChar w:fldCharType="begin" w:fldLock="1"/>
      </w:r>
      <w:r w:rsidR="001C6032">
        <w:rPr>
          <w:sz w:val="24"/>
          <w:lang w:eastAsia="en-US"/>
        </w:rPr>
        <w:instrText>ADDIN CSL_CITATION {"citationItems":[{"id":"ITEM-1","itemData":{"DOI":"10.3390/pharmaceutics10020057","ISSN":"19994923","PMID":"29783687","abstract":"Lipid-based drug delivery systems, or lipidic carriers, are being extensively employed to enhance the bioavailability of poorly-soluble drugs. They have the ability to incorporate both lipophilic and hydrophilic molecules and protecting them against degradation in vitro and in vivo. There is a number of physical attributes of lipid-based nanocarriers that determine their safety, stability, efficacy, as well as their in vitro and in vivo behaviour. These include average particle size/diameter and the polydispersity index (PDI), which is an indication of their quality with respect to the size distribution. The suitability of nanocarrier formulations for a particular route of drug administration depends on their average diameter, PDI and size stability, among other parameters. Controlling and validating these parameters are of key importance for the effective clinical applications of nanocarrier formulations. This review highlights the significance of size and PDI in the successful design, formulation and development of nanosystems for pharmaceutical, nutraceutical and other applications. Liposomes, nanoliposomes, vesicular phospholipid gels, solid lipid nanoparticles, transfersomes and tocosomes are presented as frequently-used lipidic drug carriers. The advantages and limitations of a range of available analytical techniques used to characterize lipidic nanocarrier formulations are also covered.","author":[{"dropping-particle":"","family":"Danaei","given":"M.","non-dropping-particle":"","parse-names":false,"suffix":""},{"dropping-particle":"","family":"Dehghankhold","given":"M.","non-dropping-particle":"","parse-names":false,"suffix":""},{"dropping-particle":"","family":"Ataei","given":"S.","non-dropping-particle":"","parse-names":false,"suffix":""},{"dropping-particle":"","family":"Hasanzadeh Davarani","given":"F.","non-dropping-particle":"","parse-names":false,"suffix":""},{"dropping-particle":"","family":"Javanmard","given":"R.","non-dropping-particle":"","parse-names":false,"suffix":""},{"dropping-particle":"","family":"Dokhani","given":"A.","non-dropping-particle":"","parse-names":false,"suffix":""},{"dropping-particle":"","family":"Khorasani","given":"S.","non-dropping-particle":"","parse-names":false,"suffix":""},{"dropping-particle":"","family":"Mozafari","given":"M. R.","non-dropping-particle":"","parse-names":false,"suffix":""}],"container-title":"Pharmaceutics","id":"ITEM-1","issue":"2","issued":{"date-parts":[["2018"]]},"page":"1-17","title":"Impact of particle size and polydispersity index on the clinical applications of lipidic nanocarrier systems","type":"article-journal","volume":"10"},"uris":["http://www.mendeley.com/documents/?uuid=2bcfea64-255b-40cd-8f0e-32ad8e7fcfd3"]}],"mendeley":{"formattedCitation":"(Danaei et al., 2018)","manualFormatting":"(Danaei et al. 2018)","plainTextFormattedCitation":"(Danaei et al., 2018)","previouslyFormattedCitation":"(Danaei et al., 2018)"},"properties":{"noteIndex":0},"schema":"https://github.com/citation-style-language/schema/raw/master/csl-citation.json"}</w:instrText>
      </w:r>
      <w:r w:rsidR="00BF78AA">
        <w:rPr>
          <w:sz w:val="24"/>
          <w:lang w:eastAsia="en-US"/>
        </w:rPr>
        <w:fldChar w:fldCharType="separate"/>
      </w:r>
      <w:r w:rsidR="00AC5D29" w:rsidRPr="00AC5D29">
        <w:rPr>
          <w:noProof/>
          <w:sz w:val="24"/>
          <w:lang w:eastAsia="en-US"/>
        </w:rPr>
        <w:t xml:space="preserve">(Danaei </w:t>
      </w:r>
      <w:r w:rsidR="00AC5D29" w:rsidRPr="00AC5D29">
        <w:rPr>
          <w:i/>
          <w:noProof/>
          <w:sz w:val="24"/>
          <w:lang w:eastAsia="en-US"/>
        </w:rPr>
        <w:t>et al.</w:t>
      </w:r>
      <w:r w:rsidR="00AC5D29" w:rsidRPr="00AC5D29">
        <w:rPr>
          <w:noProof/>
          <w:sz w:val="24"/>
          <w:lang w:eastAsia="en-US"/>
        </w:rPr>
        <w:t xml:space="preserve"> 2018)</w:t>
      </w:r>
      <w:r w:rsidR="00BF78AA">
        <w:rPr>
          <w:sz w:val="24"/>
          <w:lang w:eastAsia="en-US"/>
        </w:rPr>
        <w:fldChar w:fldCharType="end"/>
      </w:r>
      <w:r w:rsidR="00C63417" w:rsidRPr="00561593">
        <w:rPr>
          <w:sz w:val="24"/>
          <w:lang w:eastAsia="en-US"/>
        </w:rPr>
        <w:t xml:space="preserve">. These parameters are </w:t>
      </w:r>
      <w:r w:rsidRPr="00EF578C">
        <w:rPr>
          <w:sz w:val="24"/>
          <w:lang w:eastAsia="en-US"/>
        </w:rPr>
        <w:t>significant</w:t>
      </w:r>
      <w:r>
        <w:rPr>
          <w:sz w:val="24"/>
          <w:lang w:eastAsia="en-US"/>
        </w:rPr>
        <w:t xml:space="preserve"> </w:t>
      </w:r>
      <w:r w:rsidR="00C63417" w:rsidRPr="00561593">
        <w:rPr>
          <w:sz w:val="24"/>
          <w:lang w:eastAsia="en-US"/>
        </w:rPr>
        <w:t xml:space="preserve">physical characteristics when manufacturing products. The characteristics of nanocarriers with small particle sizes can </w:t>
      </w:r>
      <w:r w:rsidR="00C63417" w:rsidRPr="00561593">
        <w:rPr>
          <w:sz w:val="24"/>
          <w:lang w:eastAsia="en-US"/>
        </w:rPr>
        <w:lastRenderedPageBreak/>
        <w:t xml:space="preserve">affect bulk properties, stability, product performance, encapsulation efficiency, bio-distribution, final product appearance, and cellular uptake </w:t>
      </w:r>
      <w:r w:rsidR="00BF78AA">
        <w:rPr>
          <w:sz w:val="24"/>
          <w:lang w:eastAsia="en-US"/>
        </w:rPr>
        <w:fldChar w:fldCharType="begin" w:fldLock="1"/>
      </w:r>
      <w:r w:rsidR="001C6032">
        <w:rPr>
          <w:sz w:val="24"/>
          <w:lang w:eastAsia="en-US"/>
        </w:rPr>
        <w:instrText>ADDIN CSL_CITATION {"citationItems":[{"id":"ITEM-1","itemData":{"DOI":"10.15171/apb.2016.021","ISSN":"22517308","abstract":"During the past decade, pharmaceutical science has seen rapid growth in interest for nanoscale materials. Solid lipid nanoparticles (SLNs) and nanostructured lipid carriers (NLCs) are popular research topics recently introduced as nano-scale drug carriers; they have shown numerous merits in drug delivery. Size is the most important index in a nanocarrier affecting its drug delivery efficiency. The influence of preparation conditions and type of lipidic components on the size of SLN and NLC in comparable states seems to be interesting for researchers who investigate these types of carriers. This review highlights the results of SLN and NLC particle size and size distribution comparisons.","author":[{"dropping-particle":"","family":"Bahari","given":"Leila Azhar Shekoufeh","non-dropping-particle":"","parse-names":false,"suffix":""},{"dropping-particle":"","family":"Hamishehkar","given":"Hamed","non-dropping-particle":"","parse-names":false,"suffix":""}],"container-title":"Advanced Pharmaceutical Bulletin","id":"ITEM-1","issue":"2","issued":{"date-parts":[["2016"]]},"page":"143-151","title":"The impact of variables on particle size of solid lipid nanoparticles and nanostructured lipid carriers; A comparative literature review","type":"article-journal","volume":"6"},"uris":["http://www.mendeley.com/documents/?uuid=4bc1ac6b-7d0e-43f5-b54a-1be8200a5a43"]},{"id":"ITEM-2","itemData":{"DOI":"doi:10.1080/01932691.2016.1269651","abstract":"Liposomes play an important role in medical and pharmaceutical science as e.g. nanoscale drug carriers. One of most important features is their size and size distribution, influencing both their bio-distribution and their targeting efficiency to tumors and therapeutic activity of liposomal antitumor drugs. In this study the effect of preparation method and molecular interaction on size and shape of liposome was studied. Size and shape characterisation of liposomes were performed by asymmetrical flow field-flow fractionation coupled online with multi-angle light scattering (AF4-MALS). The size distributions obtained by AF4-MALS were compared to mean particle sizes and size distribution measured with other standard method such as dynamic light scattering technique (DLS), e.g. Photon Correlation Spectroscopy (PCS). Furthermore, the effect of molecular interaction (hydrophilic and hydrophobic model drugs) on liposomal structure were assessed.","author":[{"dropping-particle":"","family":"Maherani","given":"Behnoush","non-dropping-particle":"","parse-names":false,"suffix":""},{"dropping-particle":"","family":"Wattraint","given":"Olivier","non-dropping-particle":"","parse-names":false,"suffix":""}],"container-title":"Journal of Dispersion Science and Technology","id":"ITEM-2","issue":"11","issued":{"date-parts":[["2016"]]},"page":"1633-1639","title":"Liposomal Structure: A Comparative Study on Light Scattering and Chromatography Techniques","type":"article-journal","volume":"38"},"uris":["http://www.mendeley.com/documents/?uuid=618563cb-6250-4b95-adea-92e9fe9154b6"]}],"mendeley":{"formattedCitation":"(Bahari &amp; Hamishehkar, 2016; Maherani &amp; Wattraint, 2016)","plainTextFormattedCitation":"(Bahari &amp; Hamishehkar, 2016; Maherani &amp; Wattraint, 2016)","previouslyFormattedCitation":"(Bahari &amp; Hamishehkar, 2016; Maherani &amp; Wattraint, 2016)"},"properties":{"noteIndex":0},"schema":"https://github.com/citation-style-language/schema/raw/master/csl-citation.json"}</w:instrText>
      </w:r>
      <w:r w:rsidR="00BF78AA">
        <w:rPr>
          <w:sz w:val="24"/>
          <w:lang w:eastAsia="en-US"/>
        </w:rPr>
        <w:fldChar w:fldCharType="separate"/>
      </w:r>
      <w:r w:rsidR="00AC5D29" w:rsidRPr="00AC5D29">
        <w:rPr>
          <w:noProof/>
          <w:sz w:val="24"/>
          <w:lang w:eastAsia="en-US"/>
        </w:rPr>
        <w:t xml:space="preserve">(Bahari </w:t>
      </w:r>
      <w:r w:rsidR="001C6032">
        <w:rPr>
          <w:noProof/>
          <w:sz w:val="24"/>
          <w:lang w:eastAsia="en-US"/>
        </w:rPr>
        <w:t>and</w:t>
      </w:r>
      <w:r w:rsidR="00AC5D29" w:rsidRPr="00AC5D29">
        <w:rPr>
          <w:noProof/>
          <w:sz w:val="24"/>
          <w:lang w:eastAsia="en-US"/>
        </w:rPr>
        <w:t xml:space="preserve"> Hamishehkar 2016; Maherani </w:t>
      </w:r>
      <w:r w:rsidR="001C6032">
        <w:rPr>
          <w:noProof/>
          <w:sz w:val="24"/>
          <w:lang w:eastAsia="en-US"/>
        </w:rPr>
        <w:t>and</w:t>
      </w:r>
      <w:r w:rsidR="00AC5D29" w:rsidRPr="00AC5D29">
        <w:rPr>
          <w:noProof/>
          <w:sz w:val="24"/>
          <w:lang w:eastAsia="en-US"/>
        </w:rPr>
        <w:t xml:space="preserve"> Wattraint</w:t>
      </w:r>
      <w:r w:rsidR="001C6032">
        <w:rPr>
          <w:noProof/>
          <w:sz w:val="24"/>
          <w:lang w:eastAsia="en-US"/>
        </w:rPr>
        <w:t xml:space="preserve"> </w:t>
      </w:r>
      <w:r w:rsidR="00AC5D29" w:rsidRPr="00AC5D29">
        <w:rPr>
          <w:noProof/>
          <w:sz w:val="24"/>
          <w:lang w:eastAsia="en-US"/>
        </w:rPr>
        <w:t>2016)</w:t>
      </w:r>
      <w:r w:rsidR="00BF78AA">
        <w:rPr>
          <w:sz w:val="24"/>
          <w:lang w:eastAsia="en-US"/>
        </w:rPr>
        <w:fldChar w:fldCharType="end"/>
      </w:r>
      <w:r w:rsidR="00C63417" w:rsidRPr="00561593">
        <w:rPr>
          <w:sz w:val="24"/>
          <w:lang w:eastAsia="en-US"/>
        </w:rPr>
        <w:t>.</w:t>
      </w:r>
    </w:p>
    <w:p w14:paraId="5FF3804A" w14:textId="6FDC2077" w:rsidR="00654502" w:rsidRDefault="00A576DE" w:rsidP="00654502">
      <w:pPr>
        <w:spacing w:line="480" w:lineRule="auto"/>
        <w:ind w:firstLine="426"/>
        <w:rPr>
          <w:sz w:val="24"/>
          <w:lang w:eastAsia="en-US"/>
        </w:rPr>
      </w:pPr>
      <w:r w:rsidRPr="00A576DE">
        <w:rPr>
          <w:sz w:val="24"/>
          <w:lang w:eastAsia="en-US"/>
        </w:rPr>
        <w:t xml:space="preserve">The clove oil nano formula produces droplet sizes &lt; 100 nm in diameter, influenced by the addition of Tween 80 concentration from 10% to 15%, as in Formulas F3 and F4, followed by a decrease in PDI values. </w:t>
      </w:r>
      <w:r w:rsidR="00FA458D" w:rsidRPr="00561593">
        <w:rPr>
          <w:sz w:val="24"/>
          <w:lang w:eastAsia="en-US"/>
        </w:rPr>
        <w:t xml:space="preserve">In line with the research of </w:t>
      </w:r>
      <w:r w:rsidR="00BF78AA">
        <w:rPr>
          <w:sz w:val="24"/>
          <w:lang w:eastAsia="en-US"/>
        </w:rPr>
        <w:fldChar w:fldCharType="begin" w:fldLock="1"/>
      </w:r>
      <w:r w:rsidR="001C6032">
        <w:rPr>
          <w:sz w:val="24"/>
          <w:lang w:eastAsia="en-US"/>
        </w:rPr>
        <w:instrText>ADDIN CSL_CITATION {"citationItems":[{"id":"ITEM-1","itemData":{"ISSN":"2321-4902","abstract":"Sweet flag (Acorus calamus L.) O/W nanoemulsion was formulated by the spontaneous emulsification method. The emulsion was formulated using sweet flag oil (6%), non-ionic surfactant with Hydrophile-Lipophile Balance (HLB) value-10.0 and cyclohexane as solvent. The emulsion was formulated with the different ration of oil and surfactant, 1:0.5, 1:1, 1:1.5 and 1:2. The minimum droplet size 17.9 nm was recorded in 1:2 (v/v) of oil and surfactant. The droplet diameter decreased with an increase in the surfactant concentration. The scanning electron microscope (SEM) image revealed that droplets were spherical in shape. The developed formulations were evaluated for insecticidal action against Sitophilus oryzae. The insecticidal action increased with an increase in surfactant concentration and dose. The median lethal concentration (LC50) value was 0.51% for 1:2 ratio formulation while it was 2.35% for 1:0.5 ratio formulation. The LC50 value decreased with decrease in droplet size and increase in surfactant concentration.","author":[{"dropping-particle":"","family":"Dhivya","given":"V","non-dropping-particle":"","parse-names":false,"suffix":""},{"dropping-particle":"","family":"Nelson","given":"Jeyarajan S","non-dropping-particle":"","parse-names":false,"suffix":""},{"dropping-particle":"","family":"Subramanian","given":"KS","non-dropping-particle":"","parse-names":false,"suffix":""},{"dropping-particle":"","family":"Edward","given":"YS Johnson Thangaraj","non-dropping-particle":"","parse-names":false,"suffix":""},{"dropping-particle":"","family":"Rajamani","given":"K","non-dropping-particle":"","parse-names":false,"suffix":""},{"dropping-particle":"","family":"Santhanakrishnan","given":"VP","non-dropping-particle":"","parse-names":false,"suffix":""},{"dropping-particle":"","family":"Sithanantham","given":"S","non-dropping-particle":"","parse-names":false,"suffix":""}],"container-title":"International Journal of Chemical Studies","id":"ITEM-1","issue":"3","issued":{"date-parts":[["2019"]]},"page":"2072-2076","title":"Formulation of sweet flag oil (Acorus calamus) nanoemulsion by spontaneous emulsification method for the management of Sitophilus oryzae","type":"article-journal","volume":"7"},"uris":["http://www.mendeley.com/documents/?uuid=2a357388-e9db-43af-a04e-78ab93461487"]}],"mendeley":{"formattedCitation":"(Dhivya et al., 2019)","manualFormatting":"Dhivya et al. (2019)","plainTextFormattedCitation":"(Dhivya et al., 2019)","previouslyFormattedCitation":"(Dhivya et al., 2019)"},"properties":{"noteIndex":0},"schema":"https://github.com/citation-style-language/schema/raw/master/csl-citation.json"}</w:instrText>
      </w:r>
      <w:r w:rsidR="00BF78AA">
        <w:rPr>
          <w:sz w:val="24"/>
          <w:lang w:eastAsia="en-US"/>
        </w:rPr>
        <w:fldChar w:fldCharType="separate"/>
      </w:r>
      <w:r w:rsidR="00BF78AA" w:rsidRPr="00BF78AA">
        <w:rPr>
          <w:noProof/>
          <w:sz w:val="24"/>
          <w:lang w:eastAsia="en-US"/>
        </w:rPr>
        <w:t xml:space="preserve">Dhivya </w:t>
      </w:r>
      <w:r w:rsidR="001C6032" w:rsidRPr="001C6032">
        <w:rPr>
          <w:i/>
          <w:iCs/>
          <w:noProof/>
          <w:sz w:val="24"/>
          <w:lang w:eastAsia="en-US"/>
        </w:rPr>
        <w:t>et al.</w:t>
      </w:r>
      <w:r w:rsidR="00BF78AA" w:rsidRPr="00BF78AA">
        <w:rPr>
          <w:noProof/>
          <w:sz w:val="24"/>
          <w:lang w:eastAsia="en-US"/>
        </w:rPr>
        <w:t xml:space="preserve"> </w:t>
      </w:r>
      <w:r w:rsidR="00BF78AA">
        <w:rPr>
          <w:noProof/>
          <w:sz w:val="24"/>
          <w:lang w:eastAsia="en-US"/>
        </w:rPr>
        <w:t>(</w:t>
      </w:r>
      <w:r w:rsidR="00BF78AA" w:rsidRPr="00BF78AA">
        <w:rPr>
          <w:noProof/>
          <w:sz w:val="24"/>
          <w:lang w:eastAsia="en-US"/>
        </w:rPr>
        <w:t>2019)</w:t>
      </w:r>
      <w:r w:rsidR="00BF78AA">
        <w:rPr>
          <w:sz w:val="24"/>
          <w:lang w:eastAsia="en-US"/>
        </w:rPr>
        <w:fldChar w:fldCharType="end"/>
      </w:r>
      <w:r w:rsidR="00FA458D" w:rsidRPr="00561593">
        <w:rPr>
          <w:sz w:val="24"/>
          <w:lang w:eastAsia="en-US"/>
        </w:rPr>
        <w:t xml:space="preserve"> that the addition of a surfactant concentration of 50% can reduce the droplet size of </w:t>
      </w:r>
      <w:r w:rsidR="00FA458D" w:rsidRPr="00561593">
        <w:rPr>
          <w:i/>
          <w:sz w:val="24"/>
          <w:lang w:eastAsia="en-US"/>
        </w:rPr>
        <w:t>Acorus calamus</w:t>
      </w:r>
      <w:r w:rsidR="00FA458D" w:rsidRPr="00561593">
        <w:rPr>
          <w:sz w:val="24"/>
          <w:lang w:eastAsia="en-US"/>
        </w:rPr>
        <w:t xml:space="preserve"> oil up to 43.17% which is spontaneously emulsified. </w:t>
      </w:r>
      <w:r w:rsidR="00814FB6" w:rsidRPr="00270F9F">
        <w:rPr>
          <w:sz w:val="24"/>
          <w:lang w:eastAsia="en-US"/>
        </w:rPr>
        <w:t>Thus,</w:t>
      </w:r>
      <w:r w:rsidR="00270F9F" w:rsidRPr="00270F9F">
        <w:rPr>
          <w:sz w:val="24"/>
          <w:lang w:eastAsia="en-US"/>
        </w:rPr>
        <w:t xml:space="preserve"> proving that the surfactant concentration affects the particle diameter.</w:t>
      </w:r>
      <w:r w:rsidR="00FA458D" w:rsidRPr="00561593">
        <w:rPr>
          <w:sz w:val="24"/>
          <w:lang w:eastAsia="en-US"/>
        </w:rPr>
        <w:t xml:space="preserve"> The results of </w:t>
      </w:r>
      <w:r w:rsidR="00BF78AA">
        <w:rPr>
          <w:sz w:val="24"/>
          <w:lang w:eastAsia="en-US"/>
        </w:rPr>
        <w:fldChar w:fldCharType="begin" w:fldLock="1"/>
      </w:r>
      <w:r w:rsidR="001C6032">
        <w:rPr>
          <w:sz w:val="24"/>
          <w:lang w:eastAsia="en-US"/>
        </w:rPr>
        <w:instrText>ADDIN CSL_CITATION {"citationItems":[{"id":"ITEM-1","itemData":{"DOI":"10.3109/03639045.2012.707203","ISSN":"03639045","PMID":"22873799","abstract":"The objective of the present research was to develop a novel pH triggered nanoemulsified in-situ gel (NE-ISG) for ophthalmic delivery of fluconazole (FLZ) to enhance the permeation and residence time of the formulation, by overcoming the limitations associated with protective ocular barriers. Pseudoternary phase diagrams were constructed using capmul MCM (oil phase), tween 80 (surfactant) and transcutol P (cosurfactant) to identify the NE region. Nanoemulsions (NE1-NE6) of FLZ were prepared by spontaneous emulsification method and evaluated for various pharmacotechnical characteristics. NE4 was selected as optimized NE and was dispersed in carbopol 934 solution to form nanoemulsified sols (NE-ISG1 to NE-ISG5) that were expected to convert in to in-situ gels at corneal pH (7.4). The optimized NE-ISG was selected on the basis of gelation ability with a residence time up to or more than 6 h. Ex-vivo transcorneal permeation study displayed significantly higher (p&lt;0.05) permeation of FLZ from NE-ISG5 (337.67 μg/cm2) and NE4 (419.30 μg/cm2) than the commercial eye drops (112.92 μg/cm2). Hen's egg test-Chorioallantoic membrane (HET-CAM) test with zero score indicated the non-irritant property of developed NE-ISG5. Corneal toxicity study revealed no visual signs of tissue damage. Hence it can be concluded that NE-ISG5 may offer a more intensive treatment of ocular fungal infections due to higher permeation, prolonged precorneal residence time and sustained drug release along with higher in-vitro efficacy, safety and greater patient compliance. © 2013 Informa Healthcare USA, Inc.","author":[{"dropping-particle":"","family":"Pathak","given":"Mukesh K.","non-dropping-particle":"","parse-names":false,"suffix":""},{"dropping-particle":"","family":"Chhabra","given":"Gulshan","non-dropping-particle":"","parse-names":false,"suffix":""},{"dropping-particle":"","family":"Pathak","given":"Kamla","non-dropping-particle":"","parse-names":false,"suffix":""}],"container-title":"Drug Development and Industrial Pharmacy","id":"ITEM-1","issue":"5","issued":{"date-parts":[["2013"]]},"page":"780-790","title":"Design and development of a novel pH triggered nanoemulsified in-situ ophthalmic gel of fluconazole: Ex-vivo transcorneal permeation, corneal toxicity and irritation testing","type":"article-journal","volume":"39"},"uris":["http://www.mendeley.com/documents/?uuid=cf5d0497-d0ed-49a4-acf0-2cf506c39050"]}],"mendeley":{"formattedCitation":"(Pathak et al., 2013)","manualFormatting":"Pathak et al. (2013)","plainTextFormattedCitation":"(Pathak et al., 2013)","previouslyFormattedCitation":"(Pathak et al., 2013)"},"properties":{"noteIndex":0},"schema":"https://github.com/citation-style-language/schema/raw/master/csl-citation.json"}</w:instrText>
      </w:r>
      <w:r w:rsidR="00BF78AA">
        <w:rPr>
          <w:sz w:val="24"/>
          <w:lang w:eastAsia="en-US"/>
        </w:rPr>
        <w:fldChar w:fldCharType="separate"/>
      </w:r>
      <w:r w:rsidR="00BF78AA" w:rsidRPr="00BF78AA">
        <w:rPr>
          <w:noProof/>
          <w:sz w:val="24"/>
          <w:lang w:eastAsia="en-US"/>
        </w:rPr>
        <w:t xml:space="preserve">Pathak </w:t>
      </w:r>
      <w:r w:rsidR="001C6032" w:rsidRPr="001C6032">
        <w:rPr>
          <w:i/>
          <w:iCs/>
          <w:noProof/>
          <w:sz w:val="24"/>
          <w:lang w:eastAsia="en-US"/>
        </w:rPr>
        <w:t>et al.</w:t>
      </w:r>
      <w:r w:rsidR="00BF78AA" w:rsidRPr="00BF78AA">
        <w:rPr>
          <w:noProof/>
          <w:sz w:val="24"/>
          <w:lang w:eastAsia="en-US"/>
        </w:rPr>
        <w:t xml:space="preserve"> </w:t>
      </w:r>
      <w:r w:rsidR="00BF78AA">
        <w:rPr>
          <w:noProof/>
          <w:sz w:val="24"/>
          <w:lang w:eastAsia="en-US"/>
        </w:rPr>
        <w:t>(</w:t>
      </w:r>
      <w:r w:rsidR="00BF78AA" w:rsidRPr="00BF78AA">
        <w:rPr>
          <w:noProof/>
          <w:sz w:val="24"/>
          <w:lang w:eastAsia="en-US"/>
        </w:rPr>
        <w:t>2013)</w:t>
      </w:r>
      <w:r w:rsidR="00BF78AA">
        <w:rPr>
          <w:sz w:val="24"/>
          <w:lang w:eastAsia="en-US"/>
        </w:rPr>
        <w:fldChar w:fldCharType="end"/>
      </w:r>
      <w:r w:rsidR="00FA458D" w:rsidRPr="00561593">
        <w:rPr>
          <w:sz w:val="24"/>
          <w:lang w:eastAsia="en-US"/>
        </w:rPr>
        <w:t xml:space="preserve"> stated that the droplet size will decrease as the ratio of surfactant to cosurfactant increases.</w:t>
      </w:r>
    </w:p>
    <w:p w14:paraId="73835775" w14:textId="0B514117" w:rsidR="00654502" w:rsidRDefault="00FA458D" w:rsidP="00654502">
      <w:pPr>
        <w:spacing w:line="480" w:lineRule="auto"/>
        <w:ind w:firstLine="426"/>
        <w:rPr>
          <w:sz w:val="24"/>
          <w:lang w:eastAsia="en-US"/>
        </w:rPr>
      </w:pPr>
      <w:r w:rsidRPr="00561593">
        <w:rPr>
          <w:sz w:val="24"/>
          <w:lang w:eastAsia="en-US"/>
        </w:rPr>
        <w:t xml:space="preserve">Particle size distribution is a physicochemical characteristic of nano emulsion that </w:t>
      </w:r>
      <w:r w:rsidR="00270F9F" w:rsidRPr="00270F9F">
        <w:rPr>
          <w:sz w:val="24"/>
          <w:lang w:eastAsia="en-US"/>
        </w:rPr>
        <w:t>significantly</w:t>
      </w:r>
      <w:r w:rsidRPr="00561593">
        <w:rPr>
          <w:sz w:val="24"/>
          <w:lang w:eastAsia="en-US"/>
        </w:rPr>
        <w:t xml:space="preserve"> determines whether it accumulates in plant tissues. Therefore, safe, stable, and efficient nanocarrier formulation requires homogeneous (mono dispersion) particles of a certain size nanocarrier. The composition of the nano-carrier and the nature of the solvent and co-solvent used require </w:t>
      </w:r>
      <w:r w:rsidR="00270F9F">
        <w:rPr>
          <w:sz w:val="24"/>
          <w:lang w:eastAsia="en-US"/>
        </w:rPr>
        <w:t>reasonable</w:t>
      </w:r>
      <w:r w:rsidRPr="00561593">
        <w:rPr>
          <w:sz w:val="24"/>
          <w:lang w:eastAsia="en-US"/>
        </w:rPr>
        <w:t xml:space="preserve"> consideration to control the particle size distribution during its preparation </w:t>
      </w:r>
      <w:r w:rsidR="00BF78AA">
        <w:rPr>
          <w:sz w:val="24"/>
          <w:lang w:eastAsia="en-US"/>
        </w:rPr>
        <w:fldChar w:fldCharType="begin" w:fldLock="1"/>
      </w:r>
      <w:r w:rsidR="001C6032">
        <w:rPr>
          <w:sz w:val="24"/>
          <w:lang w:eastAsia="en-US"/>
        </w:rPr>
        <w:instrText>ADDIN CSL_CITATION {"citationItems":[{"id":"ITEM-1","itemData":{"DOI":"10.3390/pharmaceutics9020012","ISSN":"19994923","PMID":"28346375","abstract":"Liposomes are the first nano drug delivery systems that have been successfully translated into real-time clinical applications. These closed bilayer phospholipid vesicles have witnessed many technical advances in recent years since their first development in 1965. Delivery of therapeutics by liposomes alters their biodistribution profile, which further enhances the therapeutic index of various drugs. Extensive research is being carried out using these nano drug delivery systems in diverse areas including the delivery of anti-cancer, anti-fungal, anti-inflammatory drugs and therapeutic genes. The significant contribution of liposomes as drug delivery systems in the healthcare sector is known by many clinical products, e.g., Doxil®, Ambisome®, DepoDur™, etc. This review provides a detailed update on liposomal technologies e.g., DepoFoam™ Technology, Stealth technology, etc., the formulation aspects of clinically used products and ongoing clinical trials on liposomes.","author":[{"dropping-particle":"","family":"Bulbake","given":"Upendra","non-dropping-particle":"","parse-names":false,"suffix":""},{"dropping-particle":"","family":"Doppalapudi","given":"Sindhu","non-dropping-particle":"","parse-names":false,"suffix":""},{"dropping-particle":"","family":"Kommineni","given":"Nagavendra","non-dropping-particle":"","parse-names":false,"suffix":""},{"dropping-particle":"","family":"Khan","given":"Wahid","non-dropping-particle":"","parse-names":false,"suffix":""}],"container-title":"Pharmaceutics","id":"ITEM-1","issue":"2","issued":{"date-parts":[["2017"]]},"page":"1-33","title":"Liposomal formulations in clinical use: An updated review","type":"article-journal","volume":"9"},"uris":["http://www.mendeley.com/documents/?uuid=4efeb4bd-2153-4bb8-981c-c05c2848c524"]},{"id":"ITEM-2","itemData":{"DOI":"10.1080/08982104.2017.1391285","ISSN":"15322394","PMID":"29020849","abstract":"Understanding the effect of liposome size on tendency for accumulation in tumour tissue requires preparation of defined populations of different sized particles. However, controlling the size distributions without changing the lipid composition is difficult, and differences in compositions itself modify distribution behaviour. Here, a commercial microfluidic format as well as traditional methods was used to prepare doxorubicin-loaded liposomes of different size distributions but with the same lipid composition, and drug retention, biodistribution and localization in tumour tissues were evaluated. The small (</w:instrText>
      </w:r>
      <w:r w:rsidR="001C6032">
        <w:rPr>
          <w:rFonts w:ascii="Cambria Math" w:hAnsi="Cambria Math" w:cs="Cambria Math"/>
          <w:sz w:val="24"/>
          <w:lang w:eastAsia="en-US"/>
        </w:rPr>
        <w:instrText>∼</w:instrText>
      </w:r>
      <w:r w:rsidR="001C6032">
        <w:rPr>
          <w:sz w:val="24"/>
          <w:lang w:eastAsia="en-US"/>
        </w:rPr>
        <w:instrText>50 nm diameter) liposomes prepared by microfluidics and large (</w:instrText>
      </w:r>
      <w:r w:rsidR="001C6032">
        <w:rPr>
          <w:rFonts w:ascii="Cambria Math" w:hAnsi="Cambria Math" w:cs="Cambria Math"/>
          <w:sz w:val="24"/>
          <w:lang w:eastAsia="en-US"/>
        </w:rPr>
        <w:instrText>∼</w:instrText>
      </w:r>
      <w:r w:rsidR="001C6032">
        <w:rPr>
          <w:sz w:val="24"/>
          <w:lang w:eastAsia="en-US"/>
        </w:rPr>
        <w:instrText>75 nm diameter) liposomes displayed similar drug retention in in vitro release studies, and similar biodistribution patterns in tumour-bearing mice. However, the extent of extravasation was clearly dependent on size of the liposomes, with the small liposomes showing tissue distribution beyond the vascular area compared to the large liposomes. The use of microfluidics to prepare smaller size distribution liposomes compared to sonication methods is demonstrated, and allowed preparation of different size distribution drug carriers from the same lipid composition to enable new understanding of tissue distribution in compositionally consistent materials is demonstrated.","author":[{"dropping-particle":"Da","family":"Dong","given":"Yao","non-dropping-particle":"","parse-names":false,"suffix":""},{"dropping-particle":"","family":"Tchung","given":"Estefania","non-dropping-particle":"","parse-names":false,"suffix":""},{"dropping-particle":"","family":"Nowell","given":"Cameron","non-dropping-particle":"","parse-names":false,"suffix":""},{"dropping-particle":"","family":"Kaga","given":"Sadik","non-dropping-particle":"","parse-names":false,"suffix":""},{"dropping-particle":"","family":"Leong","given":"Nathania","non-dropping-particle":"","parse-names":false,"suffix":""},{"dropping-particle":"","family":"Mehta","given":"Dharmini","non-dropping-particle":"","parse-names":false,"suffix":""},{"dropping-particle":"","family":"Kaminskas","given":"Lisa M.","non-dropping-particle":"","parse-names":false,"suffix":""},{"dropping-particle":"","family":"Boyd","given":"Ben J.","non-dropping-particle":"","parse-names":false,"suffix":""}],"container-title":"Journal of Liposome Research","id":"ITEM-2","issue":"1","issued":{"date-parts":[["2017"]]},"page":"1-9","publisher":"Taylor &amp; Francis","title":"Microfluidic preparation of drug-loaded PEGylated liposomes, and the impact of liposome size on tumour retention and penetration","type":"article-journal","volume":"29"},"uris":["http://www.mendeley.com/documents/?uuid=8ae6609c-56ac-4fa2-a9ee-f0a4eb67f86d"]},{"id":"ITEM-3","itemData":{"DOI":"10.19080/gjn.2017.02.555593","abstract":"Nanoscale lipidic carrier systems have crucial role in drug delivery, drug targeting, diagnostics and nanotherapy. These systems include liposome, nanoliposome, archaeosome, vesicular gels and more recently introduced tocosome. They can accommodate water-soluble material in their aqueous compartment(s) and, if required simultaneously, lipid-soluble substances in their lipid phases. There are already a number of approved liposomal and nanoliposomal products on the market for Human use. However, in order to improve the quality, shelf-life and safety of these products, it is necessary to pay particular attention to the choice of manufacturing method and especially selection of solvents and co- solvents. This entry will focus on the importance of preparation methods and solvents in the manufacture of lipidic nanocarriers.","author":[{"dropping-particle":"","family":"Mozafari","given":"M. R.","non-dropping-particle":"","parse-names":false,"suffix":""},{"dropping-particle":"","family":"Danaei","given":"M.","non-dropping-particle":"","parse-names":false,"suffix":""},{"dropping-particle":"","family":"Javanmard","given":"R and","non-dropping-particle":"","parse-names":false,"suffix":""},{"dropping-particle":"","family":"Maherani","given":"B","non-dropping-particle":"","parse-names":false,"suffix":""}],"container-title":"Global Journal of Nanomedicine","id":"ITEM-3","issue":"4","issued":{"date-parts":[["2017"]]},"page":"67-70","title":"Nanoscale Lipidic Carrier Systems: Importance of Preparation Method and Solvents","type":"article-journal","volume":"2"},"uris":["http://www.mendeley.com/documents/?uuid=7898473c-8a67-48b1-988f-733dc9cc1837"]}],"mendeley":{"formattedCitation":"(Bulbake et al., 2017; Dong et al., 2017; Mozafari et al., 2017)","manualFormatting":"(Bulbake et al. 2017; Dong et al. 2017; Mozafari et al. 2017)","plainTextFormattedCitation":"(Bulbake et al., 2017; Dong et al., 2017; Mozafari et al., 2017)","previouslyFormattedCitation":"(Bulbake et al., 2017; Dong et al., 2017; Mozafari et al., 2017)"},"properties":{"noteIndex":0},"schema":"https://github.com/citation-style-language/schema/raw/master/csl-citation.json"}</w:instrText>
      </w:r>
      <w:r w:rsidR="00BF78AA">
        <w:rPr>
          <w:sz w:val="24"/>
          <w:lang w:eastAsia="en-US"/>
        </w:rPr>
        <w:fldChar w:fldCharType="separate"/>
      </w:r>
      <w:r w:rsidR="00AC5D29" w:rsidRPr="00AC5D29">
        <w:rPr>
          <w:noProof/>
          <w:sz w:val="24"/>
          <w:lang w:eastAsia="en-US"/>
        </w:rPr>
        <w:t xml:space="preserve">(Bulbake </w:t>
      </w:r>
      <w:r w:rsidR="001C6032" w:rsidRPr="001C6032">
        <w:rPr>
          <w:i/>
          <w:noProof/>
          <w:sz w:val="24"/>
          <w:lang w:eastAsia="en-US"/>
        </w:rPr>
        <w:t>et al.</w:t>
      </w:r>
      <w:r w:rsidR="00AC5D29" w:rsidRPr="00AC5D29">
        <w:rPr>
          <w:noProof/>
          <w:sz w:val="24"/>
          <w:lang w:eastAsia="en-US"/>
        </w:rPr>
        <w:t xml:space="preserve"> 2017; Dong </w:t>
      </w:r>
      <w:r w:rsidR="001C6032" w:rsidRPr="001C6032">
        <w:rPr>
          <w:i/>
          <w:noProof/>
          <w:sz w:val="24"/>
          <w:lang w:eastAsia="en-US"/>
        </w:rPr>
        <w:t>et al.</w:t>
      </w:r>
      <w:r w:rsidR="00AC5D29" w:rsidRPr="00AC5D29">
        <w:rPr>
          <w:noProof/>
          <w:sz w:val="24"/>
          <w:lang w:eastAsia="en-US"/>
        </w:rPr>
        <w:t xml:space="preserve"> 2017; Mozafari </w:t>
      </w:r>
      <w:r w:rsidR="001C6032" w:rsidRPr="001C6032">
        <w:rPr>
          <w:i/>
          <w:noProof/>
          <w:sz w:val="24"/>
          <w:lang w:eastAsia="en-US"/>
        </w:rPr>
        <w:t>et al.</w:t>
      </w:r>
      <w:r w:rsidR="00AC5D29" w:rsidRPr="00AC5D29">
        <w:rPr>
          <w:noProof/>
          <w:sz w:val="24"/>
          <w:lang w:eastAsia="en-US"/>
        </w:rPr>
        <w:t xml:space="preserve"> 2017)</w:t>
      </w:r>
      <w:r w:rsidR="00BF78AA">
        <w:rPr>
          <w:sz w:val="24"/>
          <w:lang w:eastAsia="en-US"/>
        </w:rPr>
        <w:fldChar w:fldCharType="end"/>
      </w:r>
      <w:r w:rsidRPr="00561593">
        <w:rPr>
          <w:sz w:val="24"/>
          <w:lang w:eastAsia="en-US"/>
        </w:rPr>
        <w:t xml:space="preserve">. </w:t>
      </w:r>
      <w:r w:rsidR="00270F9F" w:rsidRPr="00270F9F">
        <w:rPr>
          <w:sz w:val="24"/>
          <w:lang w:eastAsia="en-US"/>
        </w:rPr>
        <w:t xml:space="preserve">After preparation, the resulting </w:t>
      </w:r>
      <w:r w:rsidR="0049252F">
        <w:rPr>
          <w:sz w:val="24"/>
          <w:lang w:eastAsia="en-US"/>
        </w:rPr>
        <w:t>nano emulsion</w:t>
      </w:r>
      <w:r w:rsidR="00270F9F" w:rsidRPr="00270F9F">
        <w:rPr>
          <w:sz w:val="24"/>
          <w:lang w:eastAsia="en-US"/>
        </w:rPr>
        <w:t xml:space="preserve"> must be analyzed </w:t>
      </w:r>
      <w:r w:rsidR="00814FB6" w:rsidRPr="00270F9F">
        <w:rPr>
          <w:sz w:val="24"/>
          <w:lang w:eastAsia="en-US"/>
        </w:rPr>
        <w:t>physicochemical</w:t>
      </w:r>
      <w:r w:rsidR="00270F9F" w:rsidRPr="00270F9F">
        <w:rPr>
          <w:sz w:val="24"/>
          <w:lang w:eastAsia="en-US"/>
        </w:rPr>
        <w:t xml:space="preserve"> to ensure its suitability</w:t>
      </w:r>
      <w:r w:rsidRPr="00561593">
        <w:rPr>
          <w:sz w:val="24"/>
          <w:lang w:eastAsia="en-US"/>
        </w:rPr>
        <w:t>. The parameters measured were nanoparticle size and polydispersity index (PDI).</w:t>
      </w:r>
    </w:p>
    <w:p w14:paraId="2EC4B774" w14:textId="7C86A16A" w:rsidR="00654502" w:rsidRDefault="00C72644" w:rsidP="00654502">
      <w:pPr>
        <w:spacing w:line="480" w:lineRule="auto"/>
        <w:ind w:firstLine="426"/>
        <w:rPr>
          <w:sz w:val="24"/>
          <w:lang w:eastAsia="en-US"/>
        </w:rPr>
      </w:pPr>
      <w:r w:rsidRPr="00C72644">
        <w:rPr>
          <w:sz w:val="24"/>
          <w:lang w:eastAsia="en-US"/>
        </w:rPr>
        <w:t>The PDI value reflects a system's uniformity level, whereas the more minor the PDI value, the distribution of particles in a mono-dispersion system is more uniform</w:t>
      </w:r>
      <w:r>
        <w:rPr>
          <w:sz w:val="24"/>
          <w:lang w:eastAsia="en-US"/>
        </w:rPr>
        <w:t xml:space="preserve"> </w:t>
      </w:r>
      <w:r w:rsidR="00BF78AA">
        <w:rPr>
          <w:sz w:val="24"/>
          <w:lang w:eastAsia="en-US"/>
        </w:rPr>
        <w:fldChar w:fldCharType="begin" w:fldLock="1"/>
      </w:r>
      <w:r w:rsidR="001C6032">
        <w:rPr>
          <w:sz w:val="24"/>
          <w:lang w:eastAsia="en-US"/>
        </w:rPr>
        <w:instrText>ADDIN CSL_CITATION {"citationItems":[{"id":"ITEM-1","itemData":{"DOI":"10.1016/j.jcis.2016.11.057","ISSN":"10957103","PMID":"27914331","abstract":"A considerable research effort is focused on developing effective delivery systems for hydrophobic nutraceuticals. β-carotene, a pro-vitamin A carotenoid, requires encapsulation to improve its water dispersibility and chemical stability in foods. In this study, β-carotene was encapsulated in oil-in-water nanoemulsions fabricated using high-pressure dual-channel microfluidization. Two types of natural emulsifier, quillaja saponins (Q-Naturale) and whey protein isolate (WPI), were capable of producing nanoemulsions (d32 = 0.14–0.16 μm) using this novel homogenization method. The physical and chemical stability of these nanoemulsions were characterized during storage at neutral pH conditions at refrigeration (4 °C), ambient (25 °C), and elevated (55 °C) temperatures. At 4 and 25 °C, all nanoemulsions remained physically stable throughout 14 days storage, with little change in particle size or evidence of creaming. At 55 °C, WPI nanoemulsions were also physically stable, but a small amount of droplet aggregation occurred in saponin nanoemulsions. The rate of β-carotene degradation increased with increasing storage temperature, but did not depend strongly on emulsifier type. This study showed that dual-channel microfluidization is an efficient method of continuously producing carotenoid-loaded nanoemulsions from natural emulsifiers. This knowledge may be useful for developing nutraceutical delivery systems for application within commercial food, beverage, and pharmaceutical products.","author":[{"dropping-particle":"","family":"Luo","given":"Xiang","non-dropping-particle":"","parse-names":false,"suffix":""},{"dropping-particle":"","family":"Zhou","given":"Yanyan","non-dropping-particle":"","parse-names":false,"suffix":""},{"dropping-particle":"","family":"Bai","given":"Long","non-dropping-particle":"","parse-names":false,"suffix":""},{"dropping-particle":"","family":"Liu","given":"Fuguo","non-dropping-particle":"","parse-names":false,"suffix":""},{"dropping-particle":"","family":"Deng","given":"Yihui","non-dropping-particle":"","parse-names":false,"suffix":""},{"dropping-particle":"","family":"McClements","given":"David Julian","non-dropping-particle":"","parse-names":false,"suffix":""}],"container-title":"Journal of Colloid and Interface Science","id":"ITEM-1","issued":{"date-parts":[["2017"]]},"page":"328-335","title":"Fabrication of β-carotene nanoemulsion-based delivery systems using dual-channel microfluidization: Physical and chemical stability","type":"article-journal","volume":"490"},"uris":["http://www.mendeley.com/documents/?uuid=683db8ed-45a8-4f76-85d5-169941fec937"]}],"mendeley":{"formattedCitation":"(Luo et al., 2017)","manualFormatting":"(Luo et al. 2017)","plainTextFormattedCitation":"(Luo et al., 2017)","previouslyFormattedCitation":"(Luo et al., 2017)"},"properties":{"noteIndex":0},"schema":"https://github.com/citation-style-language/schema/raw/master/csl-citation.json"}</w:instrText>
      </w:r>
      <w:r w:rsidR="00BF78AA">
        <w:rPr>
          <w:sz w:val="24"/>
          <w:lang w:eastAsia="en-US"/>
        </w:rPr>
        <w:fldChar w:fldCharType="separate"/>
      </w:r>
      <w:r w:rsidR="00AC5D29" w:rsidRPr="00AC5D29">
        <w:rPr>
          <w:noProof/>
          <w:sz w:val="24"/>
          <w:lang w:eastAsia="en-US"/>
        </w:rPr>
        <w:t xml:space="preserve">(Luo </w:t>
      </w:r>
      <w:r w:rsidR="001C6032" w:rsidRPr="001C6032">
        <w:rPr>
          <w:i/>
          <w:noProof/>
          <w:sz w:val="24"/>
          <w:lang w:eastAsia="en-US"/>
        </w:rPr>
        <w:t>et al.</w:t>
      </w:r>
      <w:r w:rsidR="00AC5D29" w:rsidRPr="00AC5D29">
        <w:rPr>
          <w:noProof/>
          <w:sz w:val="24"/>
          <w:lang w:eastAsia="en-US"/>
        </w:rPr>
        <w:t xml:space="preserve"> 2017)</w:t>
      </w:r>
      <w:r w:rsidR="00BF78AA">
        <w:rPr>
          <w:sz w:val="24"/>
          <w:lang w:eastAsia="en-US"/>
        </w:rPr>
        <w:fldChar w:fldCharType="end"/>
      </w:r>
      <w:r w:rsidR="00FA458D" w:rsidRPr="00561593">
        <w:rPr>
          <w:sz w:val="24"/>
          <w:lang w:eastAsia="en-US"/>
        </w:rPr>
        <w:t xml:space="preserve">. The size distribution algorithm lies between the two extreme PDI values, namely, 0.05-0.7 based on the standard documents ISO 13321:1996 E and ISO </w:t>
      </w:r>
      <w:r w:rsidR="00FA458D" w:rsidRPr="00561593">
        <w:rPr>
          <w:sz w:val="24"/>
          <w:lang w:eastAsia="en-US"/>
        </w:rPr>
        <w:lastRenderedPageBreak/>
        <w:t xml:space="preserve">22412:2008 </w:t>
      </w:r>
      <w:r w:rsidR="00BF78AA">
        <w:rPr>
          <w:sz w:val="24"/>
          <w:lang w:eastAsia="en-US"/>
        </w:rPr>
        <w:fldChar w:fldCharType="begin" w:fldLock="1"/>
      </w:r>
      <w:r w:rsidR="001C6032">
        <w:rPr>
          <w:sz w:val="24"/>
          <w:lang w:eastAsia="en-US"/>
        </w:rPr>
        <w:instrText>ADDIN CSL_CITATION {"citationItems":[{"id":"ITEM-1","itemData":{"DOI":"10.1016/B978-0-323-46139-9.00002-5","ISBN":"9780323461450","abstract":"Frequently, the size, size distribution, and shape of particles are crucial to their function. Hence, determining particle morphology is significant, and many methods have been developed for this purpose. Dynamic light scattering (DLS) is a noninvasive technique that has been widely used in chemistry, physics, polymer science, colloid chemistry, material science, biophysics, biochemistry, industrial biophysics, etc., for measuring the size, size distribution profile, and shape of particles in suspension or polymers in solution. It generally allows one to measure submicrometer particles and can also be used to determine particles with sizes less than a nanometer. DLS is also performed to investigate the slow dynamics, verification processes, and gelation processes of particles. This chapter discusses the use of DLS as an efficient and nondestructive characterization technique of particles.","author":[{"dropping-particle":"","family":"Sakho","given":"El Hadji Mamour","non-dropping-particle":"","parse-names":false,"suffix":""},{"dropping-particle":"","family":"Allahyari","given":"Elaheh","non-dropping-particle":"","parse-names":false,"suffix":""},{"dropping-particle":"","family":"Oluwafemi","given":"Oluwatobi S.","non-dropping-particle":"","parse-names":false,"suffix":""},{"dropping-particle":"","family":"Thomas","given":"Sabu","non-dropping-particle":"","parse-names":false,"suffix":""},{"dropping-particle":"","family":"Kalarikkal","given":"Nandakumar","non-dropping-particle":"","parse-names":false,"suffix":""}],"container-title":"Thermal and Rheological Measurement Techniques for Nanomaterials Characterization","id":"ITEM-1","issued":{"date-parts":[["2017"]]},"page":"37-49","title":"Dynamic Light Scattering (DLS)","type":"article-journal","volume":"3"},"uris":["http://www.mendeley.com/documents/?uuid=844555d6-b9f4-437a-a36f-12c13b888080"]}],"mendeley":{"formattedCitation":"(Sakho et al., 2017)","manualFormatting":"(Sakho et al. 2017)","plainTextFormattedCitation":"(Sakho et al., 2017)","previouslyFormattedCitation":"(Sakho et al., 2017)"},"properties":{"noteIndex":0},"schema":"https://github.com/citation-style-language/schema/raw/master/csl-citation.json"}</w:instrText>
      </w:r>
      <w:r w:rsidR="00BF78AA">
        <w:rPr>
          <w:sz w:val="24"/>
          <w:lang w:eastAsia="en-US"/>
        </w:rPr>
        <w:fldChar w:fldCharType="separate"/>
      </w:r>
      <w:r w:rsidR="00AC5D29" w:rsidRPr="00AC5D29">
        <w:rPr>
          <w:noProof/>
          <w:sz w:val="24"/>
          <w:lang w:eastAsia="en-US"/>
        </w:rPr>
        <w:t xml:space="preserve">(Sakho </w:t>
      </w:r>
      <w:r w:rsidR="001C6032" w:rsidRPr="001C6032">
        <w:rPr>
          <w:i/>
          <w:noProof/>
          <w:sz w:val="24"/>
          <w:lang w:eastAsia="en-US"/>
        </w:rPr>
        <w:t>et al.</w:t>
      </w:r>
      <w:r w:rsidR="00AC5D29" w:rsidRPr="00AC5D29">
        <w:rPr>
          <w:noProof/>
          <w:sz w:val="24"/>
          <w:lang w:eastAsia="en-US"/>
        </w:rPr>
        <w:t xml:space="preserve"> 2017)</w:t>
      </w:r>
      <w:r w:rsidR="00BF78AA">
        <w:rPr>
          <w:sz w:val="24"/>
          <w:lang w:eastAsia="en-US"/>
        </w:rPr>
        <w:fldChar w:fldCharType="end"/>
      </w:r>
      <w:r w:rsidR="00FA458D" w:rsidRPr="00561593">
        <w:rPr>
          <w:sz w:val="24"/>
          <w:lang w:eastAsia="en-US"/>
        </w:rPr>
        <w:t xml:space="preserve">. Nanoparticles with a PDI value&gt; 0.7 have a wide distribution and are thought to contain large droplets or clusters that can settle slowly </w:t>
      </w:r>
      <w:r w:rsidR="00BF78AA">
        <w:rPr>
          <w:sz w:val="24"/>
          <w:lang w:eastAsia="en-US"/>
        </w:rPr>
        <w:fldChar w:fldCharType="begin" w:fldLock="1"/>
      </w:r>
      <w:r w:rsidR="001C6032">
        <w:rPr>
          <w:sz w:val="24"/>
          <w:lang w:eastAsia="en-US"/>
        </w:rPr>
        <w:instrText>ADDIN CSL_CITATION {"citationItems":[{"id":"ITEM-1","itemData":{"author":[{"dropping-particle":"","family":"Azmy","given":"Radwa M","non-dropping-particle":"","parse-names":false,"suffix":""},{"dropping-particle":"","family":"Gohary","given":"El","non-dropping-particle":"","parse-names":false,"suffix":""},{"dropping-particle":"El","family":"Gohary","given":"E","non-dropping-particle":"","parse-names":false,"suffix":""},{"dropping-particle":"","family":"Mahmoud","given":"Dalia M","non-dropping-particle":"","parse-names":false,"suffix":""},{"dropping-particle":"","family":"Salem","given":"Dalia A M","non-dropping-particle":"","parse-names":false,"suffix":""},{"dropping-particle":"","family":"Abdou","given":"Mohamed A","non-dropping-particle":"","parse-names":false,"suffix":""},{"dropping-particle":"","family":"Salama","given":"Mohamed S","non-dropping-particle":"","parse-names":false,"suffix":""}],"container-title":"Egyptian Journal of Aquatic Biology &amp; Fisheries","id":"ITEM-1","issue":"3","issued":{"date-parts":[["2019"]]},"page":"61-67","title":"Assessment of larvicidal activity of nanoemulsion from Citrus sinensis essential oil on Culex pipiens L. (Diptera: Culicidae)","type":"article-journal","volume":"23"},"uris":["http://www.mendeley.com/documents/?uuid=808de8e3-af1b-44c8-b6bb-5291a29c07d8"]},{"id":"ITEM-2","itemData":{"DOI":"10.3390/pharmaceutics10020057","ISSN":"19994923","PMID":"29783687","abstract":"Lipid-based drug delivery systems, or lipidic carriers, are being extensively employed to enhance the bioavailability of poorly-soluble drugs. They have the ability to incorporate both lipophilic and hydrophilic molecules and protecting them against degradation in vitro and in vivo. There is a number of physical attributes of lipid-based nanocarriers that determine their safety, stability, efficacy, as well as their in vitro and in vivo behaviour. These include average particle size/diameter and the polydispersity index (PDI), which is an indication of their quality with respect to the size distribution. The suitability of nanocarrier formulations for a particular route of drug administration depends on their average diameter, PDI and size stability, among other parameters. Controlling and validating these parameters are of key importance for the effective clinical applications of nanocarrier formulations. This review highlights the significance of size and PDI in the successful design, formulation and development of nanosystems for pharmaceutical, nutraceutical and other applications. Liposomes, nanoliposomes, vesicular phospholipid gels, solid lipid nanoparticles, transfersomes and tocosomes are presented as frequently-used lipidic drug carriers. The advantages and limitations of a range of available analytical techniques used to characterize lipidic nanocarrier formulations are also covered.","author":[{"dropping-particle":"","family":"Danaei","given":"M.","non-dropping-particle":"","parse-names":false,"suffix":""},{"dropping-particle":"","family":"Dehghankhold","given":"M.","non-dropping-particle":"","parse-names":false,"suffix":""},{"dropping-particle":"","family":"Ataei","given":"S.","non-dropping-particle":"","parse-names":false,"suffix":""},{"dropping-particle":"","family":"Hasanzadeh Davarani","given":"F.","non-dropping-particle":"","parse-names":false,"suffix":""},{"dropping-particle":"","family":"Javanmard","given":"R.","non-dropping-particle":"","parse-names":false,"suffix":""},{"dropping-particle":"","family":"Dokhani","given":"A.","non-dropping-particle":"","parse-names":false,"suffix":""},{"dropping-particle":"","family":"Khorasani","given":"S.","non-dropping-particle":"","parse-names":false,"suffix":""},{"dropping-particle":"","family":"Mozafari","given":"M. R.","non-dropping-particle":"","parse-names":false,"suffix":""}],"container-title":"Pharmaceutics","id":"ITEM-2","issue":"2","issued":{"date-parts":[["2018"]]},"page":"1-17","title":"Impact of particle size and polydispersity index on the clinical applications of lipidic nanocarrier systems","type":"article-journal","volume":"10"},"uris":["http://www.mendeley.com/documents/?uuid=2bcfea64-255b-40cd-8f0e-32ad8e7fcfd3"]}],"mendeley":{"formattedCitation":"(Azmy et al., 2019; Danaei et al., 2018)","manualFormatting":"(Azmy et al. 2019; Danaei et al. 2018)","plainTextFormattedCitation":"(Azmy et al., 2019; Danaei et al., 2018)","previouslyFormattedCitation":"(Azmy et al., 2019; Danaei et al., 2018)"},"properties":{"noteIndex":0},"schema":"https://github.com/citation-style-language/schema/raw/master/csl-citation.json"}</w:instrText>
      </w:r>
      <w:r w:rsidR="00BF78AA">
        <w:rPr>
          <w:sz w:val="24"/>
          <w:lang w:eastAsia="en-US"/>
        </w:rPr>
        <w:fldChar w:fldCharType="separate"/>
      </w:r>
      <w:r w:rsidR="00AC5D29" w:rsidRPr="00AC5D29">
        <w:rPr>
          <w:noProof/>
          <w:sz w:val="24"/>
          <w:lang w:eastAsia="en-US"/>
        </w:rPr>
        <w:t xml:space="preserve">(Azmy </w:t>
      </w:r>
      <w:r w:rsidR="001C6032" w:rsidRPr="001C6032">
        <w:rPr>
          <w:i/>
          <w:noProof/>
          <w:sz w:val="24"/>
          <w:lang w:eastAsia="en-US"/>
        </w:rPr>
        <w:t>et al.</w:t>
      </w:r>
      <w:r w:rsidR="00AC5D29" w:rsidRPr="00AC5D29">
        <w:rPr>
          <w:noProof/>
          <w:sz w:val="24"/>
          <w:lang w:eastAsia="en-US"/>
        </w:rPr>
        <w:t xml:space="preserve"> 2019; Danaei </w:t>
      </w:r>
      <w:r w:rsidR="001C6032" w:rsidRPr="001C6032">
        <w:rPr>
          <w:i/>
          <w:noProof/>
          <w:sz w:val="24"/>
          <w:lang w:eastAsia="en-US"/>
        </w:rPr>
        <w:t>et al.</w:t>
      </w:r>
      <w:r w:rsidR="00AC5D29" w:rsidRPr="00AC5D29">
        <w:rPr>
          <w:noProof/>
          <w:sz w:val="24"/>
          <w:lang w:eastAsia="en-US"/>
        </w:rPr>
        <w:t xml:space="preserve"> 2018)</w:t>
      </w:r>
      <w:r w:rsidR="00BF78AA">
        <w:rPr>
          <w:sz w:val="24"/>
          <w:lang w:eastAsia="en-US"/>
        </w:rPr>
        <w:fldChar w:fldCharType="end"/>
      </w:r>
      <w:r w:rsidR="00FA458D" w:rsidRPr="00561593">
        <w:rPr>
          <w:sz w:val="24"/>
          <w:lang w:eastAsia="en-US"/>
        </w:rPr>
        <w:t xml:space="preserve">. An index with a value less than 0.05 is seen with a highly monodispersed standard. The polydispersity index (PDI) shows the diversity of a dispersed system and the PDI value ranges from 0 to 1. </w:t>
      </w:r>
    </w:p>
    <w:p w14:paraId="1C68CCDF" w14:textId="385593AE" w:rsidR="00654502" w:rsidRDefault="00A576DE" w:rsidP="00654502">
      <w:pPr>
        <w:spacing w:line="480" w:lineRule="auto"/>
        <w:ind w:firstLine="426"/>
        <w:rPr>
          <w:sz w:val="24"/>
          <w:lang w:eastAsia="en-US"/>
        </w:rPr>
      </w:pPr>
      <w:r w:rsidRPr="00A576DE">
        <w:rPr>
          <w:sz w:val="24"/>
          <w:lang w:eastAsia="en-US"/>
        </w:rPr>
        <w:t xml:space="preserve">The resulting clove oil nano formula with a PDI value of &lt;0.2 has a standard mono dispersion or homogeneous particle size. </w:t>
      </w:r>
      <w:r w:rsidR="00FA458D" w:rsidRPr="00561593">
        <w:rPr>
          <w:sz w:val="24"/>
          <w:lang w:eastAsia="en-US"/>
        </w:rPr>
        <w:t xml:space="preserve">As </w:t>
      </w:r>
      <w:r w:rsidR="00BF78AA">
        <w:rPr>
          <w:sz w:val="24"/>
          <w:lang w:eastAsia="en-US"/>
        </w:rPr>
        <w:fldChar w:fldCharType="begin" w:fldLock="1"/>
      </w:r>
      <w:r w:rsidR="001C6032">
        <w:rPr>
          <w:sz w:val="24"/>
          <w:lang w:eastAsia="en-US"/>
        </w:rPr>
        <w:instrText>ADDIN CSL_CITATION {"citationItems":[{"id":"ITEM-1","itemData":{"author":[{"dropping-particle":"","family":"Azmy","given":"Radwa M","non-dropping-particle":"","parse-names":false,"suffix":""},{"dropping-particle":"","family":"Gohary","given":"El","non-dropping-particle":"","parse-names":false,"suffix":""},{"dropping-particle":"El","family":"Gohary","given":"E","non-dropping-particle":"","parse-names":false,"suffix":""},{"dropping-particle":"","family":"Mahmoud","given":"Dalia M","non-dropping-particle":"","parse-names":false,"suffix":""},{"dropping-particle":"","family":"Salem","given":"Dalia A M","non-dropping-particle":"","parse-names":false,"suffix":""},{"dropping-particle":"","family":"Abdou","given":"Mohamed A","non-dropping-particle":"","parse-names":false,"suffix":""},{"dropping-particle":"","family":"Salama","given":"Mohamed S","non-dropping-particle":"","parse-names":false,"suffix":""}],"container-title":"Egyptian Journal of Aquatic Biology &amp; Fisheries","id":"ITEM-1","issue":"3","issued":{"date-parts":[["2019"]]},"page":"61-67","title":"Assessment of larvicidal activity of nanoemulsion from Citrus sinensis essential oil on Culex pipiens L. (Diptera: Culicidae)","type":"article-journal","volume":"23"},"uris":["http://www.mendeley.com/documents/?uuid=808de8e3-af1b-44c8-b6bb-5291a29c07d8"]}],"mendeley":{"formattedCitation":"(Azmy et al., 2019)","manualFormatting":"Azmy et al. (2019)","plainTextFormattedCitation":"(Azmy et al., 2019)","previouslyFormattedCitation":"(Azmy et al., 2019)"},"properties":{"noteIndex":0},"schema":"https://github.com/citation-style-language/schema/raw/master/csl-citation.json"}</w:instrText>
      </w:r>
      <w:r w:rsidR="00BF78AA">
        <w:rPr>
          <w:sz w:val="24"/>
          <w:lang w:eastAsia="en-US"/>
        </w:rPr>
        <w:fldChar w:fldCharType="separate"/>
      </w:r>
      <w:r w:rsidR="00BF78AA" w:rsidRPr="00BF78AA">
        <w:rPr>
          <w:noProof/>
          <w:sz w:val="24"/>
          <w:lang w:eastAsia="en-US"/>
        </w:rPr>
        <w:t xml:space="preserve">Azmy </w:t>
      </w:r>
      <w:r w:rsidR="001C6032" w:rsidRPr="001C6032">
        <w:rPr>
          <w:i/>
          <w:noProof/>
          <w:sz w:val="24"/>
          <w:lang w:eastAsia="en-US"/>
        </w:rPr>
        <w:t>et al.</w:t>
      </w:r>
      <w:r w:rsidR="00BF78AA" w:rsidRPr="00BF78AA">
        <w:rPr>
          <w:noProof/>
          <w:sz w:val="24"/>
          <w:lang w:eastAsia="en-US"/>
        </w:rPr>
        <w:t xml:space="preserve"> </w:t>
      </w:r>
      <w:r w:rsidR="00BF78AA">
        <w:rPr>
          <w:noProof/>
          <w:sz w:val="24"/>
          <w:lang w:eastAsia="en-US"/>
        </w:rPr>
        <w:t>(</w:t>
      </w:r>
      <w:r w:rsidR="00BF78AA" w:rsidRPr="00BF78AA">
        <w:rPr>
          <w:noProof/>
          <w:sz w:val="24"/>
          <w:lang w:eastAsia="en-US"/>
        </w:rPr>
        <w:t>2019)</w:t>
      </w:r>
      <w:r w:rsidR="00BF78AA">
        <w:rPr>
          <w:sz w:val="24"/>
          <w:lang w:eastAsia="en-US"/>
        </w:rPr>
        <w:fldChar w:fldCharType="end"/>
      </w:r>
      <w:r w:rsidR="00FA458D" w:rsidRPr="00561593">
        <w:rPr>
          <w:sz w:val="24"/>
          <w:lang w:eastAsia="en-US"/>
        </w:rPr>
        <w:t xml:space="preserve"> </w:t>
      </w:r>
      <w:r w:rsidRPr="00A576DE">
        <w:rPr>
          <w:sz w:val="24"/>
          <w:lang w:eastAsia="en-US"/>
        </w:rPr>
        <w:t>stated, PDI &lt;0.6 indicates small and homogeneous droplet size, 0.6-0.7 medium droplet size, and &gt;0.7 contains large droplets and wide/heterogeneous distribution.</w:t>
      </w:r>
      <w:r w:rsidR="00FA458D" w:rsidRPr="00561593">
        <w:rPr>
          <w:sz w:val="24"/>
          <w:lang w:eastAsia="en-US"/>
        </w:rPr>
        <w:t xml:space="preserve"> In line with the opinion of </w:t>
      </w:r>
      <w:r w:rsidR="00FA458D" w:rsidRPr="00561593">
        <w:rPr>
          <w:sz w:val="24"/>
          <w:lang w:eastAsia="en-US"/>
        </w:rPr>
        <w:fldChar w:fldCharType="begin" w:fldLock="1"/>
      </w:r>
      <w:r w:rsidR="001C6032">
        <w:rPr>
          <w:sz w:val="24"/>
          <w:lang w:eastAsia="en-US"/>
        </w:rPr>
        <w:instrText>ADDIN CSL_CITATION {"citationItems":[{"id":"ITEM-1","itemData":{"DOI":"10.1080/19443994.2015.1092893","ISSN":"19443986","abstract":"Abstract: Clove oil is an essential oil used as a biodegradable antibacterial agent in food and pharmaceutical products. Emulsions are used to stabilize and increase the antimicrobial efficacy of oils in aqueous solutions. Smaller droplets provide better distribution of the oil. In this study, we formulate clove oil in aqueous solution by nanoemulsion. The aim of this study was to optimize key parameters in the preparation of clove oil nanoemulsion to obtain stable emulsions with less than 50 nm droplet size. The evaluated parameters include the concentration of clove oil, concentration of emulsifier, hydrophilic–lipophilic balance (HLB) number, and ultrasonication time. We determined the following response parameters: droplet size, polydispersity index, and zeta potential, and we aimed to achieve &lt;50 nm droplet size with low polydispersity index and a highly negative zeta potential. The optimization and evaluation was obtained via Taguchi method. Taguchi method identified the concentration of clove oil and the HLB as the most affecting factors in the preparation of nanoemulsions. The optimum conditions for the preparation of nanoemuslion such as mean droplet size, polydispersity index, and zeta potential were 50 nm, 0.49 and −40.7 mV, respectively. This formulation of clove oil resulted in minimum inhibitory concentration against Escherichia coli and Bacillus cereus of 16 and 32 μg/ml, respectively, and minimal bactericidal concentrations of 16 and 64 μg/ml, respectively.","author":[{"dropping-particle":"","family":"Shahavi","given":"Mohammad Hassan","non-dropping-particle":"","parse-names":false,"suffix":""},{"dropping-particle":"","family":"Hosseini","given":"Morteza","non-dropping-particle":"","parse-names":false,"suffix":""},{"dropping-particle":"","family":"Jahanshahi","given":"Mohsen","non-dropping-particle":"","parse-names":false,"suffix":""},{"dropping-particle":"","family":"Meyer","given":"Rikke Louise","non-dropping-particle":"","parse-names":false,"suffix":""},{"dropping-particle":"","family":"Darzi","given":"Ghasem Najafpour","non-dropping-particle":"","parse-names":false,"suffix":""}],"container-title":"Desalination and Water Treatment","id":"ITEM-1","issue":"39","issued":{"date-parts":[["2016"]]},"page":"18379-18390","title":"Clove oil nanoemulsion as an effective antibacterial agent: Taguchi optimization method","type":"article-journal","volume":"57"},"uris":["http://www.mendeley.com/documents/?uuid=cb052a40-5e80-44c4-8139-8b18ecf631a6"]}],"mendeley":{"formattedCitation":"(Shahavi et al., 2016)","manualFormatting":"(Shahavi et al. 2016)","plainTextFormattedCitation":"(Shahavi et al., 2016)","previouslyFormattedCitation":"(Shahavi et al., 2016)"},"properties":{"noteIndex":0},"schema":"https://github.com/citation-style-language/schema/raw/master/csl-citation.json"}</w:instrText>
      </w:r>
      <w:r w:rsidR="00FA458D" w:rsidRPr="00561593">
        <w:rPr>
          <w:sz w:val="24"/>
          <w:lang w:eastAsia="en-US"/>
        </w:rPr>
        <w:fldChar w:fldCharType="separate"/>
      </w:r>
      <w:r w:rsidR="00FA458D" w:rsidRPr="00561593">
        <w:rPr>
          <w:noProof/>
          <w:sz w:val="24"/>
          <w:lang w:eastAsia="en-US"/>
        </w:rPr>
        <w:t xml:space="preserve">(Shahavi </w:t>
      </w:r>
      <w:r w:rsidR="001C6032" w:rsidRPr="001C6032">
        <w:rPr>
          <w:i/>
          <w:noProof/>
          <w:sz w:val="24"/>
          <w:lang w:eastAsia="en-US"/>
        </w:rPr>
        <w:t>et al.</w:t>
      </w:r>
      <w:r w:rsidR="00FA458D" w:rsidRPr="00561593">
        <w:rPr>
          <w:noProof/>
          <w:sz w:val="24"/>
          <w:lang w:eastAsia="en-US"/>
        </w:rPr>
        <w:t xml:space="preserve"> 2016)</w:t>
      </w:r>
      <w:r w:rsidR="00FA458D" w:rsidRPr="00561593">
        <w:rPr>
          <w:sz w:val="24"/>
          <w:lang w:eastAsia="en-US"/>
        </w:rPr>
        <w:fldChar w:fldCharType="end"/>
      </w:r>
      <w:r w:rsidR="00FA458D" w:rsidRPr="00561593">
        <w:rPr>
          <w:sz w:val="24"/>
          <w:lang w:eastAsia="en-US"/>
        </w:rPr>
        <w:t xml:space="preserve"> that the optimum conditions of clove oil processed into nano emulsions, can produce a droplet size of 50 nm, and a polydispersity index of 0.49 mV. The droplet size and the small PDI value will reduce the occurrence of coagulation due to electrostatic repulsion between particles carrying the same electric </w:t>
      </w:r>
      <w:r w:rsidR="00C72644" w:rsidRPr="00561593">
        <w:rPr>
          <w:sz w:val="24"/>
          <w:lang w:eastAsia="en-US"/>
        </w:rPr>
        <w:t>charge and</w:t>
      </w:r>
      <w:r w:rsidR="00FA458D" w:rsidRPr="00561593">
        <w:rPr>
          <w:sz w:val="24"/>
          <w:lang w:eastAsia="en-US"/>
        </w:rPr>
        <w:t xml:space="preserve"> make the particles stable. In addition to droplet size, the stability of clove oil is influenced by the type of emulsifier used, pH, and storage temperature.</w:t>
      </w:r>
    </w:p>
    <w:p w14:paraId="5D1FEABE" w14:textId="186A517F" w:rsidR="00654502" w:rsidRDefault="00633E83" w:rsidP="00654502">
      <w:pPr>
        <w:spacing w:line="480" w:lineRule="auto"/>
        <w:ind w:firstLine="426"/>
        <w:rPr>
          <w:sz w:val="24"/>
          <w:lang w:eastAsia="en-US"/>
        </w:rPr>
      </w:pPr>
      <w:r w:rsidRPr="00654502">
        <w:rPr>
          <w:sz w:val="24"/>
          <w:lang w:eastAsia="en-US"/>
        </w:rPr>
        <w:t xml:space="preserve">The inhibition of germination of urediniospores in each formula was significantly different. The high inhibition of the formula against </w:t>
      </w:r>
      <w:proofErr w:type="spellStart"/>
      <w:r w:rsidRPr="00654502">
        <w:rPr>
          <w:sz w:val="24"/>
          <w:lang w:eastAsia="en-US"/>
        </w:rPr>
        <w:t>uredinospora</w:t>
      </w:r>
      <w:proofErr w:type="spellEnd"/>
      <w:r w:rsidRPr="00654502">
        <w:rPr>
          <w:sz w:val="24"/>
          <w:lang w:eastAsia="en-US"/>
        </w:rPr>
        <w:t xml:space="preserve"> H. vastatrix germination was influenced by the small nano emulsion particle size, PDI value &lt;0.2 and solution concentration. The more concentrated the concentration of the clove oil nano emulsion applied, the higher the germination inhibition of H. vastatrix urediniospores</w:t>
      </w:r>
      <w:r w:rsidR="00FA458D" w:rsidRPr="00654502">
        <w:rPr>
          <w:sz w:val="24"/>
          <w:lang w:eastAsia="en-US"/>
        </w:rPr>
        <w:t>.</w:t>
      </w:r>
      <w:r w:rsidR="00FA458D" w:rsidRPr="00561593">
        <w:rPr>
          <w:sz w:val="24"/>
          <w:lang w:eastAsia="en-US"/>
        </w:rPr>
        <w:t xml:space="preserve"> In line with the research results of </w:t>
      </w:r>
      <w:r w:rsidR="00FA458D" w:rsidRPr="00561593">
        <w:rPr>
          <w:sz w:val="24"/>
          <w:lang w:eastAsia="en-US"/>
        </w:rPr>
        <w:fldChar w:fldCharType="begin" w:fldLock="1"/>
      </w:r>
      <w:r w:rsidR="001C6032">
        <w:rPr>
          <w:sz w:val="24"/>
          <w:lang w:eastAsia="en-US"/>
        </w:rPr>
        <w:instrText>ADDIN CSL_CITATION {"citationItems":[{"id":"ITEM-1","itemData":{"DOI":"10.3390/plants9050613","ISSN":"22237747","abstract":"Biofungicides from plants are a possibility for the biocontrol of fungal diseases, as chemical products may be harmful to the environment and humans. Strawberry is one of the many plants infected by grey mould (Botrytis cinerea), and innovative methods of biocontrol against B. cinerea are under investigation. Clove (Syzygium aromaticum L.) and cinnamon (Cinnamomum cassia L.) accumulate natural compounds, such as eugenol and cinnamaldehyde, which provide antimicrobial and antifungal properties; thus, extracts of these plants could be possibly used as biofungicides. During this study, the inhibition of B. cinerea by clove and cinnamon extracts was evaluated in vitro on Petri plates and detached strawberry leaves; additionally, the chemical composition of volatiles was identified. Clove extract consisted of 52.88% eugenol, and cinnamon consisted of 74.67% cinnamaldehyde. The efficacy of the extracts on detached strawberry leaves showed that 12 mL L−1 concentration of clove extract was effective in suppressing the grey mould infection. Clove and cinnamon extracts showed an equal ability to inhibit B. cinerea on Petri plates. However, the results of the detached strawberry leaves assay showed that clove extract was more effective as a biocontrol product. Overall, clove extract expressed a high potential for application in biofungicides formulations.","author":[{"dropping-particle":"","family":"Šernaitė","given":"Lina","non-dropping-particle":"","parse-names":false,"suffix":""},{"dropping-particle":"","family":"Rasiukevičiūtė","given":"Neringa","non-dropping-particle":"","parse-names":false,"suffix":""},{"dropping-particle":"","family":"Valiuškaitė","given":"Alma","non-dropping-particle":"","parse-names":false,"suffix":""}],"container-title":"Plants","id":"ITEM-1","issue":"5","issued":{"date-parts":[["2020"]]},"page":"15-20","title":"The extracts of cinnamon and clove as potential biofungicides against strawberry grey mould","type":"article-journal","volume":"9"},"uris":["http://www.mendeley.com/documents/?uuid=7bb67f66-d7a1-446d-b265-442f81aeaeab"]}],"mendeley":{"formattedCitation":"(Šernaitė et al., 2020)","manualFormatting":"(Šernaitė et al. 2020)","plainTextFormattedCitation":"(Šernaitė et al., 2020)","previouslyFormattedCitation":"(Šernaitė et al., 2020)"},"properties":{"noteIndex":0},"schema":"https://github.com/citation-style-language/schema/raw/master/csl-citation.json"}</w:instrText>
      </w:r>
      <w:r w:rsidR="00FA458D" w:rsidRPr="00561593">
        <w:rPr>
          <w:sz w:val="24"/>
          <w:lang w:eastAsia="en-US"/>
        </w:rPr>
        <w:fldChar w:fldCharType="separate"/>
      </w:r>
      <w:r w:rsidR="00FA458D" w:rsidRPr="00561593">
        <w:rPr>
          <w:noProof/>
          <w:sz w:val="24"/>
          <w:lang w:eastAsia="en-US"/>
        </w:rPr>
        <w:t xml:space="preserve">(Šernaitė </w:t>
      </w:r>
      <w:r w:rsidR="001C6032" w:rsidRPr="001C6032">
        <w:rPr>
          <w:i/>
          <w:noProof/>
          <w:sz w:val="24"/>
          <w:lang w:eastAsia="en-US"/>
        </w:rPr>
        <w:t>et al.</w:t>
      </w:r>
      <w:r w:rsidR="00FA458D" w:rsidRPr="00561593">
        <w:rPr>
          <w:noProof/>
          <w:sz w:val="24"/>
          <w:lang w:eastAsia="en-US"/>
        </w:rPr>
        <w:t xml:space="preserve"> 2020)</w:t>
      </w:r>
      <w:r w:rsidR="00FA458D" w:rsidRPr="00561593">
        <w:rPr>
          <w:sz w:val="24"/>
          <w:lang w:eastAsia="en-US"/>
        </w:rPr>
        <w:fldChar w:fldCharType="end"/>
      </w:r>
      <w:r w:rsidR="00FA458D" w:rsidRPr="00561593">
        <w:rPr>
          <w:sz w:val="24"/>
          <w:lang w:eastAsia="en-US"/>
        </w:rPr>
        <w:t xml:space="preserve"> that clove extract with a eugenol content of 52.88% has a high potential to be applied in bio fungicide formulations and is effective in suppressing </w:t>
      </w:r>
      <w:r w:rsidR="00FA458D" w:rsidRPr="00561593">
        <w:rPr>
          <w:i/>
          <w:sz w:val="24"/>
          <w:lang w:eastAsia="en-US"/>
        </w:rPr>
        <w:t>Botrytis cinerea</w:t>
      </w:r>
      <w:r w:rsidR="00FA458D" w:rsidRPr="00561593">
        <w:rPr>
          <w:sz w:val="24"/>
          <w:lang w:eastAsia="en-US"/>
        </w:rPr>
        <w:t xml:space="preserve"> fungal infection that causes gray mold disease in strawberries. </w:t>
      </w:r>
      <w:r w:rsidR="00C72644" w:rsidRPr="00C72644">
        <w:rPr>
          <w:sz w:val="24"/>
          <w:lang w:eastAsia="en-US"/>
        </w:rPr>
        <w:t xml:space="preserve">Several eugenol derivatives have high antifungal activity, almost </w:t>
      </w:r>
      <w:r w:rsidR="00C72644" w:rsidRPr="00C72644">
        <w:rPr>
          <w:sz w:val="24"/>
          <w:lang w:eastAsia="en-US"/>
        </w:rPr>
        <w:lastRenderedPageBreak/>
        <w:t xml:space="preserve">comparable to the commercial fungicide BC-1000. There are two mechanisms of action of eugenol compounds in fungi, namely </w:t>
      </w:r>
      <w:r w:rsidR="00FA458D" w:rsidRPr="00561593">
        <w:rPr>
          <w:sz w:val="24"/>
          <w:lang w:eastAsia="en-US"/>
        </w:rPr>
        <w:t xml:space="preserve">(1) through accumulation in fungal membranes which is controlled by the lipophilic character of the molecules, and (2) through chemical reactions with unsaturated chains or reduction by enzymes due to the presence of electron-withdrawing </w:t>
      </w:r>
      <w:r w:rsidR="003A2F2E">
        <w:rPr>
          <w:sz w:val="24"/>
          <w:lang w:eastAsia="en-US"/>
        </w:rPr>
        <w:t xml:space="preserve">solid </w:t>
      </w:r>
      <w:r w:rsidR="00FA458D" w:rsidRPr="00561593">
        <w:rPr>
          <w:sz w:val="24"/>
          <w:lang w:eastAsia="en-US"/>
        </w:rPr>
        <w:t xml:space="preserve">groups on the fungal aromatic rings. </w:t>
      </w:r>
      <w:r w:rsidR="003A2F2E" w:rsidRPr="003A2F2E">
        <w:rPr>
          <w:sz w:val="24"/>
          <w:lang w:eastAsia="en-US"/>
        </w:rPr>
        <w:t>Disrupts the fungal membrane and production of ROS</w:t>
      </w:r>
      <w:r w:rsidR="003A2F2E">
        <w:rPr>
          <w:sz w:val="24"/>
          <w:lang w:eastAsia="en-US"/>
        </w:rPr>
        <w:t xml:space="preserve"> </w:t>
      </w:r>
      <w:r w:rsidR="00FA458D" w:rsidRPr="00561593">
        <w:rPr>
          <w:sz w:val="24"/>
          <w:lang w:eastAsia="en-US"/>
        </w:rPr>
        <w:fldChar w:fldCharType="begin" w:fldLock="1"/>
      </w:r>
      <w:r w:rsidR="001C6032">
        <w:rPr>
          <w:sz w:val="24"/>
          <w:lang w:eastAsia="en-US"/>
        </w:rPr>
        <w:instrText>ADDIN CSL_CITATION {"citationItems":[{"id":"ITEM-1","itemData":{"DOI":"10.3390/molecules24071239","ISSN":"14203049","PMID":"30934962","abstract":"Botrytis cinerea is a worldwide spread fungus that causes the grey mold disease, which is considered the most important factor in postharvest losses in fresh fruit crops. Consequently, the control of gray mold is a matter of current and relevant interest for agricultural industries. In this work, a series of phenylpropanoids derived from eugenol were synthesized and characterized. Their effects on the mycelial growth of a virulent and multi-resistant isolate of B. cinerea (PN2) have been evaluated and IC50 values for the most active compounds range between 31–95 ppm. The antifungal activity exhibited by these compounds is strongly related to their chemical structure, i.e., increasing activity has been obtained by isomerization of the double bond or introduction of a nitro group on the aromatic ring. Based on the relationship between the fungicide activities and chemical structure, a mechanism of action is proposed. Finally, the activity of these compounds is higher than that reported for the commercial fungicide BC-1000 that is currently employed to combat this disease. Thus, our results suggest that these compounds are potential candidates to be used in the design of new and effective control with inspired natural compounds of this pathogen.","author":[{"dropping-particle":"","family":"Olea","given":"Andrés F.","non-dropping-particle":"","parse-names":false,"suffix":""},{"dropping-particle":"","family":"Bravo","given":"Angelica","non-dropping-particle":"","parse-names":false,"suffix":""},{"dropping-particle":"","family":"Martínez","given":"Rolando","non-dropping-particle":"","parse-names":false,"suffix":""},{"dropping-particle":"","family":"Thomas","given":"Mario","non-dropping-particle":"","parse-names":false,"suffix":""},{"dropping-particle":"","family":"Sedan","given":"Claudia","non-dropping-particle":"","parse-names":false,"suffix":""},{"dropping-particle":"","family":"Espinoza","given":"Luis","non-dropping-particle":"","parse-names":false,"suffix":""},{"dropping-particle":"","family":"Zambrano","given":"Elisabeth","non-dropping-particle":"","parse-names":false,"suffix":""},{"dropping-particle":"","family":"Carvajal","given":"Denisse","non-dropping-particle":"","parse-names":false,"suffix":""},{"dropping-particle":"","family":"Silva-Moreno","given":"Evelyn","non-dropping-particle":"","parse-names":false,"suffix":""},{"dropping-particle":"","family":"Carrasco","given":"Héctor","non-dropping-particle":"","parse-names":false,"suffix":""}],"container-title":"Molecules","id":"ITEM-1","issue":"7","issued":{"date-parts":[["2019"]]},"page":"2-14","title":"Antifungal activity of eugenol derivatives against Botrytis cinerea","type":"article-journal","volume":"24"},"uris":["http://www.mendeley.com/documents/?uuid=352e3f19-298c-4433-ba6f-7f15c8cebcaa"]}],"mendeley":{"formattedCitation":"(Olea et al., 2019)","manualFormatting":"(Olea et al. 2019)","plainTextFormattedCitation":"(Olea et al., 2019)","previouslyFormattedCitation":"(Olea et al., 2019)"},"properties":{"noteIndex":0},"schema":"https://github.com/citation-style-language/schema/raw/master/csl-citation.json"}</w:instrText>
      </w:r>
      <w:r w:rsidR="00FA458D" w:rsidRPr="00561593">
        <w:rPr>
          <w:sz w:val="24"/>
          <w:lang w:eastAsia="en-US"/>
        </w:rPr>
        <w:fldChar w:fldCharType="separate"/>
      </w:r>
      <w:r w:rsidR="00FA458D" w:rsidRPr="00561593">
        <w:rPr>
          <w:noProof/>
          <w:sz w:val="24"/>
          <w:lang w:eastAsia="en-US"/>
        </w:rPr>
        <w:t xml:space="preserve">(Olea </w:t>
      </w:r>
      <w:r w:rsidR="001C6032" w:rsidRPr="001C6032">
        <w:rPr>
          <w:i/>
          <w:noProof/>
          <w:sz w:val="24"/>
          <w:lang w:eastAsia="en-US"/>
        </w:rPr>
        <w:t>et al.</w:t>
      </w:r>
      <w:r w:rsidR="00FA458D" w:rsidRPr="00561593">
        <w:rPr>
          <w:noProof/>
          <w:sz w:val="24"/>
          <w:lang w:eastAsia="en-US"/>
        </w:rPr>
        <w:t xml:space="preserve"> 2019)</w:t>
      </w:r>
      <w:r w:rsidR="00FA458D" w:rsidRPr="00561593">
        <w:rPr>
          <w:sz w:val="24"/>
          <w:lang w:eastAsia="en-US"/>
        </w:rPr>
        <w:fldChar w:fldCharType="end"/>
      </w:r>
      <w:r w:rsidR="00FA458D" w:rsidRPr="00561593">
        <w:rPr>
          <w:sz w:val="24"/>
          <w:lang w:eastAsia="en-US"/>
        </w:rPr>
        <w:t xml:space="preserve">. </w:t>
      </w:r>
    </w:p>
    <w:p w14:paraId="0885ED66" w14:textId="139B5021" w:rsidR="00654502" w:rsidRDefault="00FA458D" w:rsidP="00654502">
      <w:pPr>
        <w:spacing w:line="480" w:lineRule="auto"/>
        <w:ind w:firstLine="426"/>
        <w:rPr>
          <w:sz w:val="24"/>
          <w:lang w:eastAsia="en-US"/>
        </w:rPr>
      </w:pPr>
      <w:r w:rsidRPr="00561593">
        <w:rPr>
          <w:sz w:val="24"/>
          <w:lang w:eastAsia="en-US"/>
        </w:rPr>
        <w:t>The mechanism of toxicity of the clove oil nano emulsion is due to the active ingredient</w:t>
      </w:r>
      <w:r w:rsidR="003A2F2E">
        <w:rPr>
          <w:sz w:val="24"/>
          <w:lang w:eastAsia="en-US"/>
        </w:rPr>
        <w:t>,</w:t>
      </w:r>
      <w:r w:rsidRPr="00561593">
        <w:rPr>
          <w:sz w:val="24"/>
          <w:lang w:eastAsia="en-US"/>
        </w:rPr>
        <w:t xml:space="preserve"> eugenol</w:t>
      </w:r>
      <w:r w:rsidR="003A2F2E">
        <w:rPr>
          <w:sz w:val="24"/>
          <w:lang w:eastAsia="en-US"/>
        </w:rPr>
        <w:t>,</w:t>
      </w:r>
      <w:r w:rsidRPr="00561593">
        <w:rPr>
          <w:sz w:val="24"/>
          <w:lang w:eastAsia="en-US"/>
        </w:rPr>
        <w:t xml:space="preserve"> that enters the membrane and disrupts the fungal cell membrane. The destruction of the eugenol emulsion to the fungal cell membrane can be through the mechanism of inhibiting the biosynthesis of ergosterol and eugenol entering between the fatty acid chains to form a lipid bilayer membrane that changes the fluidity and permeability of the membrane </w:t>
      </w:r>
      <w:r w:rsidRPr="00561593">
        <w:rPr>
          <w:sz w:val="24"/>
          <w:lang w:eastAsia="en-US"/>
        </w:rPr>
        <w:fldChar w:fldCharType="begin" w:fldLock="1"/>
      </w:r>
      <w:r w:rsidR="001C6032">
        <w:rPr>
          <w:sz w:val="24"/>
          <w:lang w:eastAsia="en-US"/>
        </w:rPr>
        <w:instrText>ADDIN CSL_CITATION {"citationItems":[{"id":"ITEM-1","itemData":{"DOI":"10.1007/s13204-014-0398-y","ISSN":"21905517","abstract":"The current research deals with the formulation and characterization of bio-based oil-in-water nanoemulsion. The formulated eugenol oil nanoemulsion was characterized by dynamic light scattering, stability test, transmission electron microscopy and thin layer chromatography. The nanoemulsion droplets were found to have a Z-average diameter of 80 nm and TEM study reveals the spherical shape of eugenol oil nanoemulsion (EON). The size of the nanoemulsion was found to be physically stable up to more than 1-month when it was kept at room temperature (25 °C). The TEM micrograph showed that the EON was spherical in shape and moderately mono or di-dispersed and was in the range of 50–110 nm. Three concentrations of the nanoformulation were used to evalute the anti-fusarium activity both in vitro and in vivo experiments. SDS-PAGE results of total protein from the Fusarium oxysporum f. sp. vasinfectum (FOV) isolate before and after treatment with eugenol oil nanoemulsion indicate that the content of extra cellular soluble small molecular proteins decreased significantly in EON-treated fungus. Light micrographs of mycelia and spores treated with EON showed the disruption of the fungal structures. The analysis of variance (ANOVA) for Fusarium wilt incidence indicated highly significant (p = 0.000) effects of concentration, genotype, and their interaction. The difference in wilt incidence between concentrations and control was not the same for each genotype, that is, the genotypes responded differently to concentrations. Effects of three EON concentration on germination percentage, and radicle length, were determined in the laboratory. One very interesting finding in the current study is that cotton genotypes was the most important factors in determining wilt incidence as it accounted for 93.18 % of the explained (model) variation. In vitro experiments were conducted to evaluate the potential phytotoxic effect of three EON concentrations. Concentration, genotype and concentration x genotype interaction were all highly significant sources of variation in seed germination; however, interaction was the first in importance as a source of variation followed by the concentration, while genotype was the least important source of variation. These results suggest the potential use of eugenol oil nanoemulsion for protecting seedcotton from Fusarium wilt infection.","author":[{"dropping-particle":"","family":"Abd-Elsalam","given":"Kamel A.","non-dropping-particle":"","parse-names":false,"suffix":""},{"dropping-particle":"","family":" Khokhlov","given":"Alexei R.","non-dropping-particle":"","parse-names":false,"suffix":""}],"container-title":"Applied Nanoscience (Switzerland)","id":"ITEM-1","issue":"2","issued":{"date-parts":[["2015"]]},"page":"255-265","title":"Eugenol oil nanoemulsion: antifungal activity against Fusarium oxysporum f. sp. vasinfectum and phytotoxicity on cottonseeds","type":"article-journal","volume":"5"},"uris":["http://www.mendeley.com/documents/?uuid=55e316c4-c000-43c9-b354-eb53b61b671a"]}],"mendeley":{"formattedCitation":"(Abd-Elsalam &amp;  Khokhlov, 2015)","manualFormatting":"(Abd-Elsalam and Khokhlov 2015)","plainTextFormattedCitation":"(Abd-Elsalam &amp;  Khokhlov, 2015)","previouslyFormattedCitation":"(Abd-Elsalam &amp;  Khokhlov, 2015)"},"properties":{"noteIndex":0},"schema":"https://github.com/citation-style-language/schema/raw/master/csl-citation.json"}</w:instrText>
      </w:r>
      <w:r w:rsidRPr="00561593">
        <w:rPr>
          <w:sz w:val="24"/>
          <w:lang w:eastAsia="en-US"/>
        </w:rPr>
        <w:fldChar w:fldCharType="separate"/>
      </w:r>
      <w:r w:rsidRPr="00561593">
        <w:rPr>
          <w:noProof/>
          <w:sz w:val="24"/>
          <w:lang w:eastAsia="en-US"/>
        </w:rPr>
        <w:t>(Abd-Elsalam and Khokh</w:t>
      </w:r>
      <w:r w:rsidR="0085676B" w:rsidRPr="00561593">
        <w:rPr>
          <w:noProof/>
          <w:sz w:val="24"/>
          <w:lang w:eastAsia="en-US"/>
        </w:rPr>
        <w:t>lov</w:t>
      </w:r>
      <w:r w:rsidRPr="00561593">
        <w:rPr>
          <w:noProof/>
          <w:sz w:val="24"/>
          <w:lang w:eastAsia="en-US"/>
        </w:rPr>
        <w:t xml:space="preserve"> 2015)</w:t>
      </w:r>
      <w:r w:rsidRPr="00561593">
        <w:rPr>
          <w:sz w:val="24"/>
          <w:lang w:eastAsia="en-US"/>
        </w:rPr>
        <w:fldChar w:fldCharType="end"/>
      </w:r>
      <w:r w:rsidRPr="00561593">
        <w:rPr>
          <w:sz w:val="24"/>
          <w:lang w:eastAsia="en-US"/>
        </w:rPr>
        <w:t>.</w:t>
      </w:r>
    </w:p>
    <w:p w14:paraId="66DDA950" w14:textId="6DE2EE0E" w:rsidR="00FA458D" w:rsidRPr="00561593" w:rsidRDefault="00FA458D" w:rsidP="00654502">
      <w:pPr>
        <w:spacing w:line="480" w:lineRule="auto"/>
        <w:ind w:firstLine="426"/>
        <w:rPr>
          <w:sz w:val="24"/>
          <w:lang w:eastAsia="en-US"/>
        </w:rPr>
      </w:pPr>
      <w:r w:rsidRPr="00561593">
        <w:rPr>
          <w:sz w:val="24"/>
          <w:lang w:eastAsia="en-US"/>
        </w:rPr>
        <w:t xml:space="preserve">Nano emulsions have higher antimicrobial activity than essential oils </w:t>
      </w:r>
      <w:r w:rsidRPr="00561593">
        <w:rPr>
          <w:sz w:val="24"/>
          <w:lang w:eastAsia="en-US"/>
        </w:rPr>
        <w:fldChar w:fldCharType="begin" w:fldLock="1"/>
      </w:r>
      <w:r w:rsidR="001C6032">
        <w:rPr>
          <w:sz w:val="24"/>
          <w:lang w:eastAsia="en-US"/>
        </w:rPr>
        <w:instrText>ADDIN CSL_CITATION {"citationItems":[{"id":"ITEM-1","itemData":{"DOI":"10.1016/j.indcrop.2017.06.061","ISSN":"09266690","abstract":"Biopesticides are considered to be safe, target specific, biodegradable and eco-friendly. These, especially Azadirachta indica A. Juss. (neem) based biopesticides, are mainly used as emulsified concentrate (EC). There is growing interest in nano emulsions based on phytochemical mixtures due to their better efficacy compared to conventional biopesticides. A. indica seed oil and Cymbopogon nardus (L.) Rendle (Citronella) oil are known to have pest control properties. However, their utilization is often restricted due to relatively low water solubility. This drawback can be overcome by encapsulating oils in oil-in-water (O/W) emulsions or nano emulsions using low or high energy methods. In this study, various nano emulsions of crude neem and citronella oils with surfactants were developed and characterised by Dynamic Light Scattering (DLS) and Transmission Electron Microscope (TEM). Composition of various ingredients of nano emulsions was standardised. TEM study showed the spherical shape of neem and citronella oil nano emulsions. The average size of droplets of neem nano emulsion (NNE) with different percentage of citronella oil ranged from 11.23 ± 3.86 nm to 17.80 ± 4.52 nm while that of citronella nano emulsion (CNE) with different percentage of neem oil ranged from 8.12 ± 2.80 nm to 12.04 ± 3.74 nm. It was found that increase in surfactant ratio to neem oil or citronella oil decreases the size of droplets in nano emulsions. Further, in vitro antifungal study of against Rhizoctonia solani and Sclerotium rolfsii was carried out by poisoned food technique. Results showed that neem nano emulsion 10 (NNE10) and citronella nano emulsion 10 (CNE10) were most active against R. solani (ED50 13.67 mg L−1 and 25.64 mg L−1) and S. rolfsii (ED50 14.71 mg L−1 and 20.88 mg L−1). The standardization of the composition and development of citronella essential oil and neem oil based nano emulsions and their antifungal activity against these two fungi has been reported for the first time.","author":[{"dropping-particle":"","family":"Osman Mohamed Ali","given":"Eisa","non-dropping-particle":"","parse-names":false,"suffix":""},{"dropping-particle":"","family":"Shakil","given":"Najam Akhtar","non-dropping-particle":"","parse-names":false,"suffix":""},{"dropping-particle":"","family":"Rana","given":"Virendra Singh","non-dropping-particle":"","parse-names":false,"suffix":""},{"dropping-particle":"","family":"Sarkar","given":"Dhruba Jyoti","non-dropping-particle":"","parse-names":false,"suffix":""},{"dropping-particle":"","family":"Majumder","given":"Sujan","non-dropping-particle":"","parse-names":false,"suffix":""},{"dropping-particle":"","family":"Kaushik","given":"Parshant","non-dropping-particle":"","parse-names":false,"suffix":""},{"dropping-particle":"","family":"Singh","given":"Braj Bhushan","non-dropping-particle":"","parse-names":false,"suffix":""},{"dropping-particle":"","family":"Kumar","given":"Jitendra","non-dropping-particle":"","parse-names":false,"suffix":""}],"container-title":"Industrial Crops and Products","id":"ITEM-1","issue":"June","issued":{"date-parts":[["2017"]]},"page":"379-387","publisher":"Elsevier","title":"Antifungal activity of nano emulsions of neem and citronella oils against phytopathogenic fungi, Rhizoctonia solani and Sclerotium rolfsii","type":"article-journal","volume":"108"},"uris":["http://www.mendeley.com/documents/?uuid=86994505-78f7-4f42-b6cb-e808041a98dd"]},{"id":"ITEM-2","itemData":{"DOI":"10.1007/s13204-014-0398-y","ISSN":"21905517","abstract":"The current research deals with the formulation and characterization of bio-based oil-in-water nanoemulsion. The formulated eugenol oil nanoemulsion was characterized by dynamic light scattering, stability test, transmission electron microscopy and thin layer chromatography. The nanoemulsion droplets were found to have a Z-average diameter of 80 nm and TEM study reveals the spherical shape of eugenol oil nanoemulsion (EON). The size of the nanoemulsion was found to be physically stable up to more than 1-month when it was kept at room temperature (25 °C). The TEM micrograph showed that the EON was spherical in shape and moderately mono or di-dispersed and was in the range of 50–110 nm. Three concentrations of the nanoformulation were used to evalute the anti-fusarium activity both in vitro and in vivo experiments. SDS-PAGE results of total protein from the Fusarium oxysporum f. sp. vasinfectum (FOV) isolate before and after treatment with eugenol oil nanoemulsion indicate that the content of extra cellular soluble small molecular proteins decreased significantly in EON-treated fungus. Light micrographs of mycelia and spores treated with EON showed the disruption of the fungal structures. The analysis of variance (ANOVA) for Fusarium wilt incidence indicated highly significant (p = 0.000) effects of concentration, genotype, and their interaction. The difference in wilt incidence between concentrations and control was not the same for each genotype, that is, the genotypes responded differently to concentrations. Effects of three EON concentration on germination percentage, and radicle length, were determined in the laboratory. One very interesting finding in the current study is that cotton genotypes was the most important factors in determining wilt incidence as it accounted for 93.18 % of the explained (model) variation. In vitro experiments were conducted to evaluate the potential phytotoxic effect of three EON concentrations. Concentration, genotype and concentration x genotype interaction were all highly significant sources of variation in seed germination; however, interaction was the first in importance as a source of variation followed by the concentration, while genotype was the least important source of variation. These results suggest the potential use of eugenol oil nanoemulsion for protecting seedcotton from Fusarium wilt infection.","author":[{"dropping-particle":"","family":"Abd-Elsalam","given":"Kamel A.","non-dropping-particle":"","parse-names":false,"suffix":""},{"dropping-particle":"","family":" Khokhlov","given":"Alexei R.","non-dropping-particle":"","parse-names":false,"suffix":""}],"container-title":"Applied Nanoscience (Switzerland)","id":"ITEM-2","issue":"2","issued":{"date-parts":[["2015"]]},"page":"255-265","title":"Eugenol oil nanoemulsion: antifungal activity against Fusarium oxysporum f. sp. vasinfectum and phytotoxicity on cottonseeds","type":"article-journal","volume":"5"},"uris":["http://www.mendeley.com/documents/?uuid=55e316c4-c000-43c9-b354-eb53b61b671a"]}],"mendeley":{"formattedCitation":"(Abd-Elsalam &amp;  Khokhlov, 2015; Osman Mohamed Ali et al., 2017)","manualFormatting":"(Abd-Elsalam and  Khokhlov 2015; Ali et al. 2017)","plainTextFormattedCitation":"(Abd-Elsalam &amp;  Khokhlov, 2015; Osman Mohamed Ali et al., 2017)","previouslyFormattedCitation":"(Abd-Elsalam &amp;  Khokhlov, 2015; Osman Mohamed Ali et al., 2017)"},"properties":{"noteIndex":0},"schema":"https://github.com/citation-style-language/schema/raw/master/csl-citation.json"}</w:instrText>
      </w:r>
      <w:r w:rsidRPr="00561593">
        <w:rPr>
          <w:sz w:val="24"/>
          <w:lang w:eastAsia="en-US"/>
        </w:rPr>
        <w:fldChar w:fldCharType="separate"/>
      </w:r>
      <w:r w:rsidRPr="00561593">
        <w:rPr>
          <w:noProof/>
          <w:sz w:val="24"/>
          <w:lang w:eastAsia="en-US"/>
        </w:rPr>
        <w:t>(Abd-Elsalam and</w:t>
      </w:r>
      <w:r w:rsidR="0085676B" w:rsidRPr="00561593">
        <w:rPr>
          <w:noProof/>
          <w:sz w:val="24"/>
          <w:lang w:eastAsia="en-US"/>
        </w:rPr>
        <w:t xml:space="preserve">  Khokhlov</w:t>
      </w:r>
      <w:r w:rsidRPr="00561593">
        <w:rPr>
          <w:noProof/>
          <w:sz w:val="24"/>
          <w:lang w:eastAsia="en-US"/>
        </w:rPr>
        <w:t xml:space="preserve"> 2015; Ali </w:t>
      </w:r>
      <w:r w:rsidR="001C6032" w:rsidRPr="001C6032">
        <w:rPr>
          <w:i/>
          <w:noProof/>
          <w:sz w:val="24"/>
          <w:lang w:eastAsia="en-US"/>
        </w:rPr>
        <w:t>et al.</w:t>
      </w:r>
      <w:r w:rsidRPr="00561593">
        <w:rPr>
          <w:noProof/>
          <w:sz w:val="24"/>
          <w:lang w:eastAsia="en-US"/>
        </w:rPr>
        <w:t xml:space="preserve"> 2017)</w:t>
      </w:r>
      <w:r w:rsidRPr="00561593">
        <w:rPr>
          <w:sz w:val="24"/>
          <w:lang w:eastAsia="en-US"/>
        </w:rPr>
        <w:fldChar w:fldCharType="end"/>
      </w:r>
      <w:r w:rsidRPr="00561593">
        <w:rPr>
          <w:sz w:val="24"/>
          <w:lang w:eastAsia="en-US"/>
        </w:rPr>
        <w:t xml:space="preserve">. Nanoparticles attack phytopathogens by forming reactive oxygen species (ROS) antioxidants. The ROS formed can damage cell membranes and other cellular components such as fats, proteins, RNA, and DNA molecules </w:t>
      </w:r>
      <w:r w:rsidRPr="00561593">
        <w:rPr>
          <w:sz w:val="24"/>
          <w:lang w:eastAsia="en-US"/>
        </w:rPr>
        <w:fldChar w:fldCharType="begin" w:fldLock="1"/>
      </w:r>
      <w:r w:rsidR="001C6032">
        <w:rPr>
          <w:sz w:val="24"/>
          <w:lang w:eastAsia="en-US"/>
        </w:rPr>
        <w:instrText>ADDIN CSL_CITATION {"citationItems":[{"id":"ITEM-1","itemData":{"DOI":"10.1016/j.sjbs.2021.03.078","ISSN":"1319562X","abstract":"Metal nanoparticles were being used in different processes of developmental sectors like agriculture, industry, medical and pharmaceuticals. Nano-biotechnology along with sustainable organic chemistry has immense potential to reproduce innovative and key components of the systems to support surrounding environment, human health, and industry sustainably. Different unconventional methods were being used in green chemistry to synthesize gold and silver nanoparticles from various microbes. So, we reviewed different biological processes for green synthesis of metal nanoparticles. We also studied the mechanism of the synthesis process and procedures to characterize them. Some metallic nanoparticles have shown their potential to act as antimicrobial agent against plant pathogens. Here, we outlined green nanoparticles synthesized from microbes and highlighted their role against plant disease management.","author":[{"dropping-particle":"","family":"Al-khattaf","given":"Fatimah S.","non-dropping-particle":"","parse-names":false,"suffix":""}],"container-title":"Saudi Journal of Biological Sciences","id":"ITEM-1","issue":"6","issued":{"date-parts":[["2021"]]},"page":"3624-3631","publisher":"The Author(s)","title":"Gold and silver nanoparticles: Green synthesis, microbes, mechanism, factors, plant disease management and environmental risks","type":"article-journal","volume":"28"},"uris":["http://www.mendeley.com/documents/?uuid=eb28e977-91cb-4acb-aeb8-7de1b43b4596"]}],"mendeley":{"formattedCitation":"(Al-khattaf, 2021)","manualFormatting":"(Al-Khattaf 2021)","plainTextFormattedCitation":"(Al-khattaf, 2021)","previouslyFormattedCitation":"(Al-khattaf, 2021)"},"properties":{"noteIndex":0},"schema":"https://github.com/citation-style-language/schema/raw/master/csl-citation.json"}</w:instrText>
      </w:r>
      <w:r w:rsidRPr="00561593">
        <w:rPr>
          <w:sz w:val="24"/>
          <w:lang w:eastAsia="en-US"/>
        </w:rPr>
        <w:fldChar w:fldCharType="separate"/>
      </w:r>
      <w:r w:rsidRPr="00561593">
        <w:rPr>
          <w:noProof/>
          <w:sz w:val="24"/>
          <w:lang w:eastAsia="en-US"/>
        </w:rPr>
        <w:t>(Al-K</w:t>
      </w:r>
      <w:r w:rsidR="0085676B" w:rsidRPr="00561593">
        <w:rPr>
          <w:noProof/>
          <w:sz w:val="24"/>
          <w:lang w:eastAsia="en-US"/>
        </w:rPr>
        <w:t>hattaf</w:t>
      </w:r>
      <w:r w:rsidRPr="00561593">
        <w:rPr>
          <w:noProof/>
          <w:sz w:val="24"/>
          <w:lang w:eastAsia="en-US"/>
        </w:rPr>
        <w:t xml:space="preserve"> 2021)</w:t>
      </w:r>
      <w:r w:rsidRPr="00561593">
        <w:rPr>
          <w:sz w:val="24"/>
          <w:lang w:eastAsia="en-US"/>
        </w:rPr>
        <w:fldChar w:fldCharType="end"/>
      </w:r>
      <w:r w:rsidRPr="00561593">
        <w:rPr>
          <w:sz w:val="24"/>
          <w:lang w:eastAsia="en-US"/>
        </w:rPr>
        <w:t xml:space="preserve">. </w:t>
      </w:r>
      <w:r w:rsidR="003A2F2E" w:rsidRPr="003A2F2E">
        <w:rPr>
          <w:sz w:val="24"/>
          <w:lang w:eastAsia="en-US"/>
        </w:rPr>
        <w:t>The nanoparticles' negative charge and the microbial membranes' electrostatic interaction can stick together.</w:t>
      </w:r>
      <w:r w:rsidRPr="00561593">
        <w:rPr>
          <w:sz w:val="24"/>
          <w:lang w:eastAsia="en-US"/>
        </w:rPr>
        <w:t xml:space="preserve"> Depolarization of the membrane results in disruption of respiration and membrane permeability which in turn causes cell death. The spread of nanoparticles causes the formation of gaps around the cell wall </w:t>
      </w:r>
      <w:r w:rsidRPr="00561593">
        <w:rPr>
          <w:sz w:val="24"/>
          <w:lang w:eastAsia="en-US"/>
        </w:rPr>
        <w:fldChar w:fldCharType="begin" w:fldLock="1"/>
      </w:r>
      <w:r w:rsidR="001C6032">
        <w:rPr>
          <w:sz w:val="24"/>
          <w:lang w:eastAsia="en-US"/>
        </w:rPr>
        <w:instrText>ADDIN CSL_CITATION {"citationItems":[{"id":"ITEM-1","itemData":{"DOI":"10.1080/13102818.2015.1008194","ISSN":"13102818","abstract":"Nanotechnology can offer green and eco-friendly alternatives for plant disease management. Apart from being eco-friendly, fungi are used as bio-manufacturing units, which will provide an added benefit in being easy to use, as compared to other microbes. The non-pathogenic nature of some fungal species in combination with the simplicity of production and handling will improve the mass production of silver nanoparticles. Recently, a diverse range of fungi have been screened for their ability to create silver nanoparticles. Mycosynthesis of gold, silver, gold-silver alloy, selenium, tellurium, platinum, palladium, silica, titania, zirconia, quantum dots, usnic acid, magnetite, cadmium telluride and uraninite nanoparticles has also been reported by various researchers. Nanotechnological application in plant pathology is still in the early stages. For example, nanofungicides, nanopesticides and nanoherbicides are being used extensively in agriculture practices. Remote activation and monitoring of intelligent nano-delivery systems can assist agricultural growers of the future to minimize fungicides and pesticides use. Nanoparticle-mediated gene transfer would be useful for improvement of crops resistant to pathogens and pest. This review critically assesses the role of fungi in the synthesis of nanoparticles, the mechanism involved in the synthesis, the effect of different factors on the reduction of metal ions in developing low-cost techniques for the synthesis and recovery of nanoparticles. Moreover, the application of nanoparticles in plant disease control, antimicrobial mechanisms, and nanotoxicity on plant ecosystem and soil microbial communities has also been discussed in detail.","author":[{"dropping-particle":"","family":"Alghuthaymi","given":"Mousa A.","non-dropping-particle":"","parse-names":false,"suffix":""},{"dropping-particle":"","family":"Almoammar","given":"Hassan","non-dropping-particle":"","parse-names":false,"suffix":""},{"dropping-particle":"","family":"Rai","given":"Mahindra","non-dropping-particle":"","parse-names":false,"suffix":""},{"dropping-particle":"","family":"Said-Galiev","given":"Ernest","non-dropping-particle":"","parse-names":false,"suffix":""},{"dropping-particle":"","family":"Abd-Elsalam","given":"Kamel A.","non-dropping-particle":"","parse-names":false,"suffix":""}],"container-title":"Biotechnology and Biotechnological Equipment","id":"ITEM-1","issue":"2","issued":{"date-parts":[["2015"]]},"page":"221-236","title":"Myconanoparticles: Synthesis and their role in phytopathogens management","type":"article-journal","volume":"29"},"uris":["http://www.mendeley.com/documents/?uuid=f61b0f52-c689-4204-a6e3-cd35737848e1"]}],"mendeley":{"formattedCitation":"(Alghuthaymi et al., 2015)","manualFormatting":"(Alghuthaymi et al. 2015)","plainTextFormattedCitation":"(Alghuthaymi et al., 2015)","previouslyFormattedCitation":"(Alghuthaymi et al., 2015)"},"properties":{"noteIndex":0},"schema":"https://github.com/citation-style-language/schema/raw/master/csl-citation.json"}</w:instrText>
      </w:r>
      <w:r w:rsidRPr="00561593">
        <w:rPr>
          <w:sz w:val="24"/>
          <w:lang w:eastAsia="en-US"/>
        </w:rPr>
        <w:fldChar w:fldCharType="separate"/>
      </w:r>
      <w:r w:rsidRPr="00561593">
        <w:rPr>
          <w:noProof/>
          <w:sz w:val="24"/>
          <w:lang w:eastAsia="en-US"/>
        </w:rPr>
        <w:t xml:space="preserve">(Alghuthaymi </w:t>
      </w:r>
      <w:r w:rsidR="001C6032" w:rsidRPr="001C6032">
        <w:rPr>
          <w:i/>
          <w:noProof/>
          <w:sz w:val="24"/>
          <w:lang w:eastAsia="en-US"/>
        </w:rPr>
        <w:t>et al.</w:t>
      </w:r>
      <w:r w:rsidRPr="00561593">
        <w:rPr>
          <w:noProof/>
          <w:sz w:val="24"/>
          <w:lang w:eastAsia="en-US"/>
        </w:rPr>
        <w:t xml:space="preserve"> 2015)</w:t>
      </w:r>
      <w:r w:rsidRPr="00561593">
        <w:rPr>
          <w:sz w:val="24"/>
          <w:lang w:eastAsia="en-US"/>
        </w:rPr>
        <w:fldChar w:fldCharType="end"/>
      </w:r>
      <w:r w:rsidRPr="00561593">
        <w:rPr>
          <w:sz w:val="24"/>
          <w:lang w:eastAsia="en-US"/>
        </w:rPr>
        <w:t xml:space="preserve">. Cell membrane damage and cell surface perforation caused by nanoparticles cause inflammation around the cell membrane and the release of cytoplasmic components </w:t>
      </w:r>
      <w:r w:rsidRPr="00561593">
        <w:rPr>
          <w:sz w:val="24"/>
          <w:lang w:eastAsia="en-US"/>
        </w:rPr>
        <w:fldChar w:fldCharType="begin" w:fldLock="1"/>
      </w:r>
      <w:r w:rsidR="001C6032">
        <w:rPr>
          <w:sz w:val="24"/>
          <w:lang w:eastAsia="en-US"/>
        </w:rPr>
        <w:instrText>ADDIN CSL_CITATION {"citationItems":[{"id":"ITEM-1","itemData":{"DOI":"10.1016/j.jinf.2020.02.026","ISSN":"15322742","PMID":"32169481","abstract":"Objectives: Understanding the novel coronavirus (COVID-19) mode of host cell recognition may help to fight the disease and save lives. The spike protein of coronaviruses is the main driving force for host cell recognition. Methods: In this study, the COVID-19 spike binding site to the cell-surface receptor (Glucose Regulated Protein 78 (GRP78)) is predicted using combined molecular modeling docking and structural bioinformatics. The COVID-19 spike protein is modeled using its counterpart, the SARS spike. Results: Sequence and structural alignments show that four regions, in addition to its cyclic nature have sequence and physicochemical similarities to the cyclic Pep42. Protein-protein docking was performed to test the four regions of the spike that fit tightly in the GRP78 Substrate Binding Domain β (SBDβ). The docking pose revealed the involvement of the SBDβ of GRP78 and the receptor-binding domain of the coronavirus spike protein in recognition of the host cell receptor. Conclusions: We reveal that the binding is more favorable between regions III (C391-C525) and IV (C480-C488) of the spike protein model and GRP78. Region IV is the main driving force for GRP78 binding with the predicted binding affinity of -9.8 kcal/mol. These nine residues can be used to develop therapeutics specific against COVID-19.","author":[{"dropping-particle":"","family":"Ibrahim","given":"Ibrahim M.","non-dropping-particle":"","parse-names":false,"suffix":""},{"dropping-particle":"","family":"Abdelmalek","given":"Doaa H.","non-dropping-particle":"","parse-names":false,"suffix":""},{"dropping-particle":"","family":"Elshahat","given":"Mohammed E.","non-dropping-particle":"","parse-names":false,"suffix":""},{"dropping-particle":"","family":"Elfiky","given":"Abdo A.","non-dropping-particle":"","parse-names":false,"suffix":""}],"container-title":"Journal of Infection","id":"ITEM-1","issue":"5","issued":{"date-parts":[["2020"]]},"page":"554-562","publisher":"Elsevier Ltd","title":"COVID-19 spike-host cell receptor GRP78 binding site prediction","type":"article-journal","volume":"80"},"uris":["http://www.mendeley.com/documents/?uuid=89986d80-0aa1-4954-a46b-2ef5509e6163"]}],"mendeley":{"formattedCitation":"(Ibrahim et al., 2020)","manualFormatting":"(Ibrahim et al. 2020)","plainTextFormattedCitation":"(Ibrahim et al., 2020)","previouslyFormattedCitation":"(Ibrahim et al., 2020)"},"properties":{"noteIndex":0},"schema":"https://github.com/citation-style-language/schema/raw/master/csl-citation.json"}</w:instrText>
      </w:r>
      <w:r w:rsidRPr="00561593">
        <w:rPr>
          <w:sz w:val="24"/>
          <w:lang w:eastAsia="en-US"/>
        </w:rPr>
        <w:fldChar w:fldCharType="separate"/>
      </w:r>
      <w:r w:rsidRPr="00561593">
        <w:rPr>
          <w:noProof/>
          <w:sz w:val="24"/>
          <w:lang w:eastAsia="en-US"/>
        </w:rPr>
        <w:t xml:space="preserve">(Ibrahim </w:t>
      </w:r>
      <w:r w:rsidR="001C6032" w:rsidRPr="001C6032">
        <w:rPr>
          <w:i/>
          <w:noProof/>
          <w:sz w:val="24"/>
          <w:lang w:eastAsia="en-US"/>
        </w:rPr>
        <w:t>et al.</w:t>
      </w:r>
      <w:r w:rsidRPr="00561593">
        <w:rPr>
          <w:noProof/>
          <w:sz w:val="24"/>
          <w:lang w:eastAsia="en-US"/>
        </w:rPr>
        <w:t xml:space="preserve"> 2020)</w:t>
      </w:r>
      <w:r w:rsidRPr="00561593">
        <w:rPr>
          <w:sz w:val="24"/>
          <w:lang w:eastAsia="en-US"/>
        </w:rPr>
        <w:fldChar w:fldCharType="end"/>
      </w:r>
      <w:r w:rsidRPr="00561593">
        <w:rPr>
          <w:sz w:val="24"/>
          <w:lang w:eastAsia="en-US"/>
        </w:rPr>
        <w:t>.</w:t>
      </w:r>
    </w:p>
    <w:p w14:paraId="1271BE4E" w14:textId="77777777" w:rsidR="000A00E9" w:rsidRPr="00561593" w:rsidRDefault="000A00E9" w:rsidP="003F5562">
      <w:pPr>
        <w:spacing w:line="240" w:lineRule="auto"/>
        <w:ind w:firstLine="284"/>
        <w:rPr>
          <w:sz w:val="24"/>
          <w:lang w:eastAsia="en-US"/>
        </w:rPr>
      </w:pPr>
    </w:p>
    <w:p w14:paraId="404CFCAF" w14:textId="77777777" w:rsidR="003F5562" w:rsidRDefault="003F5562" w:rsidP="003F5562">
      <w:pPr>
        <w:spacing w:line="240" w:lineRule="auto"/>
        <w:rPr>
          <w:b/>
          <w:bCs/>
          <w:color w:val="000000"/>
          <w:sz w:val="24"/>
          <w:lang w:eastAsia="en-US"/>
        </w:rPr>
      </w:pPr>
    </w:p>
    <w:p w14:paraId="3DB0B2F8" w14:textId="346FCE60" w:rsidR="00D5684D" w:rsidRDefault="00D5684D" w:rsidP="003F5562">
      <w:pPr>
        <w:spacing w:line="240" w:lineRule="auto"/>
        <w:rPr>
          <w:b/>
          <w:bCs/>
          <w:color w:val="000000"/>
          <w:sz w:val="24"/>
          <w:lang w:eastAsia="en-US"/>
        </w:rPr>
      </w:pPr>
      <w:r w:rsidRPr="00561593">
        <w:rPr>
          <w:b/>
          <w:bCs/>
          <w:color w:val="000000"/>
          <w:sz w:val="24"/>
          <w:lang w:eastAsia="en-US"/>
        </w:rPr>
        <w:lastRenderedPageBreak/>
        <w:t>C</w:t>
      </w:r>
      <w:r w:rsidR="000A00E9" w:rsidRPr="00561593">
        <w:rPr>
          <w:b/>
          <w:bCs/>
          <w:color w:val="000000"/>
          <w:sz w:val="24"/>
          <w:lang w:eastAsia="en-US"/>
        </w:rPr>
        <w:t>onclusion</w:t>
      </w:r>
    </w:p>
    <w:p w14:paraId="1DD4BDB4" w14:textId="77777777" w:rsidR="003F5562" w:rsidRDefault="003F5562" w:rsidP="003F5562">
      <w:pPr>
        <w:spacing w:line="240" w:lineRule="auto"/>
        <w:rPr>
          <w:b/>
          <w:bCs/>
          <w:color w:val="000000"/>
          <w:sz w:val="24"/>
          <w:lang w:eastAsia="en-US"/>
        </w:rPr>
      </w:pPr>
    </w:p>
    <w:p w14:paraId="5F70E09D" w14:textId="77777777" w:rsidR="003F5562" w:rsidRPr="00561593" w:rsidRDefault="003F5562" w:rsidP="003F5562">
      <w:pPr>
        <w:spacing w:line="240" w:lineRule="auto"/>
        <w:rPr>
          <w:b/>
          <w:bCs/>
          <w:color w:val="000000"/>
          <w:sz w:val="24"/>
          <w:lang w:eastAsia="en-US"/>
        </w:rPr>
      </w:pPr>
    </w:p>
    <w:p w14:paraId="3ECEA0D2" w14:textId="75AF1994" w:rsidR="00D5684D" w:rsidRPr="00561593" w:rsidRDefault="00D5684D" w:rsidP="008A7DE4">
      <w:pPr>
        <w:spacing w:before="230" w:line="480" w:lineRule="auto"/>
        <w:rPr>
          <w:bCs/>
          <w:color w:val="000000"/>
          <w:sz w:val="24"/>
          <w:lang w:eastAsia="en-US"/>
        </w:rPr>
      </w:pPr>
      <w:r w:rsidRPr="00561593">
        <w:rPr>
          <w:bCs/>
          <w:color w:val="000000"/>
          <w:sz w:val="24"/>
          <w:lang w:eastAsia="en-US"/>
        </w:rPr>
        <w:t xml:space="preserve">Optimizing the use of surfactants (Glycerol and Tween 80), surfactant concentration, rotation time, and speed in clove oil nano emulsions with smaller sizes and high stability. Clove oil nano emulsion formula that has been produced in as many as </w:t>
      </w:r>
      <w:r w:rsidR="00A91FF9">
        <w:rPr>
          <w:bCs/>
          <w:color w:val="000000"/>
          <w:sz w:val="24"/>
          <w:lang w:eastAsia="en-US"/>
        </w:rPr>
        <w:t>six</w:t>
      </w:r>
      <w:r w:rsidRPr="00561593">
        <w:rPr>
          <w:bCs/>
          <w:color w:val="000000"/>
          <w:sz w:val="24"/>
          <w:lang w:eastAsia="en-US"/>
        </w:rPr>
        <w:t xml:space="preserve"> formulas does not have lumps or deposits, has a droplet size of 16.25-24.89 nm with a typical one-peak particle size graph (mono dispersion) containing a homogeneous and evenly distributed particle population. </w:t>
      </w:r>
      <w:r w:rsidR="00A91FF9" w:rsidRPr="00A91FF9">
        <w:rPr>
          <w:bCs/>
          <w:color w:val="000000"/>
          <w:sz w:val="24"/>
          <w:lang w:eastAsia="en-US"/>
        </w:rPr>
        <w:t xml:space="preserve">Formula F3 produced the highest germination inhibition of urediniospores </w:t>
      </w:r>
      <w:r w:rsidRPr="00561593">
        <w:rPr>
          <w:bCs/>
          <w:i/>
          <w:color w:val="000000"/>
          <w:sz w:val="24"/>
          <w:lang w:eastAsia="en-US"/>
        </w:rPr>
        <w:t>H. Vastatrix</w:t>
      </w:r>
      <w:r w:rsidRPr="00561593">
        <w:rPr>
          <w:bCs/>
          <w:color w:val="000000"/>
          <w:sz w:val="24"/>
          <w:lang w:eastAsia="en-US"/>
        </w:rPr>
        <w:t xml:space="preserve"> </w:t>
      </w:r>
      <w:r w:rsidR="00A91FF9" w:rsidRPr="00A91FF9">
        <w:rPr>
          <w:bCs/>
          <w:color w:val="000000"/>
          <w:sz w:val="24"/>
          <w:lang w:eastAsia="en-US"/>
        </w:rPr>
        <w:t>and was as good as formulas F4, F1, and F5.</w:t>
      </w:r>
      <w:r w:rsidRPr="00561593">
        <w:rPr>
          <w:bCs/>
          <w:color w:val="000000"/>
          <w:sz w:val="24"/>
          <w:lang w:eastAsia="en-US"/>
        </w:rPr>
        <w:t xml:space="preserve"> The inhibitory power of the formula on the germination of urediniospores </w:t>
      </w:r>
      <w:r w:rsidRPr="00561593">
        <w:rPr>
          <w:bCs/>
          <w:i/>
          <w:color w:val="000000"/>
          <w:sz w:val="24"/>
          <w:lang w:eastAsia="en-US"/>
        </w:rPr>
        <w:t>H vastatrix</w:t>
      </w:r>
      <w:r w:rsidRPr="00561593">
        <w:rPr>
          <w:bCs/>
          <w:color w:val="000000"/>
          <w:sz w:val="24"/>
          <w:lang w:eastAsia="en-US"/>
        </w:rPr>
        <w:t xml:space="preserve"> was influenced by the small nano emulsion particle size with a PDI value &lt;0.2. The more concentrated the concentration of clove oil nano emulsion applied, the greater the inhibition on the germination of urediniospores </w:t>
      </w:r>
      <w:r w:rsidRPr="00561593">
        <w:rPr>
          <w:bCs/>
          <w:i/>
          <w:color w:val="000000"/>
          <w:sz w:val="24"/>
          <w:lang w:eastAsia="en-US"/>
        </w:rPr>
        <w:t>H. vastatrix</w:t>
      </w:r>
      <w:r w:rsidRPr="00561593">
        <w:rPr>
          <w:bCs/>
          <w:color w:val="000000"/>
          <w:sz w:val="24"/>
          <w:lang w:eastAsia="en-US"/>
        </w:rPr>
        <w:t>.</w:t>
      </w:r>
    </w:p>
    <w:p w14:paraId="3CBEF128" w14:textId="7591A792" w:rsidR="000A00E9" w:rsidRDefault="000A00E9" w:rsidP="003F5562">
      <w:pPr>
        <w:spacing w:line="240" w:lineRule="auto"/>
        <w:rPr>
          <w:b/>
          <w:sz w:val="24"/>
        </w:rPr>
      </w:pPr>
      <w:r w:rsidRPr="00561593">
        <w:rPr>
          <w:b/>
          <w:sz w:val="24"/>
        </w:rPr>
        <w:t>Acknowledg</w:t>
      </w:r>
      <w:r w:rsidR="00A91FF9">
        <w:rPr>
          <w:b/>
          <w:sz w:val="24"/>
        </w:rPr>
        <w:t>e</w:t>
      </w:r>
      <w:r w:rsidRPr="00561593">
        <w:rPr>
          <w:b/>
          <w:sz w:val="24"/>
        </w:rPr>
        <w:t>ments</w:t>
      </w:r>
    </w:p>
    <w:p w14:paraId="2502EF2D" w14:textId="77777777" w:rsidR="003F5562" w:rsidRDefault="003F5562" w:rsidP="003F5562">
      <w:pPr>
        <w:spacing w:line="240" w:lineRule="auto"/>
        <w:rPr>
          <w:b/>
          <w:sz w:val="24"/>
        </w:rPr>
      </w:pPr>
    </w:p>
    <w:p w14:paraId="6038D383" w14:textId="77777777" w:rsidR="003F5562" w:rsidRPr="00471FC0" w:rsidRDefault="003F5562" w:rsidP="003F5562">
      <w:pPr>
        <w:spacing w:line="240" w:lineRule="auto"/>
        <w:rPr>
          <w:b/>
          <w:sz w:val="24"/>
        </w:rPr>
      </w:pPr>
    </w:p>
    <w:p w14:paraId="5643F256" w14:textId="1FC41A5E" w:rsidR="000A00E9" w:rsidRPr="00561593" w:rsidRDefault="00A91FF9" w:rsidP="008A7DE4">
      <w:pPr>
        <w:spacing w:before="230" w:line="480" w:lineRule="auto"/>
        <w:rPr>
          <w:bCs/>
          <w:color w:val="000000"/>
          <w:sz w:val="24"/>
          <w:lang w:eastAsia="en-US"/>
        </w:rPr>
      </w:pPr>
      <w:r w:rsidRPr="00A91FF9">
        <w:rPr>
          <w:bCs/>
          <w:color w:val="000000"/>
          <w:sz w:val="24"/>
          <w:lang w:eastAsia="en-US"/>
        </w:rPr>
        <w:t>We want to thank the Ministry of Agriculture, the Head of the Center, and the Indonesian Institute for Instruments Standard Testing of Industrial and Beverage Crops staff for supporting and assisting with this research.</w:t>
      </w:r>
    </w:p>
    <w:p w14:paraId="17FC7221" w14:textId="77777777" w:rsidR="00D5684D" w:rsidRPr="00561593" w:rsidRDefault="00D5684D" w:rsidP="003F5562">
      <w:pPr>
        <w:spacing w:line="240" w:lineRule="auto"/>
        <w:rPr>
          <w:b/>
          <w:bCs/>
          <w:sz w:val="24"/>
        </w:rPr>
      </w:pPr>
    </w:p>
    <w:p w14:paraId="54FE9352" w14:textId="77777777" w:rsidR="003F5562" w:rsidRDefault="003F5562" w:rsidP="003F5562">
      <w:pPr>
        <w:spacing w:line="240" w:lineRule="auto"/>
        <w:rPr>
          <w:b/>
          <w:bCs/>
          <w:sz w:val="24"/>
        </w:rPr>
      </w:pPr>
    </w:p>
    <w:p w14:paraId="4AB32DA9" w14:textId="3E6F7594" w:rsidR="00D5684D" w:rsidRDefault="00D5684D" w:rsidP="003F5562">
      <w:pPr>
        <w:spacing w:line="240" w:lineRule="auto"/>
        <w:rPr>
          <w:b/>
          <w:bCs/>
          <w:sz w:val="24"/>
        </w:rPr>
      </w:pPr>
      <w:r w:rsidRPr="00561593">
        <w:rPr>
          <w:b/>
          <w:bCs/>
          <w:sz w:val="24"/>
        </w:rPr>
        <w:t>Author contributions</w:t>
      </w:r>
    </w:p>
    <w:p w14:paraId="088263F1" w14:textId="77777777" w:rsidR="003F5562" w:rsidRDefault="003F5562" w:rsidP="003F5562">
      <w:pPr>
        <w:spacing w:line="240" w:lineRule="auto"/>
        <w:rPr>
          <w:b/>
          <w:bCs/>
          <w:sz w:val="24"/>
        </w:rPr>
      </w:pPr>
    </w:p>
    <w:p w14:paraId="09D08003" w14:textId="77777777" w:rsidR="003F5562" w:rsidRPr="00561593" w:rsidRDefault="003F5562" w:rsidP="003F5562">
      <w:pPr>
        <w:spacing w:line="240" w:lineRule="auto"/>
        <w:rPr>
          <w:b/>
          <w:bCs/>
          <w:sz w:val="24"/>
        </w:rPr>
      </w:pPr>
    </w:p>
    <w:p w14:paraId="56EB85C8" w14:textId="6805F775" w:rsidR="00D5684D" w:rsidRPr="00561593" w:rsidRDefault="0052142B" w:rsidP="003F5562">
      <w:pPr>
        <w:spacing w:line="480" w:lineRule="auto"/>
        <w:rPr>
          <w:sz w:val="24"/>
        </w:rPr>
      </w:pPr>
      <w:r w:rsidRPr="0052142B">
        <w:rPr>
          <w:sz w:val="24"/>
        </w:rPr>
        <w:t xml:space="preserve">Conceptualization, K.; methodology, K., S.P., G.I.; preparation of materials N.H., R.; data curation, K.D.S., Y.H.; formal analysis, </w:t>
      </w:r>
      <w:bookmarkStart w:id="1" w:name="_Hlk140336109"/>
      <w:r w:rsidRPr="0052142B">
        <w:rPr>
          <w:sz w:val="24"/>
        </w:rPr>
        <w:t>K.K.H</w:t>
      </w:r>
      <w:bookmarkEnd w:id="1"/>
      <w:r w:rsidRPr="0052142B">
        <w:rPr>
          <w:sz w:val="24"/>
        </w:rPr>
        <w:t xml:space="preserve">.; original draft writing-preparation, S.P., G.I.; review and editing, </w:t>
      </w:r>
      <w:r w:rsidR="00EC46E5" w:rsidRPr="00EC46E5">
        <w:rPr>
          <w:sz w:val="24"/>
        </w:rPr>
        <w:t>K.K.H</w:t>
      </w:r>
      <w:r w:rsidR="00EC46E5">
        <w:rPr>
          <w:sz w:val="24"/>
        </w:rPr>
        <w:t>.,</w:t>
      </w:r>
      <w:r w:rsidR="00EC46E5" w:rsidRPr="00EC46E5">
        <w:rPr>
          <w:sz w:val="24"/>
        </w:rPr>
        <w:t xml:space="preserve"> </w:t>
      </w:r>
      <w:r w:rsidRPr="0052142B">
        <w:rPr>
          <w:sz w:val="24"/>
        </w:rPr>
        <w:t>Y.H., G.</w:t>
      </w:r>
      <w:r w:rsidR="00EC46E5">
        <w:rPr>
          <w:sz w:val="24"/>
        </w:rPr>
        <w:t xml:space="preserve">, </w:t>
      </w:r>
      <w:r w:rsidR="00EC46E5" w:rsidRPr="0052142B">
        <w:rPr>
          <w:sz w:val="24"/>
        </w:rPr>
        <w:t>K.D.S.</w:t>
      </w:r>
      <w:r w:rsidR="00EC46E5">
        <w:rPr>
          <w:sz w:val="24"/>
        </w:rPr>
        <w:t>;</w:t>
      </w:r>
      <w:r w:rsidRPr="0052142B">
        <w:rPr>
          <w:sz w:val="24"/>
        </w:rPr>
        <w:t xml:space="preserve"> supervision, Y.F. All authors </w:t>
      </w:r>
      <w:r w:rsidRPr="0052142B">
        <w:rPr>
          <w:sz w:val="24"/>
        </w:rPr>
        <w:lastRenderedPageBreak/>
        <w:t>comment on previous versions of the manuscript. All authors read and approved the final manuscript.</w:t>
      </w:r>
    </w:p>
    <w:p w14:paraId="24783E3F" w14:textId="77777777" w:rsidR="00D5684D" w:rsidRPr="00561593" w:rsidRDefault="00D5684D" w:rsidP="003F5562">
      <w:pPr>
        <w:spacing w:line="240" w:lineRule="auto"/>
        <w:jc w:val="left"/>
        <w:rPr>
          <w:b/>
          <w:bCs/>
          <w:color w:val="000000"/>
          <w:sz w:val="24"/>
          <w:lang w:eastAsia="en-US"/>
        </w:rPr>
      </w:pPr>
    </w:p>
    <w:p w14:paraId="09E01F53" w14:textId="77777777" w:rsidR="003F5562" w:rsidRDefault="003F5562" w:rsidP="003F5562">
      <w:pPr>
        <w:spacing w:line="240" w:lineRule="auto"/>
        <w:rPr>
          <w:b/>
          <w:bCs/>
          <w:sz w:val="24"/>
        </w:rPr>
      </w:pPr>
    </w:p>
    <w:p w14:paraId="125DB91E" w14:textId="3DF562E7" w:rsidR="00D5684D" w:rsidRDefault="00D5684D" w:rsidP="003F5562">
      <w:pPr>
        <w:spacing w:line="240" w:lineRule="auto"/>
        <w:rPr>
          <w:b/>
          <w:bCs/>
          <w:sz w:val="24"/>
        </w:rPr>
      </w:pPr>
      <w:r w:rsidRPr="00561593">
        <w:rPr>
          <w:b/>
          <w:bCs/>
          <w:sz w:val="24"/>
        </w:rPr>
        <w:t>Conflict of interest</w:t>
      </w:r>
    </w:p>
    <w:p w14:paraId="05659668" w14:textId="77777777" w:rsidR="003F5562" w:rsidRDefault="003F5562" w:rsidP="003F5562">
      <w:pPr>
        <w:spacing w:line="240" w:lineRule="auto"/>
        <w:rPr>
          <w:b/>
          <w:bCs/>
          <w:sz w:val="24"/>
        </w:rPr>
      </w:pPr>
    </w:p>
    <w:p w14:paraId="5065E19C" w14:textId="77777777" w:rsidR="003F5562" w:rsidRPr="00561593" w:rsidRDefault="003F5562" w:rsidP="003F5562">
      <w:pPr>
        <w:spacing w:line="240" w:lineRule="auto"/>
        <w:rPr>
          <w:b/>
          <w:bCs/>
          <w:sz w:val="24"/>
        </w:rPr>
      </w:pPr>
    </w:p>
    <w:p w14:paraId="3093632E" w14:textId="77777777" w:rsidR="00D5684D" w:rsidRPr="00561593" w:rsidRDefault="00D5684D" w:rsidP="003F5562">
      <w:pPr>
        <w:spacing w:before="240" w:line="480" w:lineRule="auto"/>
        <w:rPr>
          <w:b/>
          <w:bCs/>
          <w:sz w:val="24"/>
        </w:rPr>
      </w:pPr>
      <w:r w:rsidRPr="00561593">
        <w:rPr>
          <w:sz w:val="24"/>
          <w:lang w:eastAsia="en-US"/>
        </w:rPr>
        <w:t>The authors declare that they have no known competing financial interests or personal relationships that could have appeared to influence the work reported in this paper.</w:t>
      </w:r>
    </w:p>
    <w:p w14:paraId="037A9BD5" w14:textId="77777777" w:rsidR="008A22A9" w:rsidRPr="00561593" w:rsidRDefault="008A22A9" w:rsidP="003F5562">
      <w:pPr>
        <w:spacing w:line="240" w:lineRule="auto"/>
        <w:rPr>
          <w:b/>
          <w:bCs/>
          <w:sz w:val="24"/>
        </w:rPr>
      </w:pPr>
    </w:p>
    <w:p w14:paraId="5923E92C" w14:textId="77777777" w:rsidR="003F5562" w:rsidRDefault="003F5562" w:rsidP="003F5562">
      <w:pPr>
        <w:spacing w:line="240" w:lineRule="auto"/>
        <w:rPr>
          <w:b/>
          <w:bCs/>
          <w:sz w:val="24"/>
        </w:rPr>
      </w:pPr>
    </w:p>
    <w:p w14:paraId="2150A6CB" w14:textId="4FFDDD69" w:rsidR="00D5684D" w:rsidRDefault="008A22A9" w:rsidP="003F5562">
      <w:pPr>
        <w:spacing w:line="240" w:lineRule="auto"/>
        <w:rPr>
          <w:b/>
          <w:bCs/>
          <w:sz w:val="24"/>
        </w:rPr>
      </w:pPr>
      <w:r w:rsidRPr="00561593">
        <w:rPr>
          <w:b/>
          <w:bCs/>
          <w:sz w:val="24"/>
        </w:rPr>
        <w:t>Data Availability</w:t>
      </w:r>
    </w:p>
    <w:p w14:paraId="2E0AEDDD" w14:textId="77777777" w:rsidR="003F5562" w:rsidRPr="00561593" w:rsidRDefault="003F5562" w:rsidP="003F5562">
      <w:pPr>
        <w:spacing w:line="240" w:lineRule="auto"/>
        <w:rPr>
          <w:b/>
          <w:bCs/>
          <w:color w:val="000000"/>
          <w:sz w:val="24"/>
          <w:lang w:eastAsia="en-US"/>
        </w:rPr>
      </w:pPr>
    </w:p>
    <w:p w14:paraId="7CC95067" w14:textId="77777777" w:rsidR="008A22A9" w:rsidRDefault="008A22A9" w:rsidP="003F5562">
      <w:pPr>
        <w:spacing w:line="240" w:lineRule="auto"/>
        <w:rPr>
          <w:sz w:val="24"/>
        </w:rPr>
      </w:pPr>
    </w:p>
    <w:p w14:paraId="4823345C" w14:textId="11B8E22B" w:rsidR="008A22A9" w:rsidRPr="00561593" w:rsidRDefault="008A22A9" w:rsidP="003F5562">
      <w:pPr>
        <w:spacing w:before="240" w:line="480" w:lineRule="auto"/>
        <w:rPr>
          <w:sz w:val="24"/>
        </w:rPr>
      </w:pPr>
      <w:r w:rsidRPr="00561593">
        <w:rPr>
          <w:sz w:val="24"/>
        </w:rPr>
        <w:t xml:space="preserve">Data Availability Data presented in this study will be available on a fair request to the corresponding author. </w:t>
      </w:r>
    </w:p>
    <w:p w14:paraId="56D551CD" w14:textId="77777777" w:rsidR="008A22A9" w:rsidRPr="00561593" w:rsidRDefault="008A22A9" w:rsidP="00676607">
      <w:pPr>
        <w:spacing w:line="240" w:lineRule="auto"/>
        <w:rPr>
          <w:sz w:val="24"/>
        </w:rPr>
      </w:pPr>
    </w:p>
    <w:p w14:paraId="2E65E465" w14:textId="77777777" w:rsidR="00676607" w:rsidRDefault="00676607" w:rsidP="00676607">
      <w:pPr>
        <w:spacing w:line="240" w:lineRule="auto"/>
        <w:rPr>
          <w:b/>
          <w:bCs/>
          <w:sz w:val="24"/>
        </w:rPr>
      </w:pPr>
    </w:p>
    <w:p w14:paraId="759D1951" w14:textId="7AFF4779" w:rsidR="008A22A9" w:rsidRDefault="008A22A9" w:rsidP="00676607">
      <w:pPr>
        <w:spacing w:line="240" w:lineRule="auto"/>
        <w:rPr>
          <w:b/>
          <w:bCs/>
          <w:sz w:val="24"/>
        </w:rPr>
      </w:pPr>
      <w:r w:rsidRPr="00561593">
        <w:rPr>
          <w:b/>
          <w:bCs/>
          <w:sz w:val="24"/>
        </w:rPr>
        <w:t xml:space="preserve">Ethics Approval </w:t>
      </w:r>
    </w:p>
    <w:p w14:paraId="5C616199" w14:textId="77777777" w:rsidR="00676607" w:rsidRDefault="00676607" w:rsidP="00676607">
      <w:pPr>
        <w:spacing w:line="240" w:lineRule="auto"/>
        <w:rPr>
          <w:b/>
          <w:bCs/>
          <w:sz w:val="24"/>
        </w:rPr>
      </w:pPr>
    </w:p>
    <w:p w14:paraId="14AC9E68" w14:textId="77777777" w:rsidR="00676607" w:rsidRPr="00561593" w:rsidRDefault="00676607" w:rsidP="00676607">
      <w:pPr>
        <w:spacing w:line="240" w:lineRule="auto"/>
        <w:rPr>
          <w:b/>
          <w:bCs/>
          <w:sz w:val="24"/>
        </w:rPr>
      </w:pPr>
    </w:p>
    <w:p w14:paraId="2A0CA13D" w14:textId="77777777" w:rsidR="008A22A9" w:rsidRPr="00561593" w:rsidRDefault="008A22A9" w:rsidP="00676607">
      <w:pPr>
        <w:spacing w:line="240" w:lineRule="auto"/>
        <w:rPr>
          <w:sz w:val="24"/>
        </w:rPr>
      </w:pPr>
    </w:p>
    <w:p w14:paraId="3873E0DC" w14:textId="26E13DCD" w:rsidR="008A22A9" w:rsidRPr="00561593" w:rsidRDefault="008A22A9" w:rsidP="00D5684D">
      <w:pPr>
        <w:rPr>
          <w:sz w:val="24"/>
        </w:rPr>
      </w:pPr>
      <w:r w:rsidRPr="00561593">
        <w:rPr>
          <w:sz w:val="24"/>
        </w:rPr>
        <w:t>Not applicable to this paper.</w:t>
      </w:r>
    </w:p>
    <w:p w14:paraId="3D471364" w14:textId="77777777" w:rsidR="00AF100F" w:rsidRPr="00561593" w:rsidRDefault="00AF100F" w:rsidP="00676607">
      <w:pPr>
        <w:spacing w:line="240" w:lineRule="auto"/>
        <w:rPr>
          <w:sz w:val="24"/>
        </w:rPr>
      </w:pPr>
    </w:p>
    <w:p w14:paraId="14520206" w14:textId="77777777" w:rsidR="00676607" w:rsidRDefault="00676607" w:rsidP="00676607">
      <w:pPr>
        <w:spacing w:line="240" w:lineRule="auto"/>
        <w:rPr>
          <w:b/>
          <w:bCs/>
          <w:sz w:val="24"/>
        </w:rPr>
      </w:pPr>
    </w:p>
    <w:p w14:paraId="0C841644" w14:textId="7FA5BD09" w:rsidR="00AF100F" w:rsidRDefault="00AF100F" w:rsidP="00676607">
      <w:pPr>
        <w:spacing w:line="240" w:lineRule="auto"/>
        <w:rPr>
          <w:b/>
          <w:bCs/>
          <w:sz w:val="24"/>
        </w:rPr>
      </w:pPr>
      <w:r w:rsidRPr="00561593">
        <w:rPr>
          <w:b/>
          <w:bCs/>
          <w:sz w:val="24"/>
        </w:rPr>
        <w:t xml:space="preserve">Funding Source </w:t>
      </w:r>
    </w:p>
    <w:p w14:paraId="75AF3767" w14:textId="77777777" w:rsidR="00676607" w:rsidRPr="00561593" w:rsidRDefault="00676607" w:rsidP="00676607">
      <w:pPr>
        <w:spacing w:line="240" w:lineRule="auto"/>
        <w:rPr>
          <w:b/>
          <w:bCs/>
          <w:sz w:val="24"/>
        </w:rPr>
      </w:pPr>
    </w:p>
    <w:p w14:paraId="1C970BB4" w14:textId="77777777" w:rsidR="00AF100F" w:rsidRPr="00561593" w:rsidRDefault="00AF100F" w:rsidP="00676607">
      <w:pPr>
        <w:spacing w:line="240" w:lineRule="auto"/>
        <w:rPr>
          <w:sz w:val="24"/>
        </w:rPr>
      </w:pPr>
    </w:p>
    <w:p w14:paraId="5636A9E8" w14:textId="41345D91" w:rsidR="00AF100F" w:rsidRPr="00561593" w:rsidRDefault="00050019" w:rsidP="00D5684D">
      <w:pPr>
        <w:rPr>
          <w:b/>
          <w:bCs/>
          <w:color w:val="000000"/>
          <w:sz w:val="24"/>
          <w:lang w:eastAsia="en-US"/>
        </w:rPr>
      </w:pPr>
      <w:r w:rsidRPr="00561593">
        <w:rPr>
          <w:sz w:val="24"/>
        </w:rPr>
        <w:t>This research was supported financially by the Indonesian Ministry of Agriculture</w:t>
      </w:r>
      <w:r w:rsidR="00A91FF9">
        <w:rPr>
          <w:sz w:val="24"/>
        </w:rPr>
        <w:t>.</w:t>
      </w:r>
    </w:p>
    <w:p w14:paraId="5438BFF1" w14:textId="77777777" w:rsidR="008A22A9" w:rsidRPr="00561593" w:rsidRDefault="008A22A9" w:rsidP="00676607">
      <w:pPr>
        <w:spacing w:line="240" w:lineRule="auto"/>
        <w:rPr>
          <w:b/>
          <w:bCs/>
          <w:color w:val="000000"/>
          <w:sz w:val="24"/>
          <w:lang w:eastAsia="en-US"/>
        </w:rPr>
      </w:pPr>
    </w:p>
    <w:p w14:paraId="42754ECC" w14:textId="77777777" w:rsidR="00676607" w:rsidRDefault="00676607" w:rsidP="00676607">
      <w:pPr>
        <w:spacing w:line="240" w:lineRule="auto"/>
        <w:rPr>
          <w:b/>
          <w:bCs/>
          <w:color w:val="000000"/>
          <w:sz w:val="24"/>
          <w:lang w:eastAsia="en-US"/>
        </w:rPr>
      </w:pPr>
    </w:p>
    <w:p w14:paraId="2E1B6D60" w14:textId="42C96004" w:rsidR="00D5684D" w:rsidRDefault="00D5684D" w:rsidP="00676607">
      <w:pPr>
        <w:spacing w:line="240" w:lineRule="auto"/>
        <w:rPr>
          <w:b/>
          <w:bCs/>
          <w:color w:val="000000"/>
          <w:sz w:val="24"/>
          <w:lang w:eastAsia="en-US"/>
        </w:rPr>
      </w:pPr>
      <w:r w:rsidRPr="00561593">
        <w:rPr>
          <w:b/>
          <w:bCs/>
          <w:color w:val="000000"/>
          <w:sz w:val="24"/>
          <w:lang w:eastAsia="en-US"/>
        </w:rPr>
        <w:t>References</w:t>
      </w:r>
    </w:p>
    <w:p w14:paraId="65E58052" w14:textId="77777777" w:rsidR="00676607" w:rsidRDefault="00676607" w:rsidP="00676607">
      <w:pPr>
        <w:spacing w:line="240" w:lineRule="auto"/>
        <w:rPr>
          <w:b/>
          <w:bCs/>
          <w:color w:val="000000"/>
          <w:sz w:val="24"/>
          <w:lang w:eastAsia="en-US"/>
        </w:rPr>
      </w:pPr>
    </w:p>
    <w:p w14:paraId="1FCE01CA" w14:textId="77777777" w:rsidR="00676607" w:rsidRPr="00561593" w:rsidRDefault="00676607" w:rsidP="00676607">
      <w:pPr>
        <w:spacing w:line="240" w:lineRule="auto"/>
        <w:rPr>
          <w:b/>
          <w:bCs/>
          <w:color w:val="000000"/>
          <w:sz w:val="24"/>
          <w:lang w:eastAsia="en-US"/>
        </w:rPr>
      </w:pPr>
    </w:p>
    <w:p w14:paraId="0E160BE9" w14:textId="77777777" w:rsidR="00E9075F" w:rsidRPr="00561593" w:rsidRDefault="00E9075F" w:rsidP="00676607">
      <w:pPr>
        <w:spacing w:line="240" w:lineRule="auto"/>
        <w:rPr>
          <w:b/>
          <w:bCs/>
          <w:color w:val="000000"/>
          <w:sz w:val="24"/>
          <w:lang w:eastAsia="en-US"/>
        </w:rPr>
      </w:pPr>
    </w:p>
    <w:p w14:paraId="10123D3C" w14:textId="4F3336B9" w:rsidR="001C6032" w:rsidRPr="001C6032" w:rsidRDefault="00D5684D" w:rsidP="0052142B">
      <w:pPr>
        <w:widowControl w:val="0"/>
        <w:autoSpaceDE w:val="0"/>
        <w:autoSpaceDN w:val="0"/>
        <w:adjustRightInd w:val="0"/>
        <w:spacing w:line="480" w:lineRule="auto"/>
        <w:ind w:left="482" w:hanging="482"/>
        <w:rPr>
          <w:noProof/>
          <w:sz w:val="24"/>
        </w:rPr>
      </w:pPr>
      <w:r w:rsidRPr="00561593">
        <w:rPr>
          <w:sz w:val="24"/>
          <w:lang w:eastAsia="en-US"/>
        </w:rPr>
        <w:fldChar w:fldCharType="begin" w:fldLock="1"/>
      </w:r>
      <w:r w:rsidRPr="00561593">
        <w:rPr>
          <w:sz w:val="24"/>
          <w:lang w:eastAsia="en-US"/>
        </w:rPr>
        <w:instrText xml:space="preserve">ADDIN Mendeley Bibliography CSL_BIBLIOGRAPHY </w:instrText>
      </w:r>
      <w:r w:rsidRPr="00561593">
        <w:rPr>
          <w:sz w:val="24"/>
          <w:lang w:eastAsia="en-US"/>
        </w:rPr>
        <w:fldChar w:fldCharType="separate"/>
      </w:r>
      <w:r w:rsidR="001C6032" w:rsidRPr="001C6032">
        <w:rPr>
          <w:noProof/>
          <w:sz w:val="24"/>
        </w:rPr>
        <w:t xml:space="preserve">Abd-Elsalam KA, </w:t>
      </w:r>
      <w:r w:rsidR="00555F53">
        <w:rPr>
          <w:noProof/>
          <w:sz w:val="24"/>
        </w:rPr>
        <w:t xml:space="preserve">AR </w:t>
      </w:r>
      <w:r w:rsidR="001C6032" w:rsidRPr="001C6032">
        <w:rPr>
          <w:noProof/>
          <w:sz w:val="24"/>
        </w:rPr>
        <w:t xml:space="preserve">Khokhlov (2015). Eugenol oil nanoemulsion: antifungal activity against Fusarium oxysporum f. sp. vasinfectum and phytotoxicity on cottonseeds. </w:t>
      </w:r>
      <w:r w:rsidR="001C6032" w:rsidRPr="001C6032">
        <w:rPr>
          <w:i/>
          <w:iCs/>
          <w:noProof/>
          <w:sz w:val="24"/>
        </w:rPr>
        <w:lastRenderedPageBreak/>
        <w:t>Applied Nanoscience (Switzerland)</w:t>
      </w:r>
      <w:r w:rsidR="001C6032" w:rsidRPr="001C6032">
        <w:rPr>
          <w:noProof/>
          <w:sz w:val="24"/>
        </w:rPr>
        <w:t xml:space="preserve">, </w:t>
      </w:r>
      <w:r w:rsidR="001C6032" w:rsidRPr="001C6032">
        <w:rPr>
          <w:i/>
          <w:iCs/>
          <w:noProof/>
          <w:sz w:val="24"/>
        </w:rPr>
        <w:t>5</w:t>
      </w:r>
      <w:r w:rsidR="001C6032" w:rsidRPr="001C6032">
        <w:rPr>
          <w:noProof/>
          <w:sz w:val="24"/>
        </w:rPr>
        <w:t>(2), 255–265. https://doi.org/10.1007/s13204-014-0398-y</w:t>
      </w:r>
    </w:p>
    <w:p w14:paraId="26C3D148" w14:textId="77777777"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Agricultural Data Center and Information System. (2021). </w:t>
      </w:r>
      <w:r w:rsidRPr="001C6032">
        <w:rPr>
          <w:i/>
          <w:iCs/>
          <w:noProof/>
          <w:sz w:val="24"/>
        </w:rPr>
        <w:t>Climate Statistics, Plant Pest Organisms and Climate Change Impacts 2018-2021</w:t>
      </w:r>
      <w:r w:rsidRPr="001C6032">
        <w:rPr>
          <w:noProof/>
          <w:sz w:val="24"/>
        </w:rPr>
        <w:t>. Center for Agricultural Data and Information Systems, Secretariat General of the Ministry of Agriculture.</w:t>
      </w:r>
    </w:p>
    <w:p w14:paraId="4140909F" w14:textId="06B2D96F"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Al-khattaf</w:t>
      </w:r>
      <w:r w:rsidR="00555F53">
        <w:rPr>
          <w:noProof/>
          <w:sz w:val="24"/>
        </w:rPr>
        <w:t xml:space="preserve"> </w:t>
      </w:r>
      <w:r w:rsidRPr="001C6032">
        <w:rPr>
          <w:noProof/>
          <w:sz w:val="24"/>
        </w:rPr>
        <w:t xml:space="preserve">F S (2021). Gold and silver nanoparticles: Green synthesis, microbes, mechanism, factors, plant disease management and environmental risks. </w:t>
      </w:r>
      <w:r w:rsidRPr="001C6032">
        <w:rPr>
          <w:i/>
          <w:iCs/>
          <w:noProof/>
          <w:sz w:val="24"/>
        </w:rPr>
        <w:t>Saudi Journal of Biological Sciences</w:t>
      </w:r>
      <w:r w:rsidRPr="001C6032">
        <w:rPr>
          <w:noProof/>
          <w:sz w:val="24"/>
        </w:rPr>
        <w:t xml:space="preserve">, </w:t>
      </w:r>
      <w:r w:rsidRPr="001C6032">
        <w:rPr>
          <w:i/>
          <w:iCs/>
          <w:noProof/>
          <w:sz w:val="24"/>
        </w:rPr>
        <w:t>28</w:t>
      </w:r>
      <w:r w:rsidRPr="001C6032">
        <w:rPr>
          <w:noProof/>
          <w:sz w:val="24"/>
        </w:rPr>
        <w:t>(6), 3624–3631. https://doi.org/10.1016/j.sjbs.2021.03.078</w:t>
      </w:r>
    </w:p>
    <w:p w14:paraId="64F8F8F4" w14:textId="09012FCE"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Alghuthaymi MA, </w:t>
      </w:r>
      <w:r w:rsidR="00555F53">
        <w:rPr>
          <w:noProof/>
          <w:sz w:val="24"/>
        </w:rPr>
        <w:t xml:space="preserve">H </w:t>
      </w:r>
      <w:r w:rsidRPr="001C6032">
        <w:rPr>
          <w:noProof/>
          <w:sz w:val="24"/>
        </w:rPr>
        <w:t xml:space="preserve">Almoammar, </w:t>
      </w:r>
      <w:r w:rsidR="00555F53">
        <w:rPr>
          <w:noProof/>
          <w:sz w:val="24"/>
        </w:rPr>
        <w:t xml:space="preserve">M </w:t>
      </w:r>
      <w:r w:rsidRPr="001C6032">
        <w:rPr>
          <w:noProof/>
          <w:sz w:val="24"/>
        </w:rPr>
        <w:t xml:space="preserve">Rai, </w:t>
      </w:r>
      <w:r w:rsidR="00555F53">
        <w:rPr>
          <w:noProof/>
          <w:sz w:val="24"/>
        </w:rPr>
        <w:t xml:space="preserve">E </w:t>
      </w:r>
      <w:r w:rsidRPr="001C6032">
        <w:rPr>
          <w:noProof/>
          <w:sz w:val="24"/>
        </w:rPr>
        <w:t>Said-Galiev,</w:t>
      </w:r>
      <w:r w:rsidR="00555F53">
        <w:rPr>
          <w:noProof/>
          <w:sz w:val="24"/>
        </w:rPr>
        <w:t xml:space="preserve"> KA</w:t>
      </w:r>
      <w:r w:rsidRPr="001C6032">
        <w:rPr>
          <w:noProof/>
          <w:sz w:val="24"/>
        </w:rPr>
        <w:t xml:space="preserve"> Abd-Elsalam (2015). Myconanoparticles: Synthesis and their role in phytopathogens management. </w:t>
      </w:r>
      <w:r w:rsidRPr="001C6032">
        <w:rPr>
          <w:i/>
          <w:iCs/>
          <w:noProof/>
          <w:sz w:val="24"/>
        </w:rPr>
        <w:t>Biotechnology and Biotechnological Equipment</w:t>
      </w:r>
      <w:r w:rsidRPr="001C6032">
        <w:rPr>
          <w:noProof/>
          <w:sz w:val="24"/>
        </w:rPr>
        <w:t xml:space="preserve">, </w:t>
      </w:r>
      <w:r w:rsidRPr="001C6032">
        <w:rPr>
          <w:i/>
          <w:iCs/>
          <w:noProof/>
          <w:sz w:val="24"/>
        </w:rPr>
        <w:t>29</w:t>
      </w:r>
      <w:r w:rsidRPr="001C6032">
        <w:rPr>
          <w:noProof/>
          <w:sz w:val="24"/>
        </w:rPr>
        <w:t>(2), 221–236. https://doi.org/10.1080/13102818.2015.1008194</w:t>
      </w:r>
    </w:p>
    <w:p w14:paraId="3E7396A3" w14:textId="7F1E2727"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Azmy RM, </w:t>
      </w:r>
      <w:r w:rsidR="00555F53">
        <w:rPr>
          <w:noProof/>
          <w:sz w:val="24"/>
        </w:rPr>
        <w:t xml:space="preserve">E </w:t>
      </w:r>
      <w:r w:rsidRPr="001C6032">
        <w:rPr>
          <w:noProof/>
          <w:sz w:val="24"/>
        </w:rPr>
        <w:t xml:space="preserve">Gohary, </w:t>
      </w:r>
      <w:r w:rsidR="00555F53">
        <w:rPr>
          <w:noProof/>
          <w:sz w:val="24"/>
        </w:rPr>
        <w:t xml:space="preserve">EEl </w:t>
      </w:r>
      <w:r w:rsidRPr="001C6032">
        <w:rPr>
          <w:noProof/>
          <w:sz w:val="24"/>
        </w:rPr>
        <w:t xml:space="preserve">Gohary, </w:t>
      </w:r>
      <w:r w:rsidR="00555F53">
        <w:rPr>
          <w:noProof/>
          <w:sz w:val="24"/>
        </w:rPr>
        <w:t xml:space="preserve">DM </w:t>
      </w:r>
      <w:r w:rsidRPr="001C6032">
        <w:rPr>
          <w:noProof/>
          <w:sz w:val="24"/>
        </w:rPr>
        <w:t xml:space="preserve">Mahmoud, </w:t>
      </w:r>
      <w:r w:rsidR="00555F53">
        <w:rPr>
          <w:noProof/>
          <w:sz w:val="24"/>
        </w:rPr>
        <w:t>DAM</w:t>
      </w:r>
      <w:r w:rsidRPr="001C6032">
        <w:rPr>
          <w:noProof/>
          <w:sz w:val="24"/>
        </w:rPr>
        <w:t xml:space="preserve"> Salem, </w:t>
      </w:r>
      <w:r w:rsidR="00555F53">
        <w:rPr>
          <w:noProof/>
          <w:sz w:val="24"/>
        </w:rPr>
        <w:t xml:space="preserve">MA </w:t>
      </w:r>
      <w:r w:rsidRPr="001C6032">
        <w:rPr>
          <w:noProof/>
          <w:sz w:val="24"/>
        </w:rPr>
        <w:t xml:space="preserve">Abdou, </w:t>
      </w:r>
      <w:r w:rsidR="00555F53">
        <w:rPr>
          <w:noProof/>
          <w:sz w:val="24"/>
        </w:rPr>
        <w:t>MS</w:t>
      </w:r>
      <w:r w:rsidR="00E26815">
        <w:rPr>
          <w:noProof/>
          <w:sz w:val="24"/>
        </w:rPr>
        <w:t xml:space="preserve"> </w:t>
      </w:r>
      <w:r w:rsidRPr="001C6032">
        <w:rPr>
          <w:noProof/>
          <w:sz w:val="24"/>
        </w:rPr>
        <w:t xml:space="preserve">Salama (2019). Assessment of larvicidal activity of nanoemulsion from </w:t>
      </w:r>
      <w:r w:rsidRPr="00E26815">
        <w:rPr>
          <w:i/>
          <w:iCs/>
          <w:noProof/>
          <w:sz w:val="24"/>
        </w:rPr>
        <w:t>Citrus sinensis</w:t>
      </w:r>
      <w:r w:rsidRPr="001C6032">
        <w:rPr>
          <w:noProof/>
          <w:sz w:val="24"/>
        </w:rPr>
        <w:t xml:space="preserve"> essential oil on </w:t>
      </w:r>
      <w:r w:rsidRPr="00E26815">
        <w:rPr>
          <w:i/>
          <w:iCs/>
          <w:noProof/>
          <w:sz w:val="24"/>
        </w:rPr>
        <w:t>Culex pipiens</w:t>
      </w:r>
      <w:r w:rsidRPr="001C6032">
        <w:rPr>
          <w:noProof/>
          <w:sz w:val="24"/>
        </w:rPr>
        <w:t xml:space="preserve"> L. (Diptera: Culicidae). </w:t>
      </w:r>
      <w:r w:rsidRPr="001C6032">
        <w:rPr>
          <w:i/>
          <w:iCs/>
          <w:noProof/>
          <w:sz w:val="24"/>
        </w:rPr>
        <w:t>Egyptian Journal of Aquatic Biology &amp; Fisheries</w:t>
      </w:r>
      <w:r w:rsidRPr="001C6032">
        <w:rPr>
          <w:noProof/>
          <w:sz w:val="24"/>
        </w:rPr>
        <w:t xml:space="preserve">, </w:t>
      </w:r>
      <w:r w:rsidRPr="001C6032">
        <w:rPr>
          <w:i/>
          <w:iCs/>
          <w:noProof/>
          <w:sz w:val="24"/>
        </w:rPr>
        <w:t>23</w:t>
      </w:r>
      <w:r w:rsidRPr="001C6032">
        <w:rPr>
          <w:noProof/>
          <w:sz w:val="24"/>
        </w:rPr>
        <w:t>(3), 61–67.</w:t>
      </w:r>
    </w:p>
    <w:p w14:paraId="7366B790" w14:textId="3567F4E1"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Bahari LAS, </w:t>
      </w:r>
      <w:r w:rsidR="000B65A4">
        <w:rPr>
          <w:noProof/>
          <w:sz w:val="24"/>
        </w:rPr>
        <w:t xml:space="preserve">H </w:t>
      </w:r>
      <w:r w:rsidRPr="001C6032">
        <w:rPr>
          <w:noProof/>
          <w:sz w:val="24"/>
        </w:rPr>
        <w:t xml:space="preserve">Hamishehkar (2016). The impact of variables on particle size of solid lipid nanoparticles and nanostructured lipid carriers; A comparative literature review. </w:t>
      </w:r>
      <w:r w:rsidRPr="001C6032">
        <w:rPr>
          <w:i/>
          <w:iCs/>
          <w:noProof/>
          <w:sz w:val="24"/>
        </w:rPr>
        <w:t>Advanced Pharmaceutical Bulletin</w:t>
      </w:r>
      <w:r w:rsidRPr="001C6032">
        <w:rPr>
          <w:noProof/>
          <w:sz w:val="24"/>
        </w:rPr>
        <w:t xml:space="preserve">, </w:t>
      </w:r>
      <w:r w:rsidRPr="001C6032">
        <w:rPr>
          <w:i/>
          <w:iCs/>
          <w:noProof/>
          <w:sz w:val="24"/>
        </w:rPr>
        <w:t>6</w:t>
      </w:r>
      <w:r w:rsidRPr="001C6032">
        <w:rPr>
          <w:noProof/>
          <w:sz w:val="24"/>
        </w:rPr>
        <w:t>(2), 143–151. https://doi.org/10.15171/apb.2016.021</w:t>
      </w:r>
    </w:p>
    <w:p w14:paraId="469D1309" w14:textId="117AEE36"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Bulbake</w:t>
      </w:r>
      <w:r w:rsidR="000B65A4">
        <w:rPr>
          <w:noProof/>
          <w:sz w:val="24"/>
        </w:rPr>
        <w:t xml:space="preserve"> </w:t>
      </w:r>
      <w:r w:rsidRPr="001C6032">
        <w:rPr>
          <w:noProof/>
          <w:sz w:val="24"/>
        </w:rPr>
        <w:t xml:space="preserve">U, </w:t>
      </w:r>
      <w:r w:rsidR="000B65A4">
        <w:rPr>
          <w:noProof/>
          <w:sz w:val="24"/>
        </w:rPr>
        <w:t xml:space="preserve">S </w:t>
      </w:r>
      <w:r w:rsidRPr="001C6032">
        <w:rPr>
          <w:noProof/>
          <w:sz w:val="24"/>
        </w:rPr>
        <w:t xml:space="preserve">Doppalapudi, </w:t>
      </w:r>
      <w:r w:rsidR="000B65A4">
        <w:rPr>
          <w:noProof/>
          <w:sz w:val="24"/>
        </w:rPr>
        <w:t xml:space="preserve">N </w:t>
      </w:r>
      <w:r w:rsidRPr="001C6032">
        <w:rPr>
          <w:noProof/>
          <w:sz w:val="24"/>
        </w:rPr>
        <w:t xml:space="preserve">Kommineni, </w:t>
      </w:r>
      <w:r w:rsidR="000B65A4">
        <w:rPr>
          <w:noProof/>
          <w:sz w:val="24"/>
        </w:rPr>
        <w:t>W</w:t>
      </w:r>
      <w:r w:rsidRPr="001C6032">
        <w:rPr>
          <w:noProof/>
          <w:sz w:val="24"/>
        </w:rPr>
        <w:t xml:space="preserve"> Khan (2017). Liposomal formulations in clinical use: An updated review. </w:t>
      </w:r>
      <w:r w:rsidRPr="001C6032">
        <w:rPr>
          <w:i/>
          <w:iCs/>
          <w:noProof/>
          <w:sz w:val="24"/>
        </w:rPr>
        <w:t>Pharmaceutics</w:t>
      </w:r>
      <w:r w:rsidRPr="001C6032">
        <w:rPr>
          <w:noProof/>
          <w:sz w:val="24"/>
        </w:rPr>
        <w:t xml:space="preserve">, </w:t>
      </w:r>
      <w:r w:rsidRPr="001C6032">
        <w:rPr>
          <w:i/>
          <w:iCs/>
          <w:noProof/>
          <w:sz w:val="24"/>
        </w:rPr>
        <w:t>9</w:t>
      </w:r>
      <w:r w:rsidRPr="001C6032">
        <w:rPr>
          <w:noProof/>
          <w:sz w:val="24"/>
        </w:rPr>
        <w:t>(2), 1–33. https://doi.org/10.3390/pharmaceutics9020012</w:t>
      </w:r>
    </w:p>
    <w:p w14:paraId="12F026B3" w14:textId="148ED624"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lastRenderedPageBreak/>
        <w:t xml:space="preserve">Chong WT, </w:t>
      </w:r>
      <w:r w:rsidR="000B65A4">
        <w:rPr>
          <w:noProof/>
          <w:sz w:val="24"/>
        </w:rPr>
        <w:t xml:space="preserve">CP </w:t>
      </w:r>
      <w:r w:rsidRPr="001C6032">
        <w:rPr>
          <w:noProof/>
          <w:sz w:val="24"/>
        </w:rPr>
        <w:t>Tan,</w:t>
      </w:r>
      <w:r w:rsidR="000B65A4">
        <w:rPr>
          <w:noProof/>
          <w:sz w:val="24"/>
        </w:rPr>
        <w:t xml:space="preserve"> YK</w:t>
      </w:r>
      <w:r w:rsidRPr="001C6032">
        <w:rPr>
          <w:noProof/>
          <w:sz w:val="24"/>
        </w:rPr>
        <w:t xml:space="preserve"> Cheah, </w:t>
      </w:r>
      <w:r w:rsidR="000B65A4">
        <w:rPr>
          <w:noProof/>
          <w:sz w:val="24"/>
        </w:rPr>
        <w:t>AFB</w:t>
      </w:r>
      <w:r w:rsidRPr="001C6032">
        <w:rPr>
          <w:noProof/>
          <w:sz w:val="24"/>
        </w:rPr>
        <w:t xml:space="preserve"> Lajis, </w:t>
      </w:r>
      <w:r w:rsidR="000B65A4">
        <w:rPr>
          <w:noProof/>
          <w:sz w:val="24"/>
        </w:rPr>
        <w:t>NLHM</w:t>
      </w:r>
      <w:r w:rsidRPr="001C6032">
        <w:rPr>
          <w:noProof/>
          <w:sz w:val="24"/>
        </w:rPr>
        <w:t xml:space="preserve"> Dian, </w:t>
      </w:r>
      <w:r w:rsidR="000B65A4">
        <w:rPr>
          <w:noProof/>
          <w:sz w:val="24"/>
        </w:rPr>
        <w:t xml:space="preserve">S </w:t>
      </w:r>
      <w:r w:rsidRPr="001C6032">
        <w:rPr>
          <w:noProof/>
          <w:sz w:val="24"/>
        </w:rPr>
        <w:t xml:space="preserve">Kanagaratnam, </w:t>
      </w:r>
      <w:r w:rsidR="000B65A4">
        <w:rPr>
          <w:noProof/>
          <w:sz w:val="24"/>
        </w:rPr>
        <w:t xml:space="preserve">OM </w:t>
      </w:r>
      <w:r w:rsidRPr="001C6032">
        <w:rPr>
          <w:noProof/>
          <w:sz w:val="24"/>
        </w:rPr>
        <w:t xml:space="preserve">Lai (2018). Optimization of process parameters in preparation of tocotrienol-rich red palm oil-based nanoemulsion stabilized by Tween80-Span 80 using response surface methodology. </w:t>
      </w:r>
      <w:r w:rsidRPr="001C6032">
        <w:rPr>
          <w:i/>
          <w:iCs/>
          <w:noProof/>
          <w:sz w:val="24"/>
        </w:rPr>
        <w:t>PLoS ONE</w:t>
      </w:r>
      <w:r w:rsidRPr="001C6032">
        <w:rPr>
          <w:noProof/>
          <w:sz w:val="24"/>
        </w:rPr>
        <w:t xml:space="preserve">, </w:t>
      </w:r>
      <w:r w:rsidRPr="001C6032">
        <w:rPr>
          <w:i/>
          <w:iCs/>
          <w:noProof/>
          <w:sz w:val="24"/>
        </w:rPr>
        <w:t>13</w:t>
      </w:r>
      <w:r w:rsidRPr="001C6032">
        <w:rPr>
          <w:noProof/>
          <w:sz w:val="24"/>
        </w:rPr>
        <w:t>(8), 1–22. https://doi.org/10.1371/journal.pone.0202771</w:t>
      </w:r>
    </w:p>
    <w:p w14:paraId="2209601E" w14:textId="15CA2B02"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Danaei M, </w:t>
      </w:r>
      <w:r w:rsidR="000B65A4">
        <w:rPr>
          <w:noProof/>
          <w:sz w:val="24"/>
        </w:rPr>
        <w:t xml:space="preserve">M </w:t>
      </w:r>
      <w:r w:rsidRPr="001C6032">
        <w:rPr>
          <w:noProof/>
          <w:sz w:val="24"/>
        </w:rPr>
        <w:t>Dehghankhold</w:t>
      </w:r>
      <w:r w:rsidR="000B65A4">
        <w:rPr>
          <w:noProof/>
          <w:sz w:val="24"/>
        </w:rPr>
        <w:t>, S</w:t>
      </w:r>
      <w:r w:rsidRPr="001C6032">
        <w:rPr>
          <w:noProof/>
          <w:sz w:val="24"/>
        </w:rPr>
        <w:t xml:space="preserve"> Ataei,  H</w:t>
      </w:r>
      <w:r w:rsidR="000B65A4">
        <w:rPr>
          <w:noProof/>
          <w:sz w:val="24"/>
        </w:rPr>
        <w:t xml:space="preserve">F </w:t>
      </w:r>
      <w:r w:rsidRPr="001C6032">
        <w:rPr>
          <w:noProof/>
          <w:sz w:val="24"/>
        </w:rPr>
        <w:t xml:space="preserve">Davarani, </w:t>
      </w:r>
      <w:r w:rsidR="000B65A4">
        <w:rPr>
          <w:noProof/>
          <w:sz w:val="24"/>
        </w:rPr>
        <w:t xml:space="preserve">R </w:t>
      </w:r>
      <w:r w:rsidRPr="001C6032">
        <w:rPr>
          <w:noProof/>
          <w:sz w:val="24"/>
        </w:rPr>
        <w:t xml:space="preserve">Javanmard, </w:t>
      </w:r>
      <w:r w:rsidR="000B65A4">
        <w:rPr>
          <w:noProof/>
          <w:sz w:val="24"/>
        </w:rPr>
        <w:t xml:space="preserve">A </w:t>
      </w:r>
      <w:r w:rsidRPr="001C6032">
        <w:rPr>
          <w:noProof/>
          <w:sz w:val="24"/>
        </w:rPr>
        <w:t>Dokhani,</w:t>
      </w:r>
      <w:r w:rsidR="000B65A4">
        <w:rPr>
          <w:noProof/>
          <w:sz w:val="24"/>
        </w:rPr>
        <w:t xml:space="preserve"> S</w:t>
      </w:r>
      <w:r w:rsidRPr="001C6032">
        <w:rPr>
          <w:noProof/>
          <w:sz w:val="24"/>
        </w:rPr>
        <w:t xml:space="preserve"> Khorasani,  </w:t>
      </w:r>
      <w:r w:rsidR="000B65A4">
        <w:rPr>
          <w:noProof/>
          <w:sz w:val="24"/>
        </w:rPr>
        <w:t xml:space="preserve">MR </w:t>
      </w:r>
      <w:r w:rsidRPr="001C6032">
        <w:rPr>
          <w:noProof/>
          <w:sz w:val="24"/>
        </w:rPr>
        <w:t>Mozafari</w:t>
      </w:r>
      <w:r w:rsidR="000B65A4">
        <w:rPr>
          <w:noProof/>
          <w:sz w:val="24"/>
        </w:rPr>
        <w:t xml:space="preserve"> </w:t>
      </w:r>
      <w:r w:rsidRPr="001C6032">
        <w:rPr>
          <w:noProof/>
          <w:sz w:val="24"/>
        </w:rPr>
        <w:t xml:space="preserve">(2018). Impact of particle size and polydispersity index on the clinical applications of lipidic nanocarrier systems. </w:t>
      </w:r>
      <w:r w:rsidRPr="001C6032">
        <w:rPr>
          <w:i/>
          <w:iCs/>
          <w:noProof/>
          <w:sz w:val="24"/>
        </w:rPr>
        <w:t>Pharmaceutics</w:t>
      </w:r>
      <w:r w:rsidRPr="001C6032">
        <w:rPr>
          <w:noProof/>
          <w:sz w:val="24"/>
        </w:rPr>
        <w:t xml:space="preserve">, </w:t>
      </w:r>
      <w:r w:rsidRPr="001C6032">
        <w:rPr>
          <w:i/>
          <w:iCs/>
          <w:noProof/>
          <w:sz w:val="24"/>
        </w:rPr>
        <w:t>10</w:t>
      </w:r>
      <w:r w:rsidRPr="001C6032">
        <w:rPr>
          <w:noProof/>
          <w:sz w:val="24"/>
        </w:rPr>
        <w:t>(2), 1–17. https://doi.org/10.3390/pharmaceutics10020057</w:t>
      </w:r>
    </w:p>
    <w:p w14:paraId="5CB9367D" w14:textId="037C69B7"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Dhivya V, </w:t>
      </w:r>
      <w:r w:rsidR="000B65A4">
        <w:rPr>
          <w:noProof/>
          <w:sz w:val="24"/>
        </w:rPr>
        <w:t xml:space="preserve">JS </w:t>
      </w:r>
      <w:r w:rsidRPr="001C6032">
        <w:rPr>
          <w:noProof/>
          <w:sz w:val="24"/>
        </w:rPr>
        <w:t xml:space="preserve">Nelson, </w:t>
      </w:r>
      <w:r w:rsidR="000B65A4">
        <w:rPr>
          <w:noProof/>
          <w:sz w:val="24"/>
        </w:rPr>
        <w:t>K</w:t>
      </w:r>
      <w:r w:rsidRPr="001C6032">
        <w:rPr>
          <w:noProof/>
          <w:sz w:val="24"/>
        </w:rPr>
        <w:t xml:space="preserve"> Subramanian, </w:t>
      </w:r>
      <w:r w:rsidR="000B65A4">
        <w:rPr>
          <w:noProof/>
          <w:sz w:val="24"/>
        </w:rPr>
        <w:t>YJT</w:t>
      </w:r>
      <w:r w:rsidRPr="001C6032">
        <w:rPr>
          <w:noProof/>
          <w:sz w:val="24"/>
        </w:rPr>
        <w:t xml:space="preserve"> Edward, </w:t>
      </w:r>
      <w:r w:rsidR="000B65A4">
        <w:rPr>
          <w:noProof/>
          <w:sz w:val="24"/>
        </w:rPr>
        <w:t xml:space="preserve">K </w:t>
      </w:r>
      <w:r w:rsidRPr="001C6032">
        <w:rPr>
          <w:noProof/>
          <w:sz w:val="24"/>
        </w:rPr>
        <w:t xml:space="preserve">Rajamani, </w:t>
      </w:r>
      <w:r w:rsidR="000B65A4">
        <w:rPr>
          <w:noProof/>
          <w:sz w:val="24"/>
        </w:rPr>
        <w:t xml:space="preserve">V </w:t>
      </w:r>
      <w:r w:rsidRPr="001C6032">
        <w:rPr>
          <w:noProof/>
          <w:sz w:val="24"/>
        </w:rPr>
        <w:t xml:space="preserve">Santhanakrishnan, </w:t>
      </w:r>
      <w:r w:rsidR="00E26815">
        <w:rPr>
          <w:noProof/>
          <w:sz w:val="24"/>
        </w:rPr>
        <w:t xml:space="preserve"> </w:t>
      </w:r>
      <w:r w:rsidR="000B65A4">
        <w:rPr>
          <w:noProof/>
          <w:sz w:val="24"/>
        </w:rPr>
        <w:t xml:space="preserve">S </w:t>
      </w:r>
      <w:r w:rsidRPr="001C6032">
        <w:rPr>
          <w:noProof/>
          <w:sz w:val="24"/>
        </w:rPr>
        <w:t>Sithanantham (2019). Formulation of sweet flag oil (</w:t>
      </w:r>
      <w:r w:rsidRPr="00E26815">
        <w:rPr>
          <w:i/>
          <w:iCs/>
          <w:noProof/>
          <w:sz w:val="24"/>
        </w:rPr>
        <w:t>Acorus calamus</w:t>
      </w:r>
      <w:r w:rsidRPr="001C6032">
        <w:rPr>
          <w:noProof/>
          <w:sz w:val="24"/>
        </w:rPr>
        <w:t xml:space="preserve">) nanoemulsion by spontaneous emulsification method for the management of </w:t>
      </w:r>
      <w:r w:rsidRPr="00E26815">
        <w:rPr>
          <w:i/>
          <w:iCs/>
          <w:noProof/>
          <w:sz w:val="24"/>
        </w:rPr>
        <w:t>Sitophilus oryzae</w:t>
      </w:r>
      <w:r w:rsidRPr="001C6032">
        <w:rPr>
          <w:noProof/>
          <w:sz w:val="24"/>
        </w:rPr>
        <w:t xml:space="preserve">. </w:t>
      </w:r>
      <w:r w:rsidRPr="001C6032">
        <w:rPr>
          <w:i/>
          <w:iCs/>
          <w:noProof/>
          <w:sz w:val="24"/>
        </w:rPr>
        <w:t>International Journal of Chemical Studies</w:t>
      </w:r>
      <w:r w:rsidRPr="001C6032">
        <w:rPr>
          <w:noProof/>
          <w:sz w:val="24"/>
        </w:rPr>
        <w:t xml:space="preserve">, </w:t>
      </w:r>
      <w:r w:rsidRPr="001C6032">
        <w:rPr>
          <w:i/>
          <w:iCs/>
          <w:noProof/>
          <w:sz w:val="24"/>
        </w:rPr>
        <w:t>7</w:t>
      </w:r>
      <w:r w:rsidRPr="001C6032">
        <w:rPr>
          <w:noProof/>
          <w:sz w:val="24"/>
        </w:rPr>
        <w:t>(3), 2072–2076. https://www.researchgate.net/publication/333603038</w:t>
      </w:r>
    </w:p>
    <w:p w14:paraId="486C4036" w14:textId="73BE70B6"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Dong YDa,</w:t>
      </w:r>
      <w:r w:rsidR="000B65A4">
        <w:rPr>
          <w:noProof/>
          <w:sz w:val="24"/>
        </w:rPr>
        <w:t xml:space="preserve"> E</w:t>
      </w:r>
      <w:r w:rsidRPr="001C6032">
        <w:rPr>
          <w:noProof/>
          <w:sz w:val="24"/>
        </w:rPr>
        <w:t xml:space="preserve"> Tchung,</w:t>
      </w:r>
      <w:r w:rsidR="000B65A4">
        <w:rPr>
          <w:noProof/>
          <w:sz w:val="24"/>
        </w:rPr>
        <w:t xml:space="preserve"> C</w:t>
      </w:r>
      <w:r w:rsidRPr="001C6032">
        <w:rPr>
          <w:noProof/>
          <w:sz w:val="24"/>
        </w:rPr>
        <w:t xml:space="preserve"> Nowell, </w:t>
      </w:r>
      <w:r w:rsidR="000B65A4">
        <w:rPr>
          <w:noProof/>
          <w:sz w:val="24"/>
        </w:rPr>
        <w:t xml:space="preserve">S </w:t>
      </w:r>
      <w:r w:rsidRPr="001C6032">
        <w:rPr>
          <w:noProof/>
          <w:sz w:val="24"/>
        </w:rPr>
        <w:t>Kaga,</w:t>
      </w:r>
      <w:r w:rsidR="000B65A4">
        <w:rPr>
          <w:noProof/>
          <w:sz w:val="24"/>
        </w:rPr>
        <w:t xml:space="preserve"> N</w:t>
      </w:r>
      <w:r w:rsidRPr="001C6032">
        <w:rPr>
          <w:noProof/>
          <w:sz w:val="24"/>
        </w:rPr>
        <w:t xml:space="preserve"> Leong, </w:t>
      </w:r>
      <w:r w:rsidR="000B65A4">
        <w:rPr>
          <w:noProof/>
          <w:sz w:val="24"/>
        </w:rPr>
        <w:t xml:space="preserve">D </w:t>
      </w:r>
      <w:r w:rsidRPr="001C6032">
        <w:rPr>
          <w:noProof/>
          <w:sz w:val="24"/>
        </w:rPr>
        <w:t xml:space="preserve">Mehta, </w:t>
      </w:r>
      <w:r w:rsidR="000B65A4">
        <w:rPr>
          <w:noProof/>
          <w:sz w:val="24"/>
        </w:rPr>
        <w:t>LM</w:t>
      </w:r>
      <w:r w:rsidRPr="001C6032">
        <w:rPr>
          <w:noProof/>
          <w:sz w:val="24"/>
        </w:rPr>
        <w:t xml:space="preserve"> Kaminskas, </w:t>
      </w:r>
      <w:r w:rsidR="000B65A4">
        <w:rPr>
          <w:noProof/>
          <w:sz w:val="24"/>
        </w:rPr>
        <w:t xml:space="preserve">BJ </w:t>
      </w:r>
      <w:r w:rsidRPr="001C6032">
        <w:rPr>
          <w:noProof/>
          <w:sz w:val="24"/>
        </w:rPr>
        <w:t xml:space="preserve">Boyd (2017). Microfluidic preparation of drug-loaded PEGylated liposomes, and the impact of liposome size on tumour retention and penetration. </w:t>
      </w:r>
      <w:r w:rsidRPr="001C6032">
        <w:rPr>
          <w:i/>
          <w:iCs/>
          <w:noProof/>
          <w:sz w:val="24"/>
        </w:rPr>
        <w:t>Journal of Liposome Research</w:t>
      </w:r>
      <w:r w:rsidRPr="001C6032">
        <w:rPr>
          <w:noProof/>
          <w:sz w:val="24"/>
        </w:rPr>
        <w:t xml:space="preserve">, </w:t>
      </w:r>
      <w:r w:rsidRPr="001C6032">
        <w:rPr>
          <w:i/>
          <w:iCs/>
          <w:noProof/>
          <w:sz w:val="24"/>
        </w:rPr>
        <w:t>29</w:t>
      </w:r>
      <w:r w:rsidRPr="001C6032">
        <w:rPr>
          <w:noProof/>
          <w:sz w:val="24"/>
        </w:rPr>
        <w:t>(1), 1–9. https://doi.org/10.1080/08982104.2017.1391285</w:t>
      </w:r>
    </w:p>
    <w:p w14:paraId="7BE8398C" w14:textId="0E20BB5C"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Ghosh</w:t>
      </w:r>
      <w:r w:rsidR="000B65A4">
        <w:rPr>
          <w:noProof/>
          <w:sz w:val="24"/>
        </w:rPr>
        <w:t xml:space="preserve"> </w:t>
      </w:r>
      <w:r w:rsidRPr="001C6032">
        <w:rPr>
          <w:noProof/>
          <w:sz w:val="24"/>
        </w:rPr>
        <w:t xml:space="preserve">V, </w:t>
      </w:r>
      <w:r w:rsidR="000B65A4">
        <w:rPr>
          <w:noProof/>
          <w:sz w:val="24"/>
        </w:rPr>
        <w:t xml:space="preserve">A </w:t>
      </w:r>
      <w:r w:rsidRPr="001C6032">
        <w:rPr>
          <w:noProof/>
          <w:sz w:val="24"/>
        </w:rPr>
        <w:t xml:space="preserve">Mukherjee, </w:t>
      </w:r>
      <w:r w:rsidR="000B65A4">
        <w:rPr>
          <w:noProof/>
          <w:sz w:val="24"/>
        </w:rPr>
        <w:t>N</w:t>
      </w:r>
      <w:r w:rsidR="00E26815">
        <w:rPr>
          <w:noProof/>
          <w:sz w:val="24"/>
        </w:rPr>
        <w:t xml:space="preserve"> </w:t>
      </w:r>
      <w:r w:rsidRPr="001C6032">
        <w:rPr>
          <w:noProof/>
          <w:sz w:val="24"/>
        </w:rPr>
        <w:t xml:space="preserve">Chandrasekaran (2014). Eugenol-loaded antimicrobial nanoemulsion preserves fruit juice against, microbial spoilage. </w:t>
      </w:r>
      <w:r w:rsidRPr="001C6032">
        <w:rPr>
          <w:i/>
          <w:iCs/>
          <w:noProof/>
          <w:sz w:val="24"/>
        </w:rPr>
        <w:t>Colloids and Surfaces B: Biointerfaces</w:t>
      </w:r>
      <w:r w:rsidRPr="001C6032">
        <w:rPr>
          <w:noProof/>
          <w:sz w:val="24"/>
        </w:rPr>
        <w:t xml:space="preserve">, </w:t>
      </w:r>
      <w:r w:rsidRPr="001C6032">
        <w:rPr>
          <w:i/>
          <w:iCs/>
          <w:noProof/>
          <w:sz w:val="24"/>
        </w:rPr>
        <w:t>114</w:t>
      </w:r>
      <w:r w:rsidRPr="001C6032">
        <w:rPr>
          <w:noProof/>
          <w:sz w:val="24"/>
        </w:rPr>
        <w:t>, 392–397. https://doi.org/10.1016/j.colsurfb.2013.10.034</w:t>
      </w:r>
    </w:p>
    <w:p w14:paraId="16F49936" w14:textId="12EE4A5E"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Ibrahim IM,</w:t>
      </w:r>
      <w:r w:rsidR="000B65A4">
        <w:rPr>
          <w:noProof/>
          <w:sz w:val="24"/>
        </w:rPr>
        <w:t xml:space="preserve"> DH</w:t>
      </w:r>
      <w:r w:rsidRPr="001C6032">
        <w:rPr>
          <w:noProof/>
          <w:sz w:val="24"/>
        </w:rPr>
        <w:t xml:space="preserve"> Abdelmalek,</w:t>
      </w:r>
      <w:r w:rsidR="000B65A4">
        <w:rPr>
          <w:noProof/>
          <w:sz w:val="24"/>
        </w:rPr>
        <w:t xml:space="preserve"> ME</w:t>
      </w:r>
      <w:r w:rsidRPr="001C6032">
        <w:rPr>
          <w:noProof/>
          <w:sz w:val="24"/>
        </w:rPr>
        <w:t xml:space="preserve"> Elshahat, </w:t>
      </w:r>
      <w:r w:rsidR="000B65A4">
        <w:rPr>
          <w:noProof/>
          <w:sz w:val="24"/>
        </w:rPr>
        <w:t>AA</w:t>
      </w:r>
      <w:r w:rsidRPr="001C6032">
        <w:rPr>
          <w:noProof/>
          <w:sz w:val="24"/>
        </w:rPr>
        <w:t xml:space="preserve"> Elfiky (2020). COVID-19 spike-host cell receptor GRP78 binding site prediction. </w:t>
      </w:r>
      <w:r w:rsidRPr="001C6032">
        <w:rPr>
          <w:i/>
          <w:iCs/>
          <w:noProof/>
          <w:sz w:val="24"/>
        </w:rPr>
        <w:t>Journal of Infection</w:t>
      </w:r>
      <w:r w:rsidRPr="001C6032">
        <w:rPr>
          <w:noProof/>
          <w:sz w:val="24"/>
        </w:rPr>
        <w:t xml:space="preserve">, </w:t>
      </w:r>
      <w:r w:rsidRPr="001C6032">
        <w:rPr>
          <w:i/>
          <w:iCs/>
          <w:noProof/>
          <w:sz w:val="24"/>
        </w:rPr>
        <w:t>80</w:t>
      </w:r>
      <w:r w:rsidRPr="001C6032">
        <w:rPr>
          <w:noProof/>
          <w:sz w:val="24"/>
        </w:rPr>
        <w:t xml:space="preserve">(5), 554–562. </w:t>
      </w:r>
      <w:r w:rsidRPr="001C6032">
        <w:rPr>
          <w:noProof/>
          <w:sz w:val="24"/>
        </w:rPr>
        <w:lastRenderedPageBreak/>
        <w:t>https://doi.org/10.1016/j.jinf.2020.02.026</w:t>
      </w:r>
    </w:p>
    <w:p w14:paraId="40A66F14" w14:textId="3B888701"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Komaiko J, </w:t>
      </w:r>
      <w:r w:rsidR="000B65A4">
        <w:rPr>
          <w:noProof/>
          <w:sz w:val="24"/>
        </w:rPr>
        <w:t xml:space="preserve">DJ </w:t>
      </w:r>
      <w:r w:rsidRPr="001C6032">
        <w:rPr>
          <w:noProof/>
          <w:sz w:val="24"/>
        </w:rPr>
        <w:t xml:space="preserve">McClements (2015). Low-energy formation of edible nanoemulsions by spontaneous emulsification: Factors influencing particle size. </w:t>
      </w:r>
      <w:r w:rsidRPr="001C6032">
        <w:rPr>
          <w:i/>
          <w:iCs/>
          <w:noProof/>
          <w:sz w:val="24"/>
        </w:rPr>
        <w:t>Journal of Food Engineering</w:t>
      </w:r>
      <w:r w:rsidRPr="001C6032">
        <w:rPr>
          <w:noProof/>
          <w:sz w:val="24"/>
        </w:rPr>
        <w:t xml:space="preserve">, </w:t>
      </w:r>
      <w:r w:rsidRPr="001C6032">
        <w:rPr>
          <w:i/>
          <w:iCs/>
          <w:noProof/>
          <w:sz w:val="24"/>
        </w:rPr>
        <w:t>146</w:t>
      </w:r>
      <w:r w:rsidRPr="001C6032">
        <w:rPr>
          <w:noProof/>
          <w:sz w:val="24"/>
        </w:rPr>
        <w:t>, 122–128. https://doi.org/10.1016/j.jfoodeng.2014.09.003</w:t>
      </w:r>
    </w:p>
    <w:p w14:paraId="4C003086" w14:textId="2572EE07"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Kumar</w:t>
      </w:r>
      <w:r w:rsidR="000B65A4">
        <w:rPr>
          <w:noProof/>
          <w:sz w:val="24"/>
        </w:rPr>
        <w:t xml:space="preserve"> P</w:t>
      </w:r>
      <w:r w:rsidRPr="001C6032">
        <w:rPr>
          <w:noProof/>
          <w:sz w:val="24"/>
        </w:rPr>
        <w:t>,</w:t>
      </w:r>
      <w:r w:rsidR="000B65A4">
        <w:rPr>
          <w:noProof/>
          <w:sz w:val="24"/>
        </w:rPr>
        <w:t xml:space="preserve"> S</w:t>
      </w:r>
      <w:r w:rsidRPr="001C6032">
        <w:rPr>
          <w:noProof/>
          <w:sz w:val="24"/>
        </w:rPr>
        <w:t xml:space="preserve"> Pandhi, </w:t>
      </w:r>
      <w:r w:rsidR="000B65A4">
        <w:rPr>
          <w:noProof/>
          <w:sz w:val="24"/>
        </w:rPr>
        <w:t>DK</w:t>
      </w:r>
      <w:r w:rsidRPr="001C6032">
        <w:rPr>
          <w:noProof/>
          <w:sz w:val="24"/>
        </w:rPr>
        <w:t xml:space="preserve"> Mahato, </w:t>
      </w:r>
      <w:r w:rsidR="000B65A4">
        <w:rPr>
          <w:noProof/>
          <w:sz w:val="24"/>
        </w:rPr>
        <w:t>M</w:t>
      </w:r>
      <w:r w:rsidRPr="001C6032">
        <w:rPr>
          <w:noProof/>
          <w:sz w:val="24"/>
        </w:rPr>
        <w:t xml:space="preserve"> Kamle, </w:t>
      </w:r>
      <w:r w:rsidR="000B65A4">
        <w:rPr>
          <w:noProof/>
          <w:sz w:val="24"/>
        </w:rPr>
        <w:t xml:space="preserve">A </w:t>
      </w:r>
      <w:r w:rsidRPr="001C6032">
        <w:rPr>
          <w:noProof/>
          <w:sz w:val="24"/>
        </w:rPr>
        <w:t xml:space="preserve">Mishra (2021). Bacillus-based nano-bioformulations for phytopathogens and insect–pest management. </w:t>
      </w:r>
      <w:r w:rsidRPr="001C6032">
        <w:rPr>
          <w:i/>
          <w:iCs/>
          <w:noProof/>
          <w:sz w:val="24"/>
        </w:rPr>
        <w:t>Egyptian Journal of Biological Pest Control</w:t>
      </w:r>
      <w:r w:rsidRPr="001C6032">
        <w:rPr>
          <w:noProof/>
          <w:sz w:val="24"/>
        </w:rPr>
        <w:t xml:space="preserve">, </w:t>
      </w:r>
      <w:r w:rsidRPr="001C6032">
        <w:rPr>
          <w:i/>
          <w:iCs/>
          <w:noProof/>
          <w:sz w:val="24"/>
        </w:rPr>
        <w:t>31</w:t>
      </w:r>
      <w:r w:rsidRPr="001C6032">
        <w:rPr>
          <w:noProof/>
          <w:sz w:val="24"/>
        </w:rPr>
        <w:t>(1), 1–11. https://doi.org/10.1186/s41938-021-00475-6</w:t>
      </w:r>
    </w:p>
    <w:p w14:paraId="3E5271DA" w14:textId="1D0DD750"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Liu G, </w:t>
      </w:r>
      <w:r w:rsidR="000B65A4">
        <w:rPr>
          <w:noProof/>
          <w:sz w:val="24"/>
        </w:rPr>
        <w:t xml:space="preserve">G </w:t>
      </w:r>
      <w:r w:rsidRPr="001C6032">
        <w:rPr>
          <w:noProof/>
          <w:sz w:val="24"/>
        </w:rPr>
        <w:t>Lin,</w:t>
      </w:r>
      <w:r w:rsidR="000B65A4">
        <w:rPr>
          <w:noProof/>
          <w:sz w:val="24"/>
        </w:rPr>
        <w:t xml:space="preserve"> X</w:t>
      </w:r>
      <w:r w:rsidRPr="001C6032">
        <w:rPr>
          <w:noProof/>
          <w:sz w:val="24"/>
        </w:rPr>
        <w:t xml:space="preserve"> Lin, </w:t>
      </w:r>
      <w:r w:rsidR="000B65A4">
        <w:rPr>
          <w:noProof/>
          <w:sz w:val="24"/>
        </w:rPr>
        <w:t>H</w:t>
      </w:r>
      <w:r w:rsidRPr="001C6032">
        <w:rPr>
          <w:noProof/>
          <w:sz w:val="24"/>
        </w:rPr>
        <w:t xml:space="preserve"> Zhou, </w:t>
      </w:r>
      <w:r w:rsidR="000B65A4">
        <w:rPr>
          <w:noProof/>
          <w:sz w:val="24"/>
        </w:rPr>
        <w:t xml:space="preserve">H </w:t>
      </w:r>
      <w:r w:rsidRPr="001C6032">
        <w:rPr>
          <w:noProof/>
          <w:sz w:val="24"/>
        </w:rPr>
        <w:t xml:space="preserve">Chen, </w:t>
      </w:r>
      <w:r w:rsidR="000B65A4">
        <w:rPr>
          <w:noProof/>
          <w:sz w:val="24"/>
        </w:rPr>
        <w:t>L</w:t>
      </w:r>
      <w:r w:rsidRPr="001C6032">
        <w:rPr>
          <w:noProof/>
          <w:sz w:val="24"/>
        </w:rPr>
        <w:t xml:space="preserve"> Hao,</w:t>
      </w:r>
      <w:r w:rsidR="000B65A4">
        <w:rPr>
          <w:noProof/>
          <w:sz w:val="24"/>
        </w:rPr>
        <w:t xml:space="preserve"> X</w:t>
      </w:r>
      <w:r w:rsidRPr="001C6032">
        <w:rPr>
          <w:noProof/>
          <w:sz w:val="24"/>
        </w:rPr>
        <w:t xml:space="preserve"> Zhou (2019). Enzyme and pH dual-responsive avermectin nano-microcapsules for improving its efficacy. </w:t>
      </w:r>
      <w:r w:rsidRPr="001C6032">
        <w:rPr>
          <w:i/>
          <w:iCs/>
          <w:noProof/>
          <w:sz w:val="24"/>
        </w:rPr>
        <w:t>Environmental Science and Pollution Research</w:t>
      </w:r>
      <w:r w:rsidRPr="001C6032">
        <w:rPr>
          <w:noProof/>
          <w:sz w:val="24"/>
        </w:rPr>
        <w:t xml:space="preserve">, </w:t>
      </w:r>
      <w:r w:rsidRPr="001C6032">
        <w:rPr>
          <w:i/>
          <w:iCs/>
          <w:noProof/>
          <w:sz w:val="24"/>
        </w:rPr>
        <w:t>26</w:t>
      </w:r>
      <w:r w:rsidRPr="001C6032">
        <w:rPr>
          <w:noProof/>
          <w:sz w:val="24"/>
        </w:rPr>
        <w:t>(24), 25107–25116. https://doi.org/10.1007/s11356-019-05804-9</w:t>
      </w:r>
    </w:p>
    <w:p w14:paraId="7BE6849E" w14:textId="053A9612"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Luo X, </w:t>
      </w:r>
      <w:r w:rsidR="00CD67CB">
        <w:rPr>
          <w:noProof/>
          <w:sz w:val="24"/>
        </w:rPr>
        <w:t xml:space="preserve">Y </w:t>
      </w:r>
      <w:r w:rsidRPr="001C6032">
        <w:rPr>
          <w:noProof/>
          <w:sz w:val="24"/>
        </w:rPr>
        <w:t>Zhou,</w:t>
      </w:r>
      <w:r w:rsidR="00CD67CB">
        <w:rPr>
          <w:noProof/>
          <w:sz w:val="24"/>
        </w:rPr>
        <w:t xml:space="preserve"> L</w:t>
      </w:r>
      <w:r w:rsidRPr="001C6032">
        <w:rPr>
          <w:noProof/>
          <w:sz w:val="24"/>
        </w:rPr>
        <w:t xml:space="preserve"> Bai, </w:t>
      </w:r>
      <w:r w:rsidR="00CD67CB">
        <w:rPr>
          <w:noProof/>
          <w:sz w:val="24"/>
        </w:rPr>
        <w:t>F</w:t>
      </w:r>
      <w:r w:rsidRPr="001C6032">
        <w:rPr>
          <w:noProof/>
          <w:sz w:val="24"/>
        </w:rPr>
        <w:t xml:space="preserve"> Liu, </w:t>
      </w:r>
      <w:r w:rsidR="00CD67CB">
        <w:rPr>
          <w:noProof/>
          <w:sz w:val="24"/>
        </w:rPr>
        <w:t>Y</w:t>
      </w:r>
      <w:r w:rsidRPr="001C6032">
        <w:rPr>
          <w:noProof/>
          <w:sz w:val="24"/>
        </w:rPr>
        <w:t xml:space="preserve"> Deng,</w:t>
      </w:r>
      <w:r w:rsidR="00CD67CB">
        <w:rPr>
          <w:noProof/>
          <w:sz w:val="24"/>
        </w:rPr>
        <w:t xml:space="preserve"> DJ</w:t>
      </w:r>
      <w:r w:rsidRPr="001C6032">
        <w:rPr>
          <w:noProof/>
          <w:sz w:val="24"/>
        </w:rPr>
        <w:t xml:space="preserve"> McClements (2017). Fabrication of β-carotene nanoemulsion-based delivery systems using dual-channel microfluidization: Physical and chemical stability. </w:t>
      </w:r>
      <w:r w:rsidRPr="001C6032">
        <w:rPr>
          <w:i/>
          <w:iCs/>
          <w:noProof/>
          <w:sz w:val="24"/>
        </w:rPr>
        <w:t>Journal of Colloid and Interface Science</w:t>
      </w:r>
      <w:r w:rsidRPr="001C6032">
        <w:rPr>
          <w:noProof/>
          <w:sz w:val="24"/>
        </w:rPr>
        <w:t xml:space="preserve">, </w:t>
      </w:r>
      <w:r w:rsidRPr="001C6032">
        <w:rPr>
          <w:i/>
          <w:iCs/>
          <w:noProof/>
          <w:sz w:val="24"/>
        </w:rPr>
        <w:t>490</w:t>
      </w:r>
      <w:r w:rsidRPr="001C6032">
        <w:rPr>
          <w:noProof/>
          <w:sz w:val="24"/>
        </w:rPr>
        <w:t>, 328–335. https://doi.org/10.1016/j.jcis.2016.11.057</w:t>
      </w:r>
    </w:p>
    <w:p w14:paraId="557AAC17" w14:textId="45E5D48C"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Maherani B, </w:t>
      </w:r>
      <w:r w:rsidR="00CD67CB">
        <w:rPr>
          <w:noProof/>
          <w:sz w:val="24"/>
        </w:rPr>
        <w:t xml:space="preserve">O </w:t>
      </w:r>
      <w:r w:rsidRPr="001C6032">
        <w:rPr>
          <w:noProof/>
          <w:sz w:val="24"/>
        </w:rPr>
        <w:t xml:space="preserve">Wattraint (2016). Liposomal Structure: A </w:t>
      </w:r>
      <w:r w:rsidR="00555F53" w:rsidRPr="001C6032">
        <w:rPr>
          <w:noProof/>
          <w:sz w:val="24"/>
        </w:rPr>
        <w:t>comparative study on light scattering and chromatography techniques</w:t>
      </w:r>
      <w:r w:rsidRPr="001C6032">
        <w:rPr>
          <w:noProof/>
          <w:sz w:val="24"/>
        </w:rPr>
        <w:t xml:space="preserve">. </w:t>
      </w:r>
      <w:r w:rsidRPr="001C6032">
        <w:rPr>
          <w:i/>
          <w:iCs/>
          <w:noProof/>
          <w:sz w:val="24"/>
        </w:rPr>
        <w:t>Journal of Dispersion Science and Technology</w:t>
      </w:r>
      <w:r w:rsidRPr="001C6032">
        <w:rPr>
          <w:noProof/>
          <w:sz w:val="24"/>
        </w:rPr>
        <w:t xml:space="preserve">, </w:t>
      </w:r>
      <w:r w:rsidRPr="001C6032">
        <w:rPr>
          <w:i/>
          <w:iCs/>
          <w:noProof/>
          <w:sz w:val="24"/>
        </w:rPr>
        <w:t>38</w:t>
      </w:r>
      <w:r w:rsidRPr="001C6032">
        <w:rPr>
          <w:noProof/>
          <w:sz w:val="24"/>
        </w:rPr>
        <w:t>(11), 1633–1639. https://doi.org/doi:10.1080/01932691.2016.1269651</w:t>
      </w:r>
    </w:p>
    <w:p w14:paraId="5E28D096" w14:textId="58E143C7"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McClements DJ (2012). Nanoemulsions versus microemulsions: Terminology, differences, and similarities. </w:t>
      </w:r>
      <w:r w:rsidRPr="001C6032">
        <w:rPr>
          <w:i/>
          <w:iCs/>
          <w:noProof/>
          <w:sz w:val="24"/>
        </w:rPr>
        <w:t>Soft Matter</w:t>
      </w:r>
      <w:r w:rsidRPr="001C6032">
        <w:rPr>
          <w:noProof/>
          <w:sz w:val="24"/>
        </w:rPr>
        <w:t xml:space="preserve">, </w:t>
      </w:r>
      <w:r w:rsidRPr="001C6032">
        <w:rPr>
          <w:i/>
          <w:iCs/>
          <w:noProof/>
          <w:sz w:val="24"/>
        </w:rPr>
        <w:t>8</w:t>
      </w:r>
      <w:r w:rsidRPr="001C6032">
        <w:rPr>
          <w:noProof/>
          <w:sz w:val="24"/>
        </w:rPr>
        <w:t>(6), 1719–1729. https://doi.org/10.1039/c2sm06903b</w:t>
      </w:r>
    </w:p>
    <w:p w14:paraId="5ED6E95A" w14:textId="05F1E493"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McClements</w:t>
      </w:r>
      <w:r w:rsidR="00CD67CB">
        <w:rPr>
          <w:noProof/>
          <w:sz w:val="24"/>
        </w:rPr>
        <w:t xml:space="preserve"> </w:t>
      </w:r>
      <w:r w:rsidRPr="001C6032">
        <w:rPr>
          <w:noProof/>
          <w:sz w:val="24"/>
        </w:rPr>
        <w:t xml:space="preserve">DJ (2013). Edible lipid nanoparticles: Digestion, absorption, and potential </w:t>
      </w:r>
      <w:r w:rsidRPr="001C6032">
        <w:rPr>
          <w:noProof/>
          <w:sz w:val="24"/>
        </w:rPr>
        <w:lastRenderedPageBreak/>
        <w:t xml:space="preserve">toxicity. </w:t>
      </w:r>
      <w:r w:rsidRPr="001C6032">
        <w:rPr>
          <w:i/>
          <w:iCs/>
          <w:noProof/>
          <w:sz w:val="24"/>
        </w:rPr>
        <w:t>Progress in Lipid Research</w:t>
      </w:r>
      <w:r w:rsidRPr="001C6032">
        <w:rPr>
          <w:noProof/>
          <w:sz w:val="24"/>
        </w:rPr>
        <w:t xml:space="preserve">, </w:t>
      </w:r>
      <w:r w:rsidRPr="001C6032">
        <w:rPr>
          <w:i/>
          <w:iCs/>
          <w:noProof/>
          <w:sz w:val="24"/>
        </w:rPr>
        <w:t>52</w:t>
      </w:r>
      <w:r w:rsidRPr="001C6032">
        <w:rPr>
          <w:noProof/>
          <w:sz w:val="24"/>
        </w:rPr>
        <w:t>(4), 409–423. https://doi.org/10.1016/j.plipres.2013.04.008</w:t>
      </w:r>
    </w:p>
    <w:p w14:paraId="75C2F9E2" w14:textId="0F970B77"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Miastkowska, M,</w:t>
      </w:r>
      <w:r w:rsidR="00CD67CB">
        <w:rPr>
          <w:noProof/>
          <w:sz w:val="24"/>
        </w:rPr>
        <w:t xml:space="preserve"> A</w:t>
      </w:r>
      <w:r w:rsidRPr="001C6032">
        <w:rPr>
          <w:noProof/>
          <w:sz w:val="24"/>
        </w:rPr>
        <w:t xml:space="preserve"> Michalczyk, </w:t>
      </w:r>
      <w:r w:rsidR="00CD67CB">
        <w:rPr>
          <w:noProof/>
          <w:sz w:val="24"/>
        </w:rPr>
        <w:t xml:space="preserve">K </w:t>
      </w:r>
      <w:r w:rsidRPr="001C6032">
        <w:rPr>
          <w:noProof/>
          <w:sz w:val="24"/>
        </w:rPr>
        <w:t xml:space="preserve">Figacz, </w:t>
      </w:r>
      <w:r w:rsidR="00CD67CB">
        <w:rPr>
          <w:noProof/>
          <w:sz w:val="24"/>
        </w:rPr>
        <w:t>E</w:t>
      </w:r>
      <w:r w:rsidRPr="001C6032">
        <w:rPr>
          <w:noProof/>
          <w:sz w:val="24"/>
        </w:rPr>
        <w:t xml:space="preserve"> Sikora (2020). Nanoformulations as a modern form of biofungicide. </w:t>
      </w:r>
      <w:r w:rsidRPr="001C6032">
        <w:rPr>
          <w:i/>
          <w:iCs/>
          <w:noProof/>
          <w:sz w:val="24"/>
        </w:rPr>
        <w:t>Journal of Environmental Health Science and Engineering</w:t>
      </w:r>
      <w:r w:rsidRPr="001C6032">
        <w:rPr>
          <w:noProof/>
          <w:sz w:val="24"/>
        </w:rPr>
        <w:t xml:space="preserve">, </w:t>
      </w:r>
      <w:r w:rsidRPr="001C6032">
        <w:rPr>
          <w:i/>
          <w:iCs/>
          <w:noProof/>
          <w:sz w:val="24"/>
        </w:rPr>
        <w:t>18</w:t>
      </w:r>
      <w:r w:rsidRPr="001C6032">
        <w:rPr>
          <w:noProof/>
          <w:sz w:val="24"/>
        </w:rPr>
        <w:t>(1), 119–128. https://doi.org/10.1007/s40201-020-00445-4</w:t>
      </w:r>
    </w:p>
    <w:p w14:paraId="53F94B49" w14:textId="29AEA036"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Mozafari MR, </w:t>
      </w:r>
      <w:r w:rsidR="00CD67CB">
        <w:rPr>
          <w:noProof/>
          <w:sz w:val="24"/>
        </w:rPr>
        <w:t xml:space="preserve">M </w:t>
      </w:r>
      <w:r w:rsidRPr="001C6032">
        <w:rPr>
          <w:noProof/>
          <w:sz w:val="24"/>
        </w:rPr>
        <w:t xml:space="preserve">Danaei, </w:t>
      </w:r>
      <w:r w:rsidR="00CD67CB">
        <w:rPr>
          <w:noProof/>
          <w:sz w:val="24"/>
        </w:rPr>
        <w:t>R</w:t>
      </w:r>
      <w:r w:rsidRPr="001C6032">
        <w:rPr>
          <w:noProof/>
          <w:sz w:val="24"/>
        </w:rPr>
        <w:t xml:space="preserve"> Javanmard</w:t>
      </w:r>
      <w:r w:rsidR="00CD67CB">
        <w:rPr>
          <w:noProof/>
          <w:sz w:val="24"/>
        </w:rPr>
        <w:t>, B</w:t>
      </w:r>
      <w:r w:rsidRPr="001C6032">
        <w:rPr>
          <w:noProof/>
          <w:sz w:val="24"/>
        </w:rPr>
        <w:t xml:space="preserve"> Maherani (2017). Nanoscale </w:t>
      </w:r>
      <w:r w:rsidR="00555F53" w:rsidRPr="001C6032">
        <w:rPr>
          <w:noProof/>
          <w:sz w:val="24"/>
        </w:rPr>
        <w:t>lipidic carrier system</w:t>
      </w:r>
      <w:r w:rsidRPr="001C6032">
        <w:rPr>
          <w:noProof/>
          <w:sz w:val="24"/>
        </w:rPr>
        <w:t xml:space="preserve">s: </w:t>
      </w:r>
      <w:r w:rsidR="00555F53">
        <w:rPr>
          <w:noProof/>
          <w:sz w:val="24"/>
        </w:rPr>
        <w:t>I</w:t>
      </w:r>
      <w:r w:rsidR="00555F53" w:rsidRPr="001C6032">
        <w:rPr>
          <w:noProof/>
          <w:sz w:val="24"/>
        </w:rPr>
        <w:t>mportance of preparation method and solv</w:t>
      </w:r>
      <w:r w:rsidRPr="001C6032">
        <w:rPr>
          <w:noProof/>
          <w:sz w:val="24"/>
        </w:rPr>
        <w:t xml:space="preserve">ents. </w:t>
      </w:r>
      <w:r w:rsidRPr="001C6032">
        <w:rPr>
          <w:i/>
          <w:iCs/>
          <w:noProof/>
          <w:sz w:val="24"/>
        </w:rPr>
        <w:t>Global Journal of Nanomedicine</w:t>
      </w:r>
      <w:r w:rsidRPr="001C6032">
        <w:rPr>
          <w:noProof/>
          <w:sz w:val="24"/>
        </w:rPr>
        <w:t xml:space="preserve">, </w:t>
      </w:r>
      <w:r w:rsidRPr="001C6032">
        <w:rPr>
          <w:i/>
          <w:iCs/>
          <w:noProof/>
          <w:sz w:val="24"/>
        </w:rPr>
        <w:t>2</w:t>
      </w:r>
      <w:r w:rsidRPr="001C6032">
        <w:rPr>
          <w:noProof/>
          <w:sz w:val="24"/>
        </w:rPr>
        <w:t>(4), 67–70. https://doi.org/10.19080/gjn.2017.02.555593</w:t>
      </w:r>
    </w:p>
    <w:p w14:paraId="1DCA16D9" w14:textId="22EF9F32"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Olea AF,</w:t>
      </w:r>
      <w:r w:rsidR="00CD67CB">
        <w:rPr>
          <w:noProof/>
          <w:sz w:val="24"/>
        </w:rPr>
        <w:t xml:space="preserve"> A</w:t>
      </w:r>
      <w:r w:rsidRPr="001C6032">
        <w:rPr>
          <w:noProof/>
          <w:sz w:val="24"/>
        </w:rPr>
        <w:t xml:space="preserve"> Bravo, </w:t>
      </w:r>
      <w:r w:rsidR="00CD67CB">
        <w:rPr>
          <w:noProof/>
          <w:sz w:val="24"/>
        </w:rPr>
        <w:t>R</w:t>
      </w:r>
      <w:r w:rsidRPr="001C6032">
        <w:rPr>
          <w:noProof/>
          <w:sz w:val="24"/>
        </w:rPr>
        <w:t xml:space="preserve"> Martínez,</w:t>
      </w:r>
      <w:r w:rsidR="00CD67CB">
        <w:rPr>
          <w:noProof/>
          <w:sz w:val="24"/>
        </w:rPr>
        <w:t xml:space="preserve"> M</w:t>
      </w:r>
      <w:r w:rsidRPr="001C6032">
        <w:rPr>
          <w:noProof/>
          <w:sz w:val="24"/>
        </w:rPr>
        <w:t xml:space="preserve"> Thomas, </w:t>
      </w:r>
      <w:r w:rsidR="00CD67CB">
        <w:rPr>
          <w:noProof/>
          <w:sz w:val="24"/>
        </w:rPr>
        <w:t>C</w:t>
      </w:r>
      <w:r w:rsidRPr="001C6032">
        <w:rPr>
          <w:noProof/>
          <w:sz w:val="24"/>
        </w:rPr>
        <w:t xml:space="preserve"> Sedan, </w:t>
      </w:r>
      <w:r w:rsidR="00CD67CB">
        <w:rPr>
          <w:noProof/>
          <w:sz w:val="24"/>
        </w:rPr>
        <w:t>L</w:t>
      </w:r>
      <w:r w:rsidRPr="001C6032">
        <w:rPr>
          <w:noProof/>
          <w:sz w:val="24"/>
        </w:rPr>
        <w:t xml:space="preserve"> Espinoza,</w:t>
      </w:r>
      <w:r w:rsidR="00CD67CB">
        <w:rPr>
          <w:noProof/>
          <w:sz w:val="24"/>
        </w:rPr>
        <w:t xml:space="preserve"> E</w:t>
      </w:r>
      <w:r w:rsidRPr="001C6032">
        <w:rPr>
          <w:noProof/>
          <w:sz w:val="24"/>
        </w:rPr>
        <w:t xml:space="preserve"> Zambrano, </w:t>
      </w:r>
      <w:r w:rsidR="00CD67CB">
        <w:rPr>
          <w:noProof/>
          <w:sz w:val="24"/>
        </w:rPr>
        <w:t xml:space="preserve">D </w:t>
      </w:r>
      <w:r w:rsidRPr="001C6032">
        <w:rPr>
          <w:noProof/>
          <w:sz w:val="24"/>
        </w:rPr>
        <w:t xml:space="preserve">Carvajal,  </w:t>
      </w:r>
      <w:r w:rsidR="00CD67CB">
        <w:rPr>
          <w:noProof/>
          <w:sz w:val="24"/>
        </w:rPr>
        <w:t xml:space="preserve">E </w:t>
      </w:r>
      <w:r w:rsidRPr="001C6032">
        <w:rPr>
          <w:noProof/>
          <w:sz w:val="24"/>
        </w:rPr>
        <w:t xml:space="preserve">Silva-Moreno, </w:t>
      </w:r>
      <w:r w:rsidR="00CD67CB">
        <w:rPr>
          <w:noProof/>
          <w:sz w:val="24"/>
        </w:rPr>
        <w:t xml:space="preserve">H </w:t>
      </w:r>
      <w:r w:rsidRPr="001C6032">
        <w:rPr>
          <w:noProof/>
          <w:sz w:val="24"/>
        </w:rPr>
        <w:t xml:space="preserve">Carrasco (2019). Antifungal activity of eugenol derivatives against </w:t>
      </w:r>
      <w:r w:rsidRPr="00555F53">
        <w:rPr>
          <w:i/>
          <w:iCs/>
          <w:noProof/>
          <w:sz w:val="24"/>
        </w:rPr>
        <w:t>Botrytis cinerea</w:t>
      </w:r>
      <w:r w:rsidRPr="001C6032">
        <w:rPr>
          <w:noProof/>
          <w:sz w:val="24"/>
        </w:rPr>
        <w:t xml:space="preserve">. </w:t>
      </w:r>
      <w:r w:rsidRPr="001C6032">
        <w:rPr>
          <w:i/>
          <w:iCs/>
          <w:noProof/>
          <w:sz w:val="24"/>
        </w:rPr>
        <w:t>Molecules</w:t>
      </w:r>
      <w:r w:rsidRPr="001C6032">
        <w:rPr>
          <w:noProof/>
          <w:sz w:val="24"/>
        </w:rPr>
        <w:t xml:space="preserve">, </w:t>
      </w:r>
      <w:r w:rsidRPr="001C6032">
        <w:rPr>
          <w:i/>
          <w:iCs/>
          <w:noProof/>
          <w:sz w:val="24"/>
        </w:rPr>
        <w:t>24</w:t>
      </w:r>
      <w:r w:rsidRPr="001C6032">
        <w:rPr>
          <w:noProof/>
          <w:sz w:val="24"/>
        </w:rPr>
        <w:t>(7), 2–14. https://doi.org/10.3390/molecules24071239</w:t>
      </w:r>
    </w:p>
    <w:p w14:paraId="6CDB48D0" w14:textId="653BEA86"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Osman Mohamed Ali E, </w:t>
      </w:r>
      <w:r w:rsidR="00CD67CB">
        <w:rPr>
          <w:noProof/>
          <w:sz w:val="24"/>
        </w:rPr>
        <w:t xml:space="preserve">NA </w:t>
      </w:r>
      <w:r w:rsidRPr="001C6032">
        <w:rPr>
          <w:noProof/>
          <w:sz w:val="24"/>
        </w:rPr>
        <w:t xml:space="preserve">Shakil, </w:t>
      </w:r>
      <w:r w:rsidR="00CD67CB">
        <w:rPr>
          <w:noProof/>
          <w:sz w:val="24"/>
        </w:rPr>
        <w:t>VS</w:t>
      </w:r>
      <w:r w:rsidRPr="001C6032">
        <w:rPr>
          <w:noProof/>
          <w:sz w:val="24"/>
        </w:rPr>
        <w:t xml:space="preserve"> Rana, </w:t>
      </w:r>
      <w:r w:rsidR="00CD67CB">
        <w:rPr>
          <w:noProof/>
          <w:sz w:val="24"/>
        </w:rPr>
        <w:t>DJ</w:t>
      </w:r>
      <w:r w:rsidRPr="001C6032">
        <w:rPr>
          <w:noProof/>
          <w:sz w:val="24"/>
        </w:rPr>
        <w:t xml:space="preserve"> Sarkar, </w:t>
      </w:r>
      <w:r w:rsidR="00CD67CB">
        <w:rPr>
          <w:noProof/>
          <w:sz w:val="24"/>
        </w:rPr>
        <w:t>S</w:t>
      </w:r>
      <w:r w:rsidRPr="001C6032">
        <w:rPr>
          <w:noProof/>
          <w:sz w:val="24"/>
        </w:rPr>
        <w:t xml:space="preserve"> Majumder,</w:t>
      </w:r>
      <w:r w:rsidR="00CD67CB">
        <w:rPr>
          <w:noProof/>
          <w:sz w:val="24"/>
        </w:rPr>
        <w:t xml:space="preserve"> P</w:t>
      </w:r>
      <w:r w:rsidRPr="001C6032">
        <w:rPr>
          <w:noProof/>
          <w:sz w:val="24"/>
        </w:rPr>
        <w:t xml:space="preserve"> Kaushik, </w:t>
      </w:r>
      <w:r w:rsidR="00CD67CB">
        <w:rPr>
          <w:noProof/>
          <w:sz w:val="24"/>
        </w:rPr>
        <w:t>BB</w:t>
      </w:r>
      <w:r w:rsidRPr="001C6032">
        <w:rPr>
          <w:noProof/>
          <w:sz w:val="24"/>
        </w:rPr>
        <w:t xml:space="preserve"> Singh, </w:t>
      </w:r>
      <w:r w:rsidR="00CD67CB">
        <w:rPr>
          <w:noProof/>
          <w:sz w:val="24"/>
        </w:rPr>
        <w:t xml:space="preserve">J </w:t>
      </w:r>
      <w:r w:rsidRPr="001C6032">
        <w:rPr>
          <w:noProof/>
          <w:sz w:val="24"/>
        </w:rPr>
        <w:t xml:space="preserve">Kumar (2017). Antifungal activity of nano emulsions of neem and citronella oils against phytopathogenic fungi, </w:t>
      </w:r>
      <w:r w:rsidRPr="00555F53">
        <w:rPr>
          <w:i/>
          <w:iCs/>
          <w:noProof/>
          <w:sz w:val="24"/>
        </w:rPr>
        <w:t xml:space="preserve">Rhizoctonia solani </w:t>
      </w:r>
      <w:r w:rsidRPr="001C6032">
        <w:rPr>
          <w:noProof/>
          <w:sz w:val="24"/>
        </w:rPr>
        <w:t xml:space="preserve">and </w:t>
      </w:r>
      <w:r w:rsidRPr="00555F53">
        <w:rPr>
          <w:i/>
          <w:iCs/>
          <w:noProof/>
          <w:sz w:val="24"/>
        </w:rPr>
        <w:t>Sclerotium rolfsii.</w:t>
      </w:r>
      <w:r w:rsidRPr="001C6032">
        <w:rPr>
          <w:noProof/>
          <w:sz w:val="24"/>
        </w:rPr>
        <w:t xml:space="preserve"> </w:t>
      </w:r>
      <w:r w:rsidRPr="001C6032">
        <w:rPr>
          <w:i/>
          <w:iCs/>
          <w:noProof/>
          <w:sz w:val="24"/>
        </w:rPr>
        <w:t>Industrial Crops and Products</w:t>
      </w:r>
      <w:r w:rsidRPr="001C6032">
        <w:rPr>
          <w:noProof/>
          <w:sz w:val="24"/>
        </w:rPr>
        <w:t xml:space="preserve">, </w:t>
      </w:r>
      <w:r w:rsidRPr="001C6032">
        <w:rPr>
          <w:i/>
          <w:iCs/>
          <w:noProof/>
          <w:sz w:val="24"/>
        </w:rPr>
        <w:t>108</w:t>
      </w:r>
      <w:r w:rsidRPr="001C6032">
        <w:rPr>
          <w:noProof/>
          <w:sz w:val="24"/>
        </w:rPr>
        <w:t>(June), 379–387. https://doi.org/10.1016/j.indcrop.2017.06.061</w:t>
      </w:r>
    </w:p>
    <w:p w14:paraId="3385466E" w14:textId="3309F58B"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Pant M,</w:t>
      </w:r>
      <w:r w:rsidR="00CD67CB">
        <w:rPr>
          <w:noProof/>
          <w:sz w:val="24"/>
        </w:rPr>
        <w:t xml:space="preserve"> S</w:t>
      </w:r>
      <w:r w:rsidRPr="001C6032">
        <w:rPr>
          <w:noProof/>
          <w:sz w:val="24"/>
        </w:rPr>
        <w:t xml:space="preserve"> Dubey,</w:t>
      </w:r>
      <w:r w:rsidR="00CD67CB">
        <w:rPr>
          <w:noProof/>
          <w:sz w:val="24"/>
        </w:rPr>
        <w:t xml:space="preserve"> PK</w:t>
      </w:r>
      <w:r w:rsidRPr="001C6032">
        <w:rPr>
          <w:noProof/>
          <w:sz w:val="24"/>
        </w:rPr>
        <w:t xml:space="preserve"> Patanjali,</w:t>
      </w:r>
      <w:r w:rsidR="00CD67CB">
        <w:rPr>
          <w:noProof/>
          <w:sz w:val="24"/>
        </w:rPr>
        <w:t xml:space="preserve"> SN </w:t>
      </w:r>
      <w:r w:rsidRPr="001C6032">
        <w:rPr>
          <w:noProof/>
          <w:sz w:val="24"/>
        </w:rPr>
        <w:t>Naik,</w:t>
      </w:r>
      <w:r w:rsidR="00CD67CB">
        <w:rPr>
          <w:noProof/>
          <w:sz w:val="24"/>
        </w:rPr>
        <w:t xml:space="preserve"> S</w:t>
      </w:r>
      <w:r w:rsidRPr="001C6032">
        <w:rPr>
          <w:noProof/>
          <w:sz w:val="24"/>
        </w:rPr>
        <w:t xml:space="preserve"> Sharma (2014). Insecticidal activity of eucalyptus oil nanoemulsion with karanja and jatropha aqueous filtrates. </w:t>
      </w:r>
      <w:r w:rsidRPr="001C6032">
        <w:rPr>
          <w:i/>
          <w:iCs/>
          <w:noProof/>
          <w:sz w:val="24"/>
        </w:rPr>
        <w:t>International Biodeterioration and Biodegradation</w:t>
      </w:r>
      <w:r w:rsidRPr="001C6032">
        <w:rPr>
          <w:noProof/>
          <w:sz w:val="24"/>
        </w:rPr>
        <w:t xml:space="preserve">, </w:t>
      </w:r>
      <w:r w:rsidRPr="001C6032">
        <w:rPr>
          <w:i/>
          <w:iCs/>
          <w:noProof/>
          <w:sz w:val="24"/>
        </w:rPr>
        <w:t>91</w:t>
      </w:r>
      <w:r w:rsidRPr="001C6032">
        <w:rPr>
          <w:noProof/>
          <w:sz w:val="24"/>
        </w:rPr>
        <w:t>, 119–127. https://doi.org/10.1016/j.ibiod.2013.11.019</w:t>
      </w:r>
    </w:p>
    <w:p w14:paraId="1AEBAEF9" w14:textId="0C8A1732"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Pathak</w:t>
      </w:r>
      <w:r w:rsidR="00CD67CB">
        <w:rPr>
          <w:noProof/>
          <w:sz w:val="24"/>
        </w:rPr>
        <w:t xml:space="preserve"> </w:t>
      </w:r>
      <w:r w:rsidRPr="001C6032">
        <w:rPr>
          <w:noProof/>
          <w:sz w:val="24"/>
        </w:rPr>
        <w:t>MK,</w:t>
      </w:r>
      <w:r w:rsidR="00CD67CB">
        <w:rPr>
          <w:noProof/>
          <w:sz w:val="24"/>
        </w:rPr>
        <w:t xml:space="preserve"> G </w:t>
      </w:r>
      <w:r w:rsidRPr="001C6032">
        <w:rPr>
          <w:noProof/>
          <w:sz w:val="24"/>
        </w:rPr>
        <w:t xml:space="preserve">Chhabra, </w:t>
      </w:r>
      <w:r w:rsidR="00CD67CB">
        <w:rPr>
          <w:noProof/>
          <w:sz w:val="24"/>
        </w:rPr>
        <w:t>K</w:t>
      </w:r>
      <w:r w:rsidRPr="001C6032">
        <w:rPr>
          <w:noProof/>
          <w:sz w:val="24"/>
        </w:rPr>
        <w:t xml:space="preserve"> Pathak (2013). Design and development of a novel pH triggered nanoemulsified in-situ ophthalmic gel of fluconazole: Ex-vivo transcorneal permeation, corneal toxicity and irritation testing. </w:t>
      </w:r>
      <w:r w:rsidRPr="001C6032">
        <w:rPr>
          <w:i/>
          <w:iCs/>
          <w:noProof/>
          <w:sz w:val="24"/>
        </w:rPr>
        <w:t xml:space="preserve">Drug Development </w:t>
      </w:r>
      <w:r w:rsidRPr="001C6032">
        <w:rPr>
          <w:i/>
          <w:iCs/>
          <w:noProof/>
          <w:sz w:val="24"/>
        </w:rPr>
        <w:lastRenderedPageBreak/>
        <w:t>and Industrial Pharmacy</w:t>
      </w:r>
      <w:r w:rsidRPr="001C6032">
        <w:rPr>
          <w:noProof/>
          <w:sz w:val="24"/>
        </w:rPr>
        <w:t xml:space="preserve">, </w:t>
      </w:r>
      <w:r w:rsidRPr="001C6032">
        <w:rPr>
          <w:i/>
          <w:iCs/>
          <w:noProof/>
          <w:sz w:val="24"/>
        </w:rPr>
        <w:t>39</w:t>
      </w:r>
      <w:r w:rsidRPr="001C6032">
        <w:rPr>
          <w:noProof/>
          <w:sz w:val="24"/>
        </w:rPr>
        <w:t>(5), 780–790. https://doi.org/10.3109/03639045.2012.707203</w:t>
      </w:r>
    </w:p>
    <w:p w14:paraId="5EA44518" w14:textId="27D3EB69"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Sakho EHM, </w:t>
      </w:r>
      <w:r w:rsidR="00CD67CB">
        <w:rPr>
          <w:noProof/>
          <w:sz w:val="24"/>
        </w:rPr>
        <w:t xml:space="preserve">E </w:t>
      </w:r>
      <w:r w:rsidRPr="001C6032">
        <w:rPr>
          <w:noProof/>
          <w:sz w:val="24"/>
        </w:rPr>
        <w:t xml:space="preserve">Allahyari, </w:t>
      </w:r>
      <w:r w:rsidR="00CD67CB">
        <w:rPr>
          <w:noProof/>
          <w:sz w:val="24"/>
        </w:rPr>
        <w:t>OS</w:t>
      </w:r>
      <w:r w:rsidRPr="001C6032">
        <w:rPr>
          <w:noProof/>
          <w:sz w:val="24"/>
        </w:rPr>
        <w:t xml:space="preserve"> Oluwafemi, </w:t>
      </w:r>
      <w:r w:rsidR="00CD67CB">
        <w:rPr>
          <w:noProof/>
          <w:sz w:val="24"/>
        </w:rPr>
        <w:t xml:space="preserve">S </w:t>
      </w:r>
      <w:r w:rsidRPr="001C6032">
        <w:rPr>
          <w:noProof/>
          <w:sz w:val="24"/>
        </w:rPr>
        <w:t xml:space="preserve">Thomas, </w:t>
      </w:r>
      <w:r w:rsidR="00CD67CB">
        <w:rPr>
          <w:noProof/>
          <w:sz w:val="24"/>
        </w:rPr>
        <w:t xml:space="preserve">N </w:t>
      </w:r>
      <w:r w:rsidRPr="001C6032">
        <w:rPr>
          <w:noProof/>
          <w:sz w:val="24"/>
        </w:rPr>
        <w:t xml:space="preserve">Kalarikkal (2017). Dynamic Light Scattering (DLS). </w:t>
      </w:r>
      <w:r w:rsidRPr="001C6032">
        <w:rPr>
          <w:i/>
          <w:iCs/>
          <w:noProof/>
          <w:sz w:val="24"/>
        </w:rPr>
        <w:t>Thermal and Rheological Measurement Techniques for Nanomaterials Characterization</w:t>
      </w:r>
      <w:r w:rsidRPr="001C6032">
        <w:rPr>
          <w:noProof/>
          <w:sz w:val="24"/>
        </w:rPr>
        <w:t xml:space="preserve">, </w:t>
      </w:r>
      <w:r w:rsidRPr="001C6032">
        <w:rPr>
          <w:i/>
          <w:iCs/>
          <w:noProof/>
          <w:sz w:val="24"/>
        </w:rPr>
        <w:t>3</w:t>
      </w:r>
      <w:r w:rsidRPr="001C6032">
        <w:rPr>
          <w:noProof/>
          <w:sz w:val="24"/>
        </w:rPr>
        <w:t>, 37–49. https://doi.org/10.1016/B978-0-323-46139-9.00002-5</w:t>
      </w:r>
    </w:p>
    <w:p w14:paraId="5EFBA43A" w14:textId="70EBDF9E"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Scortichini</w:t>
      </w:r>
      <w:r w:rsidR="00CD67CB">
        <w:rPr>
          <w:noProof/>
          <w:sz w:val="24"/>
        </w:rPr>
        <w:t xml:space="preserve"> </w:t>
      </w:r>
      <w:r w:rsidRPr="001C6032">
        <w:rPr>
          <w:noProof/>
          <w:sz w:val="24"/>
        </w:rPr>
        <w:t>M (2022). Sustainable</w:t>
      </w:r>
      <w:r w:rsidR="00555F53" w:rsidRPr="001C6032">
        <w:rPr>
          <w:noProof/>
          <w:sz w:val="24"/>
        </w:rPr>
        <w:t xml:space="preserve"> management of diseases in hor</w:t>
      </w:r>
      <w:r w:rsidRPr="001C6032">
        <w:rPr>
          <w:noProof/>
          <w:sz w:val="24"/>
        </w:rPr>
        <w:t xml:space="preserve">ticulture: Conventional and New Options. </w:t>
      </w:r>
      <w:r w:rsidRPr="001C6032">
        <w:rPr>
          <w:i/>
          <w:iCs/>
          <w:noProof/>
          <w:sz w:val="24"/>
        </w:rPr>
        <w:t>Horticulturae</w:t>
      </w:r>
      <w:r w:rsidRPr="001C6032">
        <w:rPr>
          <w:noProof/>
          <w:sz w:val="24"/>
        </w:rPr>
        <w:t xml:space="preserve">, </w:t>
      </w:r>
      <w:r w:rsidRPr="001C6032">
        <w:rPr>
          <w:i/>
          <w:iCs/>
          <w:noProof/>
          <w:sz w:val="24"/>
        </w:rPr>
        <w:t>8</w:t>
      </w:r>
      <w:r w:rsidRPr="001C6032">
        <w:rPr>
          <w:noProof/>
          <w:sz w:val="24"/>
        </w:rPr>
        <w:t>(517), 2–31. https://doi.org/10.3390/horticulturae8060517</w:t>
      </w:r>
    </w:p>
    <w:p w14:paraId="76D81E3B" w14:textId="007A27AD"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Šernaitė L,</w:t>
      </w:r>
      <w:r w:rsidR="00CD67CB">
        <w:rPr>
          <w:noProof/>
          <w:sz w:val="24"/>
        </w:rPr>
        <w:t xml:space="preserve"> N</w:t>
      </w:r>
      <w:r w:rsidRPr="001C6032">
        <w:rPr>
          <w:noProof/>
          <w:sz w:val="24"/>
        </w:rPr>
        <w:t xml:space="preserve"> Rasiukevičiūtė, </w:t>
      </w:r>
      <w:r w:rsidR="00CD67CB">
        <w:rPr>
          <w:noProof/>
          <w:sz w:val="24"/>
        </w:rPr>
        <w:t>A</w:t>
      </w:r>
      <w:r w:rsidRPr="001C6032">
        <w:rPr>
          <w:noProof/>
          <w:sz w:val="24"/>
        </w:rPr>
        <w:t xml:space="preserve"> Valiuškaitė (2020). The extracts of cinnamon and clove as potential biofungicides against strawberry grey mould. </w:t>
      </w:r>
      <w:r w:rsidRPr="001C6032">
        <w:rPr>
          <w:i/>
          <w:iCs/>
          <w:noProof/>
          <w:sz w:val="24"/>
        </w:rPr>
        <w:t>Plants</w:t>
      </w:r>
      <w:r w:rsidRPr="001C6032">
        <w:rPr>
          <w:noProof/>
          <w:sz w:val="24"/>
        </w:rPr>
        <w:t xml:space="preserve">, </w:t>
      </w:r>
      <w:r w:rsidRPr="001C6032">
        <w:rPr>
          <w:i/>
          <w:iCs/>
          <w:noProof/>
          <w:sz w:val="24"/>
        </w:rPr>
        <w:t>9</w:t>
      </w:r>
      <w:r w:rsidRPr="001C6032">
        <w:rPr>
          <w:noProof/>
          <w:sz w:val="24"/>
        </w:rPr>
        <w:t>(5), 15–20. https://doi.org/10.3390/plants9050613</w:t>
      </w:r>
    </w:p>
    <w:p w14:paraId="5C0CC37B" w14:textId="24CB3AD1"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Shahavi MH,</w:t>
      </w:r>
      <w:r w:rsidR="00CD67CB">
        <w:rPr>
          <w:noProof/>
          <w:sz w:val="24"/>
        </w:rPr>
        <w:t xml:space="preserve"> M</w:t>
      </w:r>
      <w:r w:rsidRPr="001C6032">
        <w:rPr>
          <w:noProof/>
          <w:sz w:val="24"/>
        </w:rPr>
        <w:t xml:space="preserve"> Hosseini, </w:t>
      </w:r>
      <w:r w:rsidR="00CD67CB">
        <w:rPr>
          <w:noProof/>
          <w:sz w:val="24"/>
        </w:rPr>
        <w:t xml:space="preserve">M </w:t>
      </w:r>
      <w:r w:rsidRPr="001C6032">
        <w:rPr>
          <w:noProof/>
          <w:sz w:val="24"/>
        </w:rPr>
        <w:t xml:space="preserve">Jahanshahi, </w:t>
      </w:r>
      <w:r w:rsidR="00CD67CB">
        <w:rPr>
          <w:noProof/>
          <w:sz w:val="24"/>
        </w:rPr>
        <w:t xml:space="preserve">RL </w:t>
      </w:r>
      <w:r w:rsidRPr="001C6032">
        <w:rPr>
          <w:noProof/>
          <w:sz w:val="24"/>
        </w:rPr>
        <w:t xml:space="preserve">Meyer, </w:t>
      </w:r>
      <w:r w:rsidR="00CD67CB">
        <w:rPr>
          <w:noProof/>
          <w:sz w:val="24"/>
        </w:rPr>
        <w:t>GN</w:t>
      </w:r>
      <w:r w:rsidRPr="001C6032">
        <w:rPr>
          <w:noProof/>
          <w:sz w:val="24"/>
        </w:rPr>
        <w:t xml:space="preserve"> Darzi</w:t>
      </w:r>
      <w:r w:rsidR="00CD67CB">
        <w:rPr>
          <w:noProof/>
          <w:sz w:val="24"/>
        </w:rPr>
        <w:t xml:space="preserve"> </w:t>
      </w:r>
      <w:r w:rsidRPr="001C6032">
        <w:rPr>
          <w:noProof/>
          <w:sz w:val="24"/>
        </w:rPr>
        <w:t xml:space="preserve">(2016). Clove oil nanoemulsion as an effective antibacterial agent: Taguchi optimization method. </w:t>
      </w:r>
      <w:r w:rsidRPr="001C6032">
        <w:rPr>
          <w:i/>
          <w:iCs/>
          <w:noProof/>
          <w:sz w:val="24"/>
        </w:rPr>
        <w:t>Desalination and Water Treatment</w:t>
      </w:r>
      <w:r w:rsidRPr="001C6032">
        <w:rPr>
          <w:noProof/>
          <w:sz w:val="24"/>
        </w:rPr>
        <w:t xml:space="preserve">, </w:t>
      </w:r>
      <w:r w:rsidRPr="001C6032">
        <w:rPr>
          <w:i/>
          <w:iCs/>
          <w:noProof/>
          <w:sz w:val="24"/>
        </w:rPr>
        <w:t>57</w:t>
      </w:r>
      <w:r w:rsidRPr="001C6032">
        <w:rPr>
          <w:noProof/>
          <w:sz w:val="24"/>
        </w:rPr>
        <w:t>(39), 18379–18390. https://doi.org/10.1080/19443994.2015.1092893</w:t>
      </w:r>
    </w:p>
    <w:p w14:paraId="70B41DDF" w14:textId="7A362CE8"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Sutradhar KB, </w:t>
      </w:r>
      <w:r w:rsidR="00CD67CB">
        <w:rPr>
          <w:noProof/>
          <w:sz w:val="24"/>
        </w:rPr>
        <w:t xml:space="preserve">L </w:t>
      </w:r>
      <w:r w:rsidRPr="001C6032">
        <w:rPr>
          <w:noProof/>
          <w:sz w:val="24"/>
        </w:rPr>
        <w:t xml:space="preserve">Amin (2013). Nanoemulsions: Increasing possibilities in drug delivery. </w:t>
      </w:r>
      <w:r w:rsidRPr="001C6032">
        <w:rPr>
          <w:i/>
          <w:iCs/>
          <w:noProof/>
          <w:sz w:val="24"/>
        </w:rPr>
        <w:t>European Journal of Nanomedicine</w:t>
      </w:r>
      <w:r w:rsidRPr="001C6032">
        <w:rPr>
          <w:noProof/>
          <w:sz w:val="24"/>
        </w:rPr>
        <w:t xml:space="preserve">, </w:t>
      </w:r>
      <w:r w:rsidRPr="001C6032">
        <w:rPr>
          <w:i/>
          <w:iCs/>
          <w:noProof/>
          <w:sz w:val="24"/>
        </w:rPr>
        <w:t>5</w:t>
      </w:r>
      <w:r w:rsidRPr="001C6032">
        <w:rPr>
          <w:noProof/>
          <w:sz w:val="24"/>
        </w:rPr>
        <w:t>(2), 97–110. https://doi.org/10.1515/ejnm-2013-0001</w:t>
      </w:r>
    </w:p>
    <w:p w14:paraId="48EAEC32" w14:textId="3CAD3BA6"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Worrall EA,</w:t>
      </w:r>
      <w:r w:rsidR="00CD67CB">
        <w:rPr>
          <w:noProof/>
          <w:sz w:val="24"/>
        </w:rPr>
        <w:t xml:space="preserve"> A</w:t>
      </w:r>
      <w:r w:rsidRPr="001C6032">
        <w:rPr>
          <w:noProof/>
          <w:sz w:val="24"/>
        </w:rPr>
        <w:t xml:space="preserve"> Hamid,</w:t>
      </w:r>
      <w:r w:rsidR="00CD67CB">
        <w:rPr>
          <w:noProof/>
          <w:sz w:val="24"/>
        </w:rPr>
        <w:t xml:space="preserve"> KT</w:t>
      </w:r>
      <w:r w:rsidRPr="001C6032">
        <w:rPr>
          <w:noProof/>
          <w:sz w:val="24"/>
        </w:rPr>
        <w:t xml:space="preserve"> Mody, </w:t>
      </w:r>
      <w:r w:rsidR="00CD67CB">
        <w:rPr>
          <w:noProof/>
          <w:sz w:val="24"/>
        </w:rPr>
        <w:t xml:space="preserve">N </w:t>
      </w:r>
      <w:r w:rsidRPr="001C6032">
        <w:rPr>
          <w:noProof/>
          <w:sz w:val="24"/>
        </w:rPr>
        <w:t xml:space="preserve">Mitter, </w:t>
      </w:r>
      <w:r w:rsidR="00CD67CB">
        <w:rPr>
          <w:noProof/>
          <w:sz w:val="24"/>
        </w:rPr>
        <w:t xml:space="preserve">HR </w:t>
      </w:r>
      <w:r w:rsidRPr="001C6032">
        <w:rPr>
          <w:noProof/>
          <w:sz w:val="24"/>
        </w:rPr>
        <w:t>Pappu</w:t>
      </w:r>
      <w:r w:rsidR="00CD67CB">
        <w:rPr>
          <w:noProof/>
          <w:sz w:val="24"/>
        </w:rPr>
        <w:t xml:space="preserve"> </w:t>
      </w:r>
      <w:r w:rsidRPr="001C6032">
        <w:rPr>
          <w:noProof/>
          <w:sz w:val="24"/>
        </w:rPr>
        <w:t xml:space="preserve">(2018). Nanotechnology for plant disease management. </w:t>
      </w:r>
      <w:r w:rsidRPr="001C6032">
        <w:rPr>
          <w:i/>
          <w:iCs/>
          <w:noProof/>
          <w:sz w:val="24"/>
        </w:rPr>
        <w:t>Agronomy</w:t>
      </w:r>
      <w:r w:rsidRPr="001C6032">
        <w:rPr>
          <w:noProof/>
          <w:sz w:val="24"/>
        </w:rPr>
        <w:t xml:space="preserve">, </w:t>
      </w:r>
      <w:r w:rsidRPr="001C6032">
        <w:rPr>
          <w:i/>
          <w:iCs/>
          <w:noProof/>
          <w:sz w:val="24"/>
        </w:rPr>
        <w:t>8</w:t>
      </w:r>
      <w:r w:rsidRPr="001C6032">
        <w:rPr>
          <w:noProof/>
          <w:sz w:val="24"/>
        </w:rPr>
        <w:t>(12), 1–24. https://doi.org/10.3390/agronomy8120285</w:t>
      </w:r>
    </w:p>
    <w:p w14:paraId="7774217D" w14:textId="1F9CDE5D" w:rsidR="001C6032" w:rsidRPr="001C6032" w:rsidRDefault="001C6032" w:rsidP="0052142B">
      <w:pPr>
        <w:widowControl w:val="0"/>
        <w:autoSpaceDE w:val="0"/>
        <w:autoSpaceDN w:val="0"/>
        <w:adjustRightInd w:val="0"/>
        <w:spacing w:line="480" w:lineRule="auto"/>
        <w:ind w:left="482" w:hanging="482"/>
        <w:rPr>
          <w:noProof/>
          <w:sz w:val="24"/>
        </w:rPr>
      </w:pPr>
      <w:r w:rsidRPr="001C6032">
        <w:rPr>
          <w:noProof/>
          <w:sz w:val="24"/>
        </w:rPr>
        <w:t>Yuliani SH,</w:t>
      </w:r>
      <w:r w:rsidR="00CD67CB">
        <w:rPr>
          <w:noProof/>
          <w:sz w:val="24"/>
        </w:rPr>
        <w:t xml:space="preserve"> M</w:t>
      </w:r>
      <w:r w:rsidRPr="001C6032">
        <w:rPr>
          <w:noProof/>
          <w:sz w:val="24"/>
        </w:rPr>
        <w:t xml:space="preserve"> Hartini, </w:t>
      </w:r>
      <w:r w:rsidR="00CD67CB">
        <w:rPr>
          <w:noProof/>
          <w:sz w:val="24"/>
        </w:rPr>
        <w:t>B</w:t>
      </w:r>
      <w:r w:rsidRPr="001C6032">
        <w:rPr>
          <w:noProof/>
          <w:sz w:val="24"/>
        </w:rPr>
        <w:t xml:space="preserve"> Pudyastuti, </w:t>
      </w:r>
      <w:r w:rsidR="00C60453">
        <w:rPr>
          <w:noProof/>
          <w:sz w:val="24"/>
        </w:rPr>
        <w:t>E</w:t>
      </w:r>
      <w:r w:rsidRPr="001C6032">
        <w:rPr>
          <w:noProof/>
          <w:sz w:val="24"/>
        </w:rPr>
        <w:t xml:space="preserve"> Perdana Istyastono (2016). Comparison </w:t>
      </w:r>
      <w:r w:rsidR="00555F53" w:rsidRPr="001C6032">
        <w:rPr>
          <w:noProof/>
          <w:sz w:val="24"/>
        </w:rPr>
        <w:t xml:space="preserve">of physical stability properties of pomegranate seed oil nanoemulsion dosage forms </w:t>
      </w:r>
      <w:r w:rsidR="00555F53" w:rsidRPr="001C6032">
        <w:rPr>
          <w:noProof/>
          <w:sz w:val="24"/>
        </w:rPr>
        <w:lastRenderedPageBreak/>
        <w:t>with long-chain triglyceride and medium-chain triglyceride as the oil p</w:t>
      </w:r>
      <w:r w:rsidRPr="001C6032">
        <w:rPr>
          <w:noProof/>
          <w:sz w:val="24"/>
        </w:rPr>
        <w:t xml:space="preserve">hase. </w:t>
      </w:r>
      <w:r w:rsidRPr="001C6032">
        <w:rPr>
          <w:i/>
          <w:iCs/>
          <w:noProof/>
          <w:sz w:val="24"/>
        </w:rPr>
        <w:t>Traditional Medicine Journal</w:t>
      </w:r>
      <w:r w:rsidRPr="001C6032">
        <w:rPr>
          <w:noProof/>
          <w:sz w:val="24"/>
        </w:rPr>
        <w:t xml:space="preserve">, </w:t>
      </w:r>
      <w:r w:rsidRPr="001C6032">
        <w:rPr>
          <w:i/>
          <w:iCs/>
          <w:noProof/>
          <w:sz w:val="24"/>
        </w:rPr>
        <w:t>21</w:t>
      </w:r>
      <w:r w:rsidRPr="001C6032">
        <w:rPr>
          <w:noProof/>
          <w:sz w:val="24"/>
        </w:rPr>
        <w:t>(2), 93–98.</w:t>
      </w:r>
    </w:p>
    <w:p w14:paraId="3D35A4C2" w14:textId="2066975E" w:rsidR="001C6032" w:rsidRDefault="001C6032" w:rsidP="0052142B">
      <w:pPr>
        <w:widowControl w:val="0"/>
        <w:autoSpaceDE w:val="0"/>
        <w:autoSpaceDN w:val="0"/>
        <w:adjustRightInd w:val="0"/>
        <w:spacing w:line="480" w:lineRule="auto"/>
        <w:ind w:left="482" w:hanging="482"/>
        <w:rPr>
          <w:noProof/>
          <w:sz w:val="24"/>
        </w:rPr>
      </w:pPr>
      <w:r w:rsidRPr="001C6032">
        <w:rPr>
          <w:noProof/>
          <w:sz w:val="24"/>
        </w:rPr>
        <w:t xml:space="preserve">Yuliani S, </w:t>
      </w:r>
      <w:r w:rsidR="00C60453">
        <w:rPr>
          <w:noProof/>
          <w:sz w:val="24"/>
        </w:rPr>
        <w:t xml:space="preserve">R </w:t>
      </w:r>
      <w:r w:rsidRPr="001C6032">
        <w:rPr>
          <w:noProof/>
          <w:sz w:val="24"/>
        </w:rPr>
        <w:t xml:space="preserve">Noveriza (2019). Effect </w:t>
      </w:r>
      <w:r w:rsidR="00555F53" w:rsidRPr="001C6032">
        <w:rPr>
          <w:noProof/>
          <w:sz w:val="24"/>
        </w:rPr>
        <w:t>of carrier oil and co-solvent on the formation of clove oil nanoemulsion by phase inversion techniq</w:t>
      </w:r>
      <w:r w:rsidRPr="001C6032">
        <w:rPr>
          <w:noProof/>
          <w:sz w:val="24"/>
        </w:rPr>
        <w:t xml:space="preserve">ue. </w:t>
      </w:r>
      <w:r w:rsidRPr="001C6032">
        <w:rPr>
          <w:i/>
          <w:iCs/>
          <w:noProof/>
          <w:sz w:val="24"/>
        </w:rPr>
        <w:t>IOP Conference Series: Earth and Environmental Science</w:t>
      </w:r>
      <w:r w:rsidRPr="001C6032">
        <w:rPr>
          <w:noProof/>
          <w:sz w:val="24"/>
        </w:rPr>
        <w:t xml:space="preserve">, </w:t>
      </w:r>
      <w:r w:rsidRPr="001C6032">
        <w:rPr>
          <w:i/>
          <w:iCs/>
          <w:noProof/>
          <w:sz w:val="24"/>
        </w:rPr>
        <w:t>309</w:t>
      </w:r>
      <w:r w:rsidRPr="001C6032">
        <w:rPr>
          <w:noProof/>
          <w:sz w:val="24"/>
        </w:rPr>
        <w:t>(1). https://doi.org/10.1088/1755-1315/309/1/012036</w:t>
      </w:r>
    </w:p>
    <w:p w14:paraId="051154EC" w14:textId="0CAB1AF9" w:rsidR="00E41FBF" w:rsidRDefault="00E41FBF">
      <w:pPr>
        <w:spacing w:after="160" w:line="259" w:lineRule="auto"/>
        <w:jc w:val="left"/>
        <w:rPr>
          <w:noProof/>
          <w:sz w:val="24"/>
        </w:rPr>
      </w:pPr>
      <w:r>
        <w:rPr>
          <w:noProof/>
          <w:sz w:val="24"/>
        </w:rPr>
        <w:br w:type="page"/>
      </w:r>
    </w:p>
    <w:p w14:paraId="5AD38C41" w14:textId="104D1990" w:rsidR="00D5684D" w:rsidRDefault="00D5684D" w:rsidP="004B4FBC">
      <w:pPr>
        <w:spacing w:line="240" w:lineRule="auto"/>
        <w:ind w:left="284" w:hanging="284"/>
        <w:rPr>
          <w:sz w:val="24"/>
          <w:lang w:eastAsia="en-US"/>
        </w:rPr>
      </w:pPr>
      <w:r w:rsidRPr="00561593">
        <w:rPr>
          <w:sz w:val="24"/>
          <w:lang w:eastAsia="en-US"/>
        </w:rPr>
        <w:lastRenderedPageBreak/>
        <w:fldChar w:fldCharType="end"/>
      </w:r>
      <w:r w:rsidR="001739DD" w:rsidRPr="00561593">
        <w:rPr>
          <w:b/>
          <w:sz w:val="24"/>
          <w:lang w:eastAsia="en-US"/>
        </w:rPr>
        <w:t>Table 1:</w:t>
      </w:r>
      <w:r w:rsidRPr="00561593">
        <w:rPr>
          <w:b/>
          <w:sz w:val="24"/>
          <w:lang w:eastAsia="en-US"/>
        </w:rPr>
        <w:t xml:space="preserve"> </w:t>
      </w:r>
      <w:r w:rsidRPr="00561593">
        <w:rPr>
          <w:sz w:val="24"/>
          <w:lang w:eastAsia="en-US"/>
        </w:rPr>
        <w:t>Composition of the clove</w:t>
      </w:r>
      <w:r w:rsidR="00814FB6">
        <w:rPr>
          <w:sz w:val="24"/>
          <w:lang w:eastAsia="en-US"/>
        </w:rPr>
        <w:t xml:space="preserve"> </w:t>
      </w:r>
      <w:r w:rsidRPr="00561593">
        <w:rPr>
          <w:sz w:val="24"/>
          <w:lang w:eastAsia="en-US"/>
        </w:rPr>
        <w:t>oil nano emulsion formulation</w:t>
      </w:r>
    </w:p>
    <w:p w14:paraId="434BA1F7" w14:textId="77777777" w:rsidR="00DF2ADE" w:rsidRPr="00561593" w:rsidRDefault="00DF2ADE" w:rsidP="004B4FBC">
      <w:pPr>
        <w:spacing w:line="240" w:lineRule="auto"/>
        <w:jc w:val="left"/>
        <w:rPr>
          <w:sz w:val="24"/>
          <w:lang w:eastAsia="en-US"/>
        </w:rPr>
      </w:pPr>
    </w:p>
    <w:tbl>
      <w:tblPr>
        <w:tblW w:w="9073" w:type="dxa"/>
        <w:tblCellMar>
          <w:top w:w="15" w:type="dxa"/>
          <w:left w:w="15" w:type="dxa"/>
          <w:bottom w:w="15" w:type="dxa"/>
          <w:right w:w="15" w:type="dxa"/>
        </w:tblCellMar>
        <w:tblLook w:val="04A0" w:firstRow="1" w:lastRow="0" w:firstColumn="1" w:lastColumn="0" w:noHBand="0" w:noVBand="1"/>
      </w:tblPr>
      <w:tblGrid>
        <w:gridCol w:w="1418"/>
        <w:gridCol w:w="1417"/>
        <w:gridCol w:w="1276"/>
        <w:gridCol w:w="1276"/>
        <w:gridCol w:w="1134"/>
        <w:gridCol w:w="1000"/>
        <w:gridCol w:w="1552"/>
      </w:tblGrid>
      <w:tr w:rsidR="00D5684D" w:rsidRPr="004B4FBC" w14:paraId="2B02548D" w14:textId="77777777" w:rsidTr="009F17A1">
        <w:trPr>
          <w:trHeight w:val="426"/>
        </w:trPr>
        <w:tc>
          <w:tcPr>
            <w:tcW w:w="1418" w:type="dxa"/>
            <w:tcBorders>
              <w:top w:val="single" w:sz="4" w:space="0" w:color="000000"/>
              <w:bottom w:val="single" w:sz="4" w:space="0" w:color="000000"/>
            </w:tcBorders>
            <w:tcMar>
              <w:top w:w="0" w:type="dxa"/>
              <w:left w:w="115" w:type="dxa"/>
              <w:bottom w:w="0" w:type="dxa"/>
              <w:right w:w="115" w:type="dxa"/>
            </w:tcMar>
            <w:hideMark/>
          </w:tcPr>
          <w:p w14:paraId="00B881B1"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ormula</w:t>
            </w:r>
          </w:p>
        </w:tc>
        <w:tc>
          <w:tcPr>
            <w:tcW w:w="1417" w:type="dxa"/>
            <w:tcBorders>
              <w:top w:val="single" w:sz="4" w:space="0" w:color="000000"/>
              <w:bottom w:val="single" w:sz="4" w:space="0" w:color="000000"/>
            </w:tcBorders>
            <w:tcMar>
              <w:top w:w="0" w:type="dxa"/>
              <w:left w:w="115" w:type="dxa"/>
              <w:bottom w:w="0" w:type="dxa"/>
              <w:right w:w="115" w:type="dxa"/>
            </w:tcMar>
            <w:hideMark/>
          </w:tcPr>
          <w:p w14:paraId="4154223E" w14:textId="30BBC553" w:rsidR="00D5684D" w:rsidRPr="004B4FBC" w:rsidRDefault="00D5684D" w:rsidP="001739DD">
            <w:pPr>
              <w:spacing w:line="240" w:lineRule="auto"/>
              <w:jc w:val="center"/>
              <w:rPr>
                <w:sz w:val="20"/>
                <w:szCs w:val="20"/>
                <w:lang w:eastAsia="en-US"/>
              </w:rPr>
            </w:pPr>
            <w:r w:rsidRPr="004B4FBC">
              <w:rPr>
                <w:color w:val="000000"/>
                <w:sz w:val="20"/>
                <w:szCs w:val="20"/>
                <w:lang w:eastAsia="en-US"/>
              </w:rPr>
              <w:t>Clove</w:t>
            </w:r>
            <w:r w:rsidR="00814FB6" w:rsidRPr="004B4FBC">
              <w:rPr>
                <w:color w:val="000000"/>
                <w:sz w:val="20"/>
                <w:szCs w:val="20"/>
                <w:lang w:eastAsia="en-US"/>
              </w:rPr>
              <w:t xml:space="preserve"> </w:t>
            </w:r>
            <w:r w:rsidRPr="004B4FBC">
              <w:rPr>
                <w:color w:val="000000"/>
                <w:sz w:val="20"/>
                <w:szCs w:val="20"/>
                <w:lang w:eastAsia="en-US"/>
              </w:rPr>
              <w:t>oil (%)</w:t>
            </w:r>
          </w:p>
        </w:tc>
        <w:tc>
          <w:tcPr>
            <w:tcW w:w="1276" w:type="dxa"/>
            <w:tcBorders>
              <w:top w:val="single" w:sz="4" w:space="0" w:color="000000"/>
              <w:bottom w:val="single" w:sz="4" w:space="0" w:color="000000"/>
            </w:tcBorders>
            <w:tcMar>
              <w:top w:w="0" w:type="dxa"/>
              <w:left w:w="115" w:type="dxa"/>
              <w:bottom w:w="0" w:type="dxa"/>
              <w:right w:w="115" w:type="dxa"/>
            </w:tcMar>
            <w:hideMark/>
          </w:tcPr>
          <w:p w14:paraId="53B26E2E"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MCT (%)</w:t>
            </w:r>
          </w:p>
        </w:tc>
        <w:tc>
          <w:tcPr>
            <w:tcW w:w="1276" w:type="dxa"/>
            <w:tcBorders>
              <w:top w:val="single" w:sz="4" w:space="0" w:color="000000"/>
              <w:bottom w:val="single" w:sz="4" w:space="0" w:color="000000"/>
            </w:tcBorders>
            <w:tcMar>
              <w:top w:w="0" w:type="dxa"/>
              <w:left w:w="115" w:type="dxa"/>
              <w:bottom w:w="0" w:type="dxa"/>
              <w:right w:w="115" w:type="dxa"/>
            </w:tcMar>
            <w:hideMark/>
          </w:tcPr>
          <w:p w14:paraId="7F39AEDA" w14:textId="77777777" w:rsidR="00D5684D" w:rsidRPr="004B4FBC" w:rsidRDefault="00D5684D" w:rsidP="001739DD">
            <w:pPr>
              <w:spacing w:line="240" w:lineRule="auto"/>
              <w:jc w:val="center"/>
              <w:rPr>
                <w:sz w:val="20"/>
                <w:szCs w:val="20"/>
                <w:lang w:eastAsia="en-US"/>
              </w:rPr>
            </w:pPr>
            <w:proofErr w:type="spellStart"/>
            <w:r w:rsidRPr="004B4FBC">
              <w:rPr>
                <w:color w:val="000000"/>
                <w:sz w:val="20"/>
                <w:szCs w:val="20"/>
                <w:lang w:eastAsia="en-US"/>
              </w:rPr>
              <w:t>Gliserol</w:t>
            </w:r>
            <w:proofErr w:type="spellEnd"/>
            <w:r w:rsidRPr="004B4FBC">
              <w:rPr>
                <w:color w:val="000000"/>
                <w:sz w:val="20"/>
                <w:szCs w:val="20"/>
                <w:lang w:eastAsia="en-US"/>
              </w:rPr>
              <w:t xml:space="preserve"> (%)</w:t>
            </w:r>
          </w:p>
        </w:tc>
        <w:tc>
          <w:tcPr>
            <w:tcW w:w="1134" w:type="dxa"/>
            <w:tcBorders>
              <w:top w:val="single" w:sz="4" w:space="0" w:color="000000"/>
              <w:bottom w:val="single" w:sz="4" w:space="0" w:color="000000"/>
            </w:tcBorders>
            <w:tcMar>
              <w:top w:w="0" w:type="dxa"/>
              <w:left w:w="115" w:type="dxa"/>
              <w:bottom w:w="0" w:type="dxa"/>
              <w:right w:w="115" w:type="dxa"/>
            </w:tcMar>
            <w:hideMark/>
          </w:tcPr>
          <w:p w14:paraId="62F5E0B9"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Tween 80 (%)</w:t>
            </w:r>
          </w:p>
        </w:tc>
        <w:tc>
          <w:tcPr>
            <w:tcW w:w="1000" w:type="dxa"/>
            <w:tcBorders>
              <w:top w:val="single" w:sz="4" w:space="0" w:color="000000"/>
              <w:bottom w:val="single" w:sz="4" w:space="0" w:color="000000"/>
            </w:tcBorders>
            <w:tcMar>
              <w:top w:w="0" w:type="dxa"/>
              <w:left w:w="115" w:type="dxa"/>
              <w:bottom w:w="0" w:type="dxa"/>
              <w:right w:w="115" w:type="dxa"/>
            </w:tcMar>
            <w:hideMark/>
          </w:tcPr>
          <w:p w14:paraId="0DBAF90B"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Aquades (%)</w:t>
            </w:r>
          </w:p>
        </w:tc>
        <w:tc>
          <w:tcPr>
            <w:tcW w:w="1552" w:type="dxa"/>
            <w:tcBorders>
              <w:top w:val="single" w:sz="4" w:space="0" w:color="000000"/>
              <w:bottom w:val="single" w:sz="4" w:space="0" w:color="000000"/>
            </w:tcBorders>
            <w:tcMar>
              <w:top w:w="0" w:type="dxa"/>
              <w:left w:w="115" w:type="dxa"/>
              <w:bottom w:w="0" w:type="dxa"/>
              <w:right w:w="115" w:type="dxa"/>
            </w:tcMar>
            <w:hideMark/>
          </w:tcPr>
          <w:p w14:paraId="58F0DAA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Speed (rpm)</w:t>
            </w:r>
          </w:p>
        </w:tc>
      </w:tr>
      <w:tr w:rsidR="00D5684D" w:rsidRPr="004B4FBC" w14:paraId="16312F41" w14:textId="77777777" w:rsidTr="009F17A1">
        <w:trPr>
          <w:trHeight w:val="207"/>
        </w:trPr>
        <w:tc>
          <w:tcPr>
            <w:tcW w:w="1418" w:type="dxa"/>
            <w:tcBorders>
              <w:top w:val="single" w:sz="4" w:space="0" w:color="000000"/>
            </w:tcBorders>
            <w:tcMar>
              <w:top w:w="0" w:type="dxa"/>
              <w:left w:w="115" w:type="dxa"/>
              <w:bottom w:w="0" w:type="dxa"/>
              <w:right w:w="115" w:type="dxa"/>
            </w:tcMar>
            <w:hideMark/>
          </w:tcPr>
          <w:p w14:paraId="13726B0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1</w:t>
            </w:r>
          </w:p>
        </w:tc>
        <w:tc>
          <w:tcPr>
            <w:tcW w:w="1417" w:type="dxa"/>
            <w:tcBorders>
              <w:top w:val="single" w:sz="4" w:space="0" w:color="000000"/>
            </w:tcBorders>
            <w:tcMar>
              <w:top w:w="0" w:type="dxa"/>
              <w:left w:w="115" w:type="dxa"/>
              <w:bottom w:w="0" w:type="dxa"/>
              <w:right w:w="115" w:type="dxa"/>
            </w:tcMar>
            <w:vAlign w:val="center"/>
            <w:hideMark/>
          </w:tcPr>
          <w:p w14:paraId="2781DD04"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0</w:t>
            </w:r>
          </w:p>
        </w:tc>
        <w:tc>
          <w:tcPr>
            <w:tcW w:w="1276" w:type="dxa"/>
            <w:tcBorders>
              <w:top w:val="single" w:sz="4" w:space="0" w:color="000000"/>
            </w:tcBorders>
            <w:tcMar>
              <w:top w:w="0" w:type="dxa"/>
              <w:left w:w="115" w:type="dxa"/>
              <w:bottom w:w="0" w:type="dxa"/>
              <w:right w:w="115" w:type="dxa"/>
            </w:tcMar>
            <w:hideMark/>
          </w:tcPr>
          <w:p w14:paraId="3C08AFA1"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w:t>
            </w:r>
          </w:p>
        </w:tc>
        <w:tc>
          <w:tcPr>
            <w:tcW w:w="1276" w:type="dxa"/>
            <w:tcBorders>
              <w:top w:val="single" w:sz="4" w:space="0" w:color="000000"/>
            </w:tcBorders>
            <w:tcMar>
              <w:top w:w="0" w:type="dxa"/>
              <w:left w:w="115" w:type="dxa"/>
              <w:bottom w:w="0" w:type="dxa"/>
              <w:right w:w="115" w:type="dxa"/>
            </w:tcMar>
            <w:hideMark/>
          </w:tcPr>
          <w:p w14:paraId="344690C6"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134" w:type="dxa"/>
            <w:tcBorders>
              <w:top w:val="single" w:sz="4" w:space="0" w:color="000000"/>
            </w:tcBorders>
            <w:tcMar>
              <w:top w:w="0" w:type="dxa"/>
              <w:left w:w="115" w:type="dxa"/>
              <w:bottom w:w="0" w:type="dxa"/>
              <w:right w:w="115" w:type="dxa"/>
            </w:tcMar>
            <w:hideMark/>
          </w:tcPr>
          <w:p w14:paraId="122CDB3E"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000" w:type="dxa"/>
            <w:tcBorders>
              <w:top w:val="single" w:sz="4" w:space="0" w:color="000000"/>
            </w:tcBorders>
            <w:tcMar>
              <w:top w:w="0" w:type="dxa"/>
              <w:left w:w="115" w:type="dxa"/>
              <w:bottom w:w="0" w:type="dxa"/>
              <w:right w:w="115" w:type="dxa"/>
            </w:tcMar>
            <w:hideMark/>
          </w:tcPr>
          <w:p w14:paraId="5DE38ECC"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60.0</w:t>
            </w:r>
          </w:p>
        </w:tc>
        <w:tc>
          <w:tcPr>
            <w:tcW w:w="1552" w:type="dxa"/>
            <w:tcBorders>
              <w:top w:val="single" w:sz="4" w:space="0" w:color="000000"/>
            </w:tcBorders>
            <w:tcMar>
              <w:top w:w="0" w:type="dxa"/>
              <w:left w:w="115" w:type="dxa"/>
              <w:bottom w:w="0" w:type="dxa"/>
              <w:right w:w="115" w:type="dxa"/>
            </w:tcMar>
            <w:hideMark/>
          </w:tcPr>
          <w:p w14:paraId="7DEA0791" w14:textId="77777777" w:rsidR="00D5684D" w:rsidRPr="004B4FBC" w:rsidRDefault="00D5684D" w:rsidP="001739DD">
            <w:pPr>
              <w:spacing w:line="240" w:lineRule="auto"/>
              <w:jc w:val="left"/>
              <w:rPr>
                <w:sz w:val="20"/>
                <w:szCs w:val="20"/>
                <w:lang w:eastAsia="en-US"/>
              </w:rPr>
            </w:pPr>
            <w:r w:rsidRPr="004B4FBC">
              <w:rPr>
                <w:color w:val="000000"/>
                <w:sz w:val="20"/>
                <w:szCs w:val="20"/>
                <w:lang w:eastAsia="en-US"/>
              </w:rPr>
              <w:t>750 and 1000</w:t>
            </w:r>
          </w:p>
        </w:tc>
      </w:tr>
      <w:tr w:rsidR="00D5684D" w:rsidRPr="004B4FBC" w14:paraId="1447C551" w14:textId="77777777" w:rsidTr="009F17A1">
        <w:trPr>
          <w:trHeight w:val="235"/>
        </w:trPr>
        <w:tc>
          <w:tcPr>
            <w:tcW w:w="1418" w:type="dxa"/>
            <w:tcMar>
              <w:top w:w="0" w:type="dxa"/>
              <w:left w:w="115" w:type="dxa"/>
              <w:bottom w:w="0" w:type="dxa"/>
              <w:right w:w="115" w:type="dxa"/>
            </w:tcMar>
            <w:hideMark/>
          </w:tcPr>
          <w:p w14:paraId="77EE818A"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2</w:t>
            </w:r>
          </w:p>
        </w:tc>
        <w:tc>
          <w:tcPr>
            <w:tcW w:w="1417" w:type="dxa"/>
            <w:tcMar>
              <w:top w:w="0" w:type="dxa"/>
              <w:left w:w="115" w:type="dxa"/>
              <w:bottom w:w="0" w:type="dxa"/>
              <w:right w:w="115" w:type="dxa"/>
            </w:tcMar>
            <w:vAlign w:val="center"/>
            <w:hideMark/>
          </w:tcPr>
          <w:p w14:paraId="13EC7C6D"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7.5</w:t>
            </w:r>
          </w:p>
        </w:tc>
        <w:tc>
          <w:tcPr>
            <w:tcW w:w="1276" w:type="dxa"/>
            <w:tcMar>
              <w:top w:w="0" w:type="dxa"/>
              <w:left w:w="115" w:type="dxa"/>
              <w:bottom w:w="0" w:type="dxa"/>
              <w:right w:w="115" w:type="dxa"/>
            </w:tcMar>
            <w:hideMark/>
          </w:tcPr>
          <w:p w14:paraId="726E2DA6"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w:t>
            </w:r>
          </w:p>
        </w:tc>
        <w:tc>
          <w:tcPr>
            <w:tcW w:w="1276" w:type="dxa"/>
            <w:tcMar>
              <w:top w:w="0" w:type="dxa"/>
              <w:left w:w="115" w:type="dxa"/>
              <w:bottom w:w="0" w:type="dxa"/>
              <w:right w:w="115" w:type="dxa"/>
            </w:tcMar>
            <w:hideMark/>
          </w:tcPr>
          <w:p w14:paraId="07DA2129"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134" w:type="dxa"/>
            <w:tcMar>
              <w:top w:w="0" w:type="dxa"/>
              <w:left w:w="115" w:type="dxa"/>
              <w:bottom w:w="0" w:type="dxa"/>
              <w:right w:w="115" w:type="dxa"/>
            </w:tcMar>
            <w:hideMark/>
          </w:tcPr>
          <w:p w14:paraId="5636CC14"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000" w:type="dxa"/>
            <w:tcMar>
              <w:top w:w="0" w:type="dxa"/>
              <w:left w:w="115" w:type="dxa"/>
              <w:bottom w:w="0" w:type="dxa"/>
              <w:right w:w="115" w:type="dxa"/>
            </w:tcMar>
            <w:hideMark/>
          </w:tcPr>
          <w:p w14:paraId="0F3FFF39"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7.5</w:t>
            </w:r>
          </w:p>
        </w:tc>
        <w:tc>
          <w:tcPr>
            <w:tcW w:w="1552" w:type="dxa"/>
            <w:tcMar>
              <w:top w:w="0" w:type="dxa"/>
              <w:left w:w="115" w:type="dxa"/>
              <w:bottom w:w="0" w:type="dxa"/>
              <w:right w:w="115" w:type="dxa"/>
            </w:tcMar>
            <w:hideMark/>
          </w:tcPr>
          <w:p w14:paraId="252EED06" w14:textId="77777777" w:rsidR="00D5684D" w:rsidRPr="004B4FBC" w:rsidRDefault="00D5684D" w:rsidP="001739DD">
            <w:pPr>
              <w:spacing w:line="240" w:lineRule="auto"/>
              <w:jc w:val="left"/>
              <w:rPr>
                <w:sz w:val="20"/>
                <w:szCs w:val="20"/>
                <w:lang w:eastAsia="en-US"/>
              </w:rPr>
            </w:pPr>
            <w:r w:rsidRPr="004B4FBC">
              <w:rPr>
                <w:color w:val="000000"/>
                <w:sz w:val="20"/>
                <w:szCs w:val="20"/>
                <w:lang w:eastAsia="en-US"/>
              </w:rPr>
              <w:t>750 and 1000</w:t>
            </w:r>
          </w:p>
        </w:tc>
      </w:tr>
      <w:tr w:rsidR="00D5684D" w:rsidRPr="004B4FBC" w14:paraId="54A363BD" w14:textId="77777777" w:rsidTr="009F17A1">
        <w:trPr>
          <w:trHeight w:val="253"/>
        </w:trPr>
        <w:tc>
          <w:tcPr>
            <w:tcW w:w="1418" w:type="dxa"/>
            <w:tcMar>
              <w:top w:w="0" w:type="dxa"/>
              <w:left w:w="115" w:type="dxa"/>
              <w:bottom w:w="0" w:type="dxa"/>
              <w:right w:w="115" w:type="dxa"/>
            </w:tcMar>
            <w:hideMark/>
          </w:tcPr>
          <w:p w14:paraId="20696881"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3</w:t>
            </w:r>
          </w:p>
        </w:tc>
        <w:tc>
          <w:tcPr>
            <w:tcW w:w="1417" w:type="dxa"/>
            <w:tcMar>
              <w:top w:w="0" w:type="dxa"/>
              <w:left w:w="115" w:type="dxa"/>
              <w:bottom w:w="0" w:type="dxa"/>
              <w:right w:w="115" w:type="dxa"/>
            </w:tcMar>
            <w:vAlign w:val="center"/>
            <w:hideMark/>
          </w:tcPr>
          <w:p w14:paraId="06DAD98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0</w:t>
            </w:r>
          </w:p>
        </w:tc>
        <w:tc>
          <w:tcPr>
            <w:tcW w:w="1276" w:type="dxa"/>
            <w:tcMar>
              <w:top w:w="0" w:type="dxa"/>
              <w:left w:w="115" w:type="dxa"/>
              <w:bottom w:w="0" w:type="dxa"/>
              <w:right w:w="115" w:type="dxa"/>
            </w:tcMar>
            <w:hideMark/>
          </w:tcPr>
          <w:p w14:paraId="14D8FB60"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w:t>
            </w:r>
          </w:p>
        </w:tc>
        <w:tc>
          <w:tcPr>
            <w:tcW w:w="1276" w:type="dxa"/>
            <w:tcMar>
              <w:top w:w="0" w:type="dxa"/>
              <w:left w:w="115" w:type="dxa"/>
              <w:bottom w:w="0" w:type="dxa"/>
              <w:right w:w="115" w:type="dxa"/>
            </w:tcMar>
            <w:hideMark/>
          </w:tcPr>
          <w:p w14:paraId="63303CBB"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134" w:type="dxa"/>
            <w:tcMar>
              <w:top w:w="0" w:type="dxa"/>
              <w:left w:w="115" w:type="dxa"/>
              <w:bottom w:w="0" w:type="dxa"/>
              <w:right w:w="115" w:type="dxa"/>
            </w:tcMar>
            <w:hideMark/>
          </w:tcPr>
          <w:p w14:paraId="4C96CE3D"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5</w:t>
            </w:r>
          </w:p>
        </w:tc>
        <w:tc>
          <w:tcPr>
            <w:tcW w:w="1000" w:type="dxa"/>
            <w:tcMar>
              <w:top w:w="0" w:type="dxa"/>
              <w:left w:w="115" w:type="dxa"/>
              <w:bottom w:w="0" w:type="dxa"/>
              <w:right w:w="115" w:type="dxa"/>
            </w:tcMar>
            <w:hideMark/>
          </w:tcPr>
          <w:p w14:paraId="5072E11C"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5.0</w:t>
            </w:r>
          </w:p>
        </w:tc>
        <w:tc>
          <w:tcPr>
            <w:tcW w:w="1552" w:type="dxa"/>
            <w:tcMar>
              <w:top w:w="0" w:type="dxa"/>
              <w:left w:w="115" w:type="dxa"/>
              <w:bottom w:w="0" w:type="dxa"/>
              <w:right w:w="115" w:type="dxa"/>
            </w:tcMar>
            <w:hideMark/>
          </w:tcPr>
          <w:p w14:paraId="6232DF0A" w14:textId="77777777" w:rsidR="00D5684D" w:rsidRPr="004B4FBC" w:rsidRDefault="00D5684D" w:rsidP="001739DD">
            <w:pPr>
              <w:spacing w:line="240" w:lineRule="auto"/>
              <w:jc w:val="left"/>
              <w:rPr>
                <w:sz w:val="20"/>
                <w:szCs w:val="20"/>
                <w:lang w:eastAsia="en-US"/>
              </w:rPr>
            </w:pPr>
            <w:r w:rsidRPr="004B4FBC">
              <w:rPr>
                <w:color w:val="000000"/>
                <w:sz w:val="20"/>
                <w:szCs w:val="20"/>
                <w:lang w:eastAsia="en-US"/>
              </w:rPr>
              <w:t>750 and 1000</w:t>
            </w:r>
          </w:p>
        </w:tc>
      </w:tr>
      <w:tr w:rsidR="00D5684D" w:rsidRPr="004B4FBC" w14:paraId="071216EA" w14:textId="77777777" w:rsidTr="009F17A1">
        <w:trPr>
          <w:trHeight w:val="300"/>
        </w:trPr>
        <w:tc>
          <w:tcPr>
            <w:tcW w:w="1418" w:type="dxa"/>
            <w:tcMar>
              <w:top w:w="0" w:type="dxa"/>
              <w:left w:w="115" w:type="dxa"/>
              <w:bottom w:w="0" w:type="dxa"/>
              <w:right w:w="115" w:type="dxa"/>
            </w:tcMar>
            <w:hideMark/>
          </w:tcPr>
          <w:p w14:paraId="1B363316"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4</w:t>
            </w:r>
          </w:p>
        </w:tc>
        <w:tc>
          <w:tcPr>
            <w:tcW w:w="1417" w:type="dxa"/>
            <w:tcMar>
              <w:top w:w="0" w:type="dxa"/>
              <w:left w:w="115" w:type="dxa"/>
              <w:bottom w:w="0" w:type="dxa"/>
              <w:right w:w="115" w:type="dxa"/>
            </w:tcMar>
            <w:vAlign w:val="center"/>
            <w:hideMark/>
          </w:tcPr>
          <w:p w14:paraId="09529C47"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7.5</w:t>
            </w:r>
          </w:p>
        </w:tc>
        <w:tc>
          <w:tcPr>
            <w:tcW w:w="1276" w:type="dxa"/>
            <w:tcMar>
              <w:top w:w="0" w:type="dxa"/>
              <w:left w:w="115" w:type="dxa"/>
              <w:bottom w:w="0" w:type="dxa"/>
              <w:right w:w="115" w:type="dxa"/>
            </w:tcMar>
            <w:hideMark/>
          </w:tcPr>
          <w:p w14:paraId="4141F5A2"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w:t>
            </w:r>
          </w:p>
        </w:tc>
        <w:tc>
          <w:tcPr>
            <w:tcW w:w="1276" w:type="dxa"/>
            <w:tcMar>
              <w:top w:w="0" w:type="dxa"/>
              <w:left w:w="115" w:type="dxa"/>
              <w:bottom w:w="0" w:type="dxa"/>
              <w:right w:w="115" w:type="dxa"/>
            </w:tcMar>
            <w:hideMark/>
          </w:tcPr>
          <w:p w14:paraId="1A791747"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134" w:type="dxa"/>
            <w:tcMar>
              <w:top w:w="0" w:type="dxa"/>
              <w:left w:w="115" w:type="dxa"/>
              <w:bottom w:w="0" w:type="dxa"/>
              <w:right w:w="115" w:type="dxa"/>
            </w:tcMar>
            <w:hideMark/>
          </w:tcPr>
          <w:p w14:paraId="327EC6F3"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5</w:t>
            </w:r>
          </w:p>
        </w:tc>
        <w:tc>
          <w:tcPr>
            <w:tcW w:w="1000" w:type="dxa"/>
            <w:tcMar>
              <w:top w:w="0" w:type="dxa"/>
              <w:left w:w="115" w:type="dxa"/>
              <w:bottom w:w="0" w:type="dxa"/>
              <w:right w:w="115" w:type="dxa"/>
            </w:tcMar>
            <w:hideMark/>
          </w:tcPr>
          <w:p w14:paraId="44A32F0B"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2.5</w:t>
            </w:r>
          </w:p>
        </w:tc>
        <w:tc>
          <w:tcPr>
            <w:tcW w:w="1552" w:type="dxa"/>
            <w:tcMar>
              <w:top w:w="0" w:type="dxa"/>
              <w:left w:w="115" w:type="dxa"/>
              <w:bottom w:w="0" w:type="dxa"/>
              <w:right w:w="115" w:type="dxa"/>
            </w:tcMar>
            <w:hideMark/>
          </w:tcPr>
          <w:p w14:paraId="43509FDF" w14:textId="77777777" w:rsidR="00D5684D" w:rsidRPr="004B4FBC" w:rsidRDefault="00D5684D" w:rsidP="001739DD">
            <w:pPr>
              <w:spacing w:line="240" w:lineRule="auto"/>
              <w:jc w:val="left"/>
              <w:rPr>
                <w:sz w:val="20"/>
                <w:szCs w:val="20"/>
                <w:lang w:eastAsia="en-US"/>
              </w:rPr>
            </w:pPr>
            <w:r w:rsidRPr="004B4FBC">
              <w:rPr>
                <w:color w:val="000000"/>
                <w:sz w:val="20"/>
                <w:szCs w:val="20"/>
                <w:lang w:eastAsia="en-US"/>
              </w:rPr>
              <w:t>750 and 1000</w:t>
            </w:r>
          </w:p>
        </w:tc>
      </w:tr>
      <w:tr w:rsidR="00D5684D" w:rsidRPr="004B4FBC" w14:paraId="58BC11F7" w14:textId="77777777" w:rsidTr="009F17A1">
        <w:trPr>
          <w:trHeight w:val="300"/>
        </w:trPr>
        <w:tc>
          <w:tcPr>
            <w:tcW w:w="1418" w:type="dxa"/>
            <w:tcMar>
              <w:top w:w="0" w:type="dxa"/>
              <w:left w:w="115" w:type="dxa"/>
              <w:bottom w:w="0" w:type="dxa"/>
              <w:right w:w="115" w:type="dxa"/>
            </w:tcMar>
            <w:hideMark/>
          </w:tcPr>
          <w:p w14:paraId="5C05CDD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5</w:t>
            </w:r>
          </w:p>
        </w:tc>
        <w:tc>
          <w:tcPr>
            <w:tcW w:w="1417" w:type="dxa"/>
            <w:tcMar>
              <w:top w:w="0" w:type="dxa"/>
              <w:left w:w="115" w:type="dxa"/>
              <w:bottom w:w="0" w:type="dxa"/>
              <w:right w:w="115" w:type="dxa"/>
            </w:tcMar>
            <w:vAlign w:val="center"/>
            <w:hideMark/>
          </w:tcPr>
          <w:p w14:paraId="65B7CD0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0</w:t>
            </w:r>
          </w:p>
        </w:tc>
        <w:tc>
          <w:tcPr>
            <w:tcW w:w="1276" w:type="dxa"/>
            <w:tcMar>
              <w:top w:w="0" w:type="dxa"/>
              <w:left w:w="115" w:type="dxa"/>
              <w:bottom w:w="0" w:type="dxa"/>
              <w:right w:w="115" w:type="dxa"/>
            </w:tcMar>
            <w:hideMark/>
          </w:tcPr>
          <w:p w14:paraId="5742AB9D"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w:t>
            </w:r>
          </w:p>
        </w:tc>
        <w:tc>
          <w:tcPr>
            <w:tcW w:w="1276" w:type="dxa"/>
            <w:tcMar>
              <w:top w:w="0" w:type="dxa"/>
              <w:left w:w="115" w:type="dxa"/>
              <w:bottom w:w="0" w:type="dxa"/>
              <w:right w:w="115" w:type="dxa"/>
            </w:tcMar>
            <w:hideMark/>
          </w:tcPr>
          <w:p w14:paraId="33BE86D8"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5</w:t>
            </w:r>
          </w:p>
        </w:tc>
        <w:tc>
          <w:tcPr>
            <w:tcW w:w="1134" w:type="dxa"/>
            <w:tcMar>
              <w:top w:w="0" w:type="dxa"/>
              <w:left w:w="115" w:type="dxa"/>
              <w:bottom w:w="0" w:type="dxa"/>
              <w:right w:w="115" w:type="dxa"/>
            </w:tcMar>
            <w:hideMark/>
          </w:tcPr>
          <w:p w14:paraId="2F47DA05"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000" w:type="dxa"/>
            <w:tcMar>
              <w:top w:w="0" w:type="dxa"/>
              <w:left w:w="115" w:type="dxa"/>
              <w:bottom w:w="0" w:type="dxa"/>
              <w:right w:w="115" w:type="dxa"/>
            </w:tcMar>
            <w:hideMark/>
          </w:tcPr>
          <w:p w14:paraId="7283CB94"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5.0</w:t>
            </w:r>
          </w:p>
        </w:tc>
        <w:tc>
          <w:tcPr>
            <w:tcW w:w="1552" w:type="dxa"/>
            <w:tcMar>
              <w:top w:w="0" w:type="dxa"/>
              <w:left w:w="115" w:type="dxa"/>
              <w:bottom w:w="0" w:type="dxa"/>
              <w:right w:w="115" w:type="dxa"/>
            </w:tcMar>
            <w:hideMark/>
          </w:tcPr>
          <w:p w14:paraId="4525DDD5" w14:textId="77777777" w:rsidR="00D5684D" w:rsidRPr="004B4FBC" w:rsidRDefault="00D5684D" w:rsidP="001739DD">
            <w:pPr>
              <w:spacing w:line="240" w:lineRule="auto"/>
              <w:jc w:val="left"/>
              <w:rPr>
                <w:sz w:val="20"/>
                <w:szCs w:val="20"/>
                <w:lang w:eastAsia="en-US"/>
              </w:rPr>
            </w:pPr>
            <w:r w:rsidRPr="004B4FBC">
              <w:rPr>
                <w:color w:val="000000"/>
                <w:sz w:val="20"/>
                <w:szCs w:val="20"/>
                <w:lang w:eastAsia="en-US"/>
              </w:rPr>
              <w:t>750 and 1000</w:t>
            </w:r>
          </w:p>
        </w:tc>
      </w:tr>
      <w:tr w:rsidR="00D5684D" w:rsidRPr="004B4FBC" w14:paraId="673827BC" w14:textId="77777777" w:rsidTr="009F17A1">
        <w:trPr>
          <w:trHeight w:val="300"/>
        </w:trPr>
        <w:tc>
          <w:tcPr>
            <w:tcW w:w="1418" w:type="dxa"/>
            <w:tcBorders>
              <w:bottom w:val="single" w:sz="4" w:space="0" w:color="auto"/>
            </w:tcBorders>
            <w:tcMar>
              <w:top w:w="0" w:type="dxa"/>
              <w:left w:w="115" w:type="dxa"/>
              <w:bottom w:w="0" w:type="dxa"/>
              <w:right w:w="115" w:type="dxa"/>
            </w:tcMar>
            <w:hideMark/>
          </w:tcPr>
          <w:p w14:paraId="420A058D"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F6</w:t>
            </w:r>
          </w:p>
        </w:tc>
        <w:tc>
          <w:tcPr>
            <w:tcW w:w="1417" w:type="dxa"/>
            <w:tcBorders>
              <w:bottom w:val="single" w:sz="4" w:space="0" w:color="auto"/>
            </w:tcBorders>
            <w:tcMar>
              <w:top w:w="0" w:type="dxa"/>
              <w:left w:w="115" w:type="dxa"/>
              <w:bottom w:w="0" w:type="dxa"/>
              <w:right w:w="115" w:type="dxa"/>
            </w:tcMar>
            <w:vAlign w:val="center"/>
            <w:hideMark/>
          </w:tcPr>
          <w:p w14:paraId="1583BD61"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7.5</w:t>
            </w:r>
          </w:p>
        </w:tc>
        <w:tc>
          <w:tcPr>
            <w:tcW w:w="1276" w:type="dxa"/>
            <w:tcBorders>
              <w:bottom w:val="single" w:sz="4" w:space="0" w:color="auto"/>
            </w:tcBorders>
            <w:tcMar>
              <w:top w:w="0" w:type="dxa"/>
              <w:left w:w="115" w:type="dxa"/>
              <w:bottom w:w="0" w:type="dxa"/>
              <w:right w:w="115" w:type="dxa"/>
            </w:tcMar>
            <w:hideMark/>
          </w:tcPr>
          <w:p w14:paraId="7A04ECD4"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w:t>
            </w:r>
          </w:p>
        </w:tc>
        <w:tc>
          <w:tcPr>
            <w:tcW w:w="1276" w:type="dxa"/>
            <w:tcBorders>
              <w:bottom w:val="single" w:sz="4" w:space="0" w:color="auto"/>
            </w:tcBorders>
            <w:tcMar>
              <w:top w:w="0" w:type="dxa"/>
              <w:left w:w="115" w:type="dxa"/>
              <w:bottom w:w="0" w:type="dxa"/>
              <w:right w:w="115" w:type="dxa"/>
            </w:tcMar>
            <w:hideMark/>
          </w:tcPr>
          <w:p w14:paraId="29FE82DE"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5</w:t>
            </w:r>
          </w:p>
        </w:tc>
        <w:tc>
          <w:tcPr>
            <w:tcW w:w="1134" w:type="dxa"/>
            <w:tcBorders>
              <w:bottom w:val="single" w:sz="4" w:space="0" w:color="auto"/>
            </w:tcBorders>
            <w:tcMar>
              <w:top w:w="0" w:type="dxa"/>
              <w:left w:w="115" w:type="dxa"/>
              <w:bottom w:w="0" w:type="dxa"/>
              <w:right w:w="115" w:type="dxa"/>
            </w:tcMar>
            <w:hideMark/>
          </w:tcPr>
          <w:p w14:paraId="23EF503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10</w:t>
            </w:r>
          </w:p>
        </w:tc>
        <w:tc>
          <w:tcPr>
            <w:tcW w:w="1000" w:type="dxa"/>
            <w:tcBorders>
              <w:bottom w:val="single" w:sz="4" w:space="0" w:color="auto"/>
            </w:tcBorders>
            <w:tcMar>
              <w:top w:w="0" w:type="dxa"/>
              <w:left w:w="115" w:type="dxa"/>
              <w:bottom w:w="0" w:type="dxa"/>
              <w:right w:w="115" w:type="dxa"/>
            </w:tcMar>
            <w:hideMark/>
          </w:tcPr>
          <w:p w14:paraId="2EE6534F" w14:textId="77777777" w:rsidR="00D5684D" w:rsidRPr="004B4FBC" w:rsidRDefault="00D5684D" w:rsidP="001739DD">
            <w:pPr>
              <w:spacing w:line="240" w:lineRule="auto"/>
              <w:jc w:val="center"/>
              <w:rPr>
                <w:sz w:val="20"/>
                <w:szCs w:val="20"/>
                <w:lang w:eastAsia="en-US"/>
              </w:rPr>
            </w:pPr>
            <w:r w:rsidRPr="004B4FBC">
              <w:rPr>
                <w:color w:val="000000"/>
                <w:sz w:val="20"/>
                <w:szCs w:val="20"/>
                <w:lang w:eastAsia="en-US"/>
              </w:rPr>
              <w:t>52.5</w:t>
            </w:r>
          </w:p>
        </w:tc>
        <w:tc>
          <w:tcPr>
            <w:tcW w:w="1552" w:type="dxa"/>
            <w:tcBorders>
              <w:bottom w:val="single" w:sz="4" w:space="0" w:color="auto"/>
            </w:tcBorders>
            <w:tcMar>
              <w:top w:w="0" w:type="dxa"/>
              <w:left w:w="115" w:type="dxa"/>
              <w:bottom w:w="0" w:type="dxa"/>
              <w:right w:w="115" w:type="dxa"/>
            </w:tcMar>
            <w:hideMark/>
          </w:tcPr>
          <w:p w14:paraId="5516D00B" w14:textId="77777777" w:rsidR="00D5684D" w:rsidRPr="004B4FBC" w:rsidRDefault="00D5684D" w:rsidP="001739DD">
            <w:pPr>
              <w:spacing w:line="240" w:lineRule="auto"/>
              <w:jc w:val="left"/>
              <w:rPr>
                <w:sz w:val="20"/>
                <w:szCs w:val="20"/>
                <w:lang w:eastAsia="en-US"/>
              </w:rPr>
            </w:pPr>
            <w:r w:rsidRPr="004B4FBC">
              <w:rPr>
                <w:color w:val="000000"/>
                <w:sz w:val="20"/>
                <w:szCs w:val="20"/>
                <w:lang w:eastAsia="en-US"/>
              </w:rPr>
              <w:t>750 and 1000</w:t>
            </w:r>
          </w:p>
        </w:tc>
      </w:tr>
    </w:tbl>
    <w:p w14:paraId="70594D28" w14:textId="3BC36BFD" w:rsidR="00D5684D" w:rsidRPr="00D24E56" w:rsidRDefault="00D5684D" w:rsidP="00561593">
      <w:pPr>
        <w:rPr>
          <w:sz w:val="20"/>
          <w:szCs w:val="20"/>
          <w:lang w:eastAsia="en-US"/>
        </w:rPr>
      </w:pPr>
      <w:r w:rsidRPr="00D24E56">
        <w:rPr>
          <w:sz w:val="20"/>
          <w:szCs w:val="20"/>
          <w:lang w:eastAsia="en-US"/>
        </w:rPr>
        <w:t>MCT (</w:t>
      </w:r>
      <w:r w:rsidRPr="00D24E56">
        <w:rPr>
          <w:i/>
          <w:sz w:val="20"/>
          <w:szCs w:val="20"/>
          <w:lang w:eastAsia="en-US"/>
        </w:rPr>
        <w:t>Medium Chained Triglycerides</w:t>
      </w:r>
      <w:r w:rsidRPr="00D24E56">
        <w:rPr>
          <w:sz w:val="20"/>
          <w:szCs w:val="20"/>
          <w:lang w:eastAsia="en-US"/>
        </w:rPr>
        <w:t>)</w:t>
      </w:r>
    </w:p>
    <w:p w14:paraId="2CF1ED05" w14:textId="15D266EB" w:rsidR="00E41FBF" w:rsidRDefault="00E41FBF">
      <w:pPr>
        <w:spacing w:after="160" w:line="259" w:lineRule="auto"/>
        <w:jc w:val="left"/>
        <w:rPr>
          <w:szCs w:val="22"/>
          <w:lang w:eastAsia="en-US"/>
        </w:rPr>
      </w:pPr>
      <w:r>
        <w:rPr>
          <w:szCs w:val="22"/>
          <w:lang w:eastAsia="en-US"/>
        </w:rPr>
        <w:br w:type="page"/>
      </w:r>
    </w:p>
    <w:p w14:paraId="581EAB76" w14:textId="09F2C7F7" w:rsidR="00D5684D" w:rsidRDefault="001739DD" w:rsidP="00DF2ADE">
      <w:pPr>
        <w:spacing w:line="240" w:lineRule="auto"/>
        <w:rPr>
          <w:sz w:val="24"/>
          <w:lang w:eastAsia="en-US"/>
        </w:rPr>
      </w:pPr>
      <w:r w:rsidRPr="00DF2ADE">
        <w:rPr>
          <w:b/>
          <w:sz w:val="24"/>
          <w:lang w:eastAsia="en-US"/>
        </w:rPr>
        <w:lastRenderedPageBreak/>
        <w:t>Table 2:</w:t>
      </w:r>
      <w:r w:rsidR="00D5684D" w:rsidRPr="00DF2ADE">
        <w:rPr>
          <w:b/>
          <w:sz w:val="24"/>
          <w:lang w:eastAsia="en-US"/>
        </w:rPr>
        <w:t xml:space="preserve"> </w:t>
      </w:r>
      <w:r w:rsidR="00D5684D" w:rsidRPr="00DF2ADE">
        <w:rPr>
          <w:sz w:val="24"/>
          <w:lang w:eastAsia="en-US"/>
        </w:rPr>
        <w:t>Characterization of the clove</w:t>
      </w:r>
      <w:r w:rsidR="00814FB6">
        <w:rPr>
          <w:sz w:val="24"/>
          <w:lang w:eastAsia="en-US"/>
        </w:rPr>
        <w:t xml:space="preserve"> </w:t>
      </w:r>
      <w:r w:rsidR="00D5684D" w:rsidRPr="00DF2ADE">
        <w:rPr>
          <w:sz w:val="24"/>
          <w:lang w:eastAsia="en-US"/>
        </w:rPr>
        <w:t>oil nano emulsion formulation</w:t>
      </w:r>
    </w:p>
    <w:p w14:paraId="3EB61DFA" w14:textId="77777777" w:rsidR="00DF2ADE" w:rsidRPr="004B4FBC" w:rsidRDefault="00DF2ADE" w:rsidP="00DF2ADE">
      <w:pPr>
        <w:spacing w:line="240" w:lineRule="auto"/>
        <w:rPr>
          <w:b/>
          <w:bCs/>
          <w:sz w:val="24"/>
          <w:lang w:eastAsia="en-US"/>
        </w:rPr>
      </w:pPr>
    </w:p>
    <w:tbl>
      <w:tblPr>
        <w:tblW w:w="9073" w:type="dxa"/>
        <w:tblLook w:val="04A0" w:firstRow="1" w:lastRow="0" w:firstColumn="1" w:lastColumn="0" w:noHBand="0" w:noVBand="1"/>
      </w:tblPr>
      <w:tblGrid>
        <w:gridCol w:w="1418"/>
        <w:gridCol w:w="2126"/>
        <w:gridCol w:w="1843"/>
        <w:gridCol w:w="1843"/>
        <w:gridCol w:w="1843"/>
      </w:tblGrid>
      <w:tr w:rsidR="00D5684D" w:rsidRPr="004B4FBC" w14:paraId="417DCBB2" w14:textId="77777777" w:rsidTr="0088427C">
        <w:trPr>
          <w:cantSplit/>
          <w:trHeight w:val="615"/>
        </w:trPr>
        <w:tc>
          <w:tcPr>
            <w:tcW w:w="1418" w:type="dxa"/>
            <w:tcBorders>
              <w:top w:val="single" w:sz="8" w:space="0" w:color="auto"/>
              <w:left w:val="nil"/>
              <w:bottom w:val="single" w:sz="8" w:space="0" w:color="auto"/>
              <w:right w:val="nil"/>
            </w:tcBorders>
            <w:shd w:val="clear" w:color="auto" w:fill="auto"/>
            <w:vAlign w:val="center"/>
            <w:hideMark/>
          </w:tcPr>
          <w:p w14:paraId="2BA4B51F" w14:textId="77777777" w:rsidR="00D5684D" w:rsidRPr="004B4FBC" w:rsidRDefault="00D5684D" w:rsidP="001739DD">
            <w:pPr>
              <w:spacing w:line="240" w:lineRule="auto"/>
              <w:jc w:val="center"/>
              <w:rPr>
                <w:b/>
                <w:bCs/>
                <w:color w:val="000000"/>
                <w:sz w:val="20"/>
                <w:szCs w:val="20"/>
                <w:lang w:eastAsia="en-US"/>
              </w:rPr>
            </w:pPr>
            <w:r w:rsidRPr="004B4FBC">
              <w:rPr>
                <w:b/>
                <w:bCs/>
                <w:color w:val="000000"/>
                <w:sz w:val="20"/>
                <w:szCs w:val="20"/>
                <w:lang w:eastAsia="en-US"/>
              </w:rPr>
              <w:t>Nano emulsion formula</w:t>
            </w:r>
          </w:p>
        </w:tc>
        <w:tc>
          <w:tcPr>
            <w:tcW w:w="2126" w:type="dxa"/>
            <w:tcBorders>
              <w:top w:val="single" w:sz="8" w:space="0" w:color="auto"/>
              <w:left w:val="nil"/>
              <w:bottom w:val="single" w:sz="8" w:space="0" w:color="auto"/>
              <w:right w:val="nil"/>
            </w:tcBorders>
            <w:shd w:val="clear" w:color="auto" w:fill="auto"/>
            <w:vAlign w:val="center"/>
            <w:hideMark/>
          </w:tcPr>
          <w:p w14:paraId="68C52546" w14:textId="77777777" w:rsidR="00D5684D" w:rsidRPr="004B4FBC" w:rsidRDefault="00D5684D" w:rsidP="001739DD">
            <w:pPr>
              <w:spacing w:line="240" w:lineRule="auto"/>
              <w:jc w:val="center"/>
              <w:rPr>
                <w:b/>
                <w:bCs/>
                <w:color w:val="000000"/>
                <w:sz w:val="20"/>
                <w:szCs w:val="20"/>
                <w:lang w:eastAsia="en-US"/>
              </w:rPr>
            </w:pPr>
            <w:r w:rsidRPr="004B4FBC">
              <w:rPr>
                <w:b/>
                <w:bCs/>
                <w:color w:val="000000"/>
                <w:sz w:val="20"/>
                <w:szCs w:val="20"/>
                <w:lang w:eastAsia="en-US"/>
              </w:rPr>
              <w:t>Condition after storage</w:t>
            </w:r>
          </w:p>
        </w:tc>
        <w:tc>
          <w:tcPr>
            <w:tcW w:w="1843" w:type="dxa"/>
            <w:tcBorders>
              <w:top w:val="single" w:sz="8" w:space="0" w:color="auto"/>
              <w:left w:val="nil"/>
              <w:bottom w:val="single" w:sz="8" w:space="0" w:color="auto"/>
              <w:right w:val="nil"/>
            </w:tcBorders>
            <w:shd w:val="clear" w:color="auto" w:fill="auto"/>
            <w:vAlign w:val="center"/>
            <w:hideMark/>
          </w:tcPr>
          <w:p w14:paraId="6E33E56A" w14:textId="77777777" w:rsidR="00D5684D" w:rsidRPr="004B4FBC" w:rsidRDefault="00D5684D" w:rsidP="001739DD">
            <w:pPr>
              <w:spacing w:line="240" w:lineRule="auto"/>
              <w:jc w:val="center"/>
              <w:rPr>
                <w:b/>
                <w:bCs/>
                <w:color w:val="000000"/>
                <w:sz w:val="20"/>
                <w:szCs w:val="20"/>
                <w:lang w:eastAsia="en-US"/>
              </w:rPr>
            </w:pPr>
            <w:r w:rsidRPr="004B4FBC">
              <w:rPr>
                <w:b/>
                <w:bCs/>
                <w:color w:val="000000"/>
                <w:sz w:val="20"/>
                <w:szCs w:val="20"/>
                <w:lang w:eastAsia="en-US"/>
              </w:rPr>
              <w:t>Particle size (nm)</w:t>
            </w:r>
          </w:p>
        </w:tc>
        <w:tc>
          <w:tcPr>
            <w:tcW w:w="1843" w:type="dxa"/>
            <w:tcBorders>
              <w:top w:val="single" w:sz="8" w:space="0" w:color="auto"/>
              <w:left w:val="nil"/>
              <w:bottom w:val="single" w:sz="8" w:space="0" w:color="auto"/>
              <w:right w:val="nil"/>
            </w:tcBorders>
            <w:shd w:val="clear" w:color="auto" w:fill="auto"/>
            <w:vAlign w:val="center"/>
            <w:hideMark/>
          </w:tcPr>
          <w:p w14:paraId="57F4FE6E" w14:textId="77777777" w:rsidR="00D5684D" w:rsidRPr="004B4FBC" w:rsidRDefault="00D5684D" w:rsidP="001739DD">
            <w:pPr>
              <w:spacing w:line="240" w:lineRule="auto"/>
              <w:jc w:val="center"/>
              <w:rPr>
                <w:b/>
                <w:bCs/>
                <w:color w:val="000000"/>
                <w:sz w:val="20"/>
                <w:szCs w:val="20"/>
                <w:lang w:eastAsia="en-US"/>
              </w:rPr>
            </w:pPr>
            <w:r w:rsidRPr="004B4FBC">
              <w:rPr>
                <w:b/>
                <w:bCs/>
                <w:color w:val="000000"/>
                <w:sz w:val="20"/>
                <w:szCs w:val="20"/>
                <w:lang w:eastAsia="en-US"/>
              </w:rPr>
              <w:t>PDI</w:t>
            </w:r>
          </w:p>
        </w:tc>
        <w:tc>
          <w:tcPr>
            <w:tcW w:w="1843" w:type="dxa"/>
            <w:tcBorders>
              <w:top w:val="single" w:sz="8" w:space="0" w:color="auto"/>
              <w:left w:val="nil"/>
              <w:bottom w:val="single" w:sz="8" w:space="0" w:color="auto"/>
              <w:right w:val="nil"/>
            </w:tcBorders>
            <w:shd w:val="clear" w:color="auto" w:fill="auto"/>
            <w:vAlign w:val="center"/>
            <w:hideMark/>
          </w:tcPr>
          <w:p w14:paraId="6CD1A397" w14:textId="77777777" w:rsidR="00D5684D" w:rsidRPr="004B4FBC" w:rsidRDefault="00D5684D" w:rsidP="001739DD">
            <w:pPr>
              <w:spacing w:line="240" w:lineRule="auto"/>
              <w:jc w:val="center"/>
              <w:rPr>
                <w:b/>
                <w:bCs/>
                <w:color w:val="000000"/>
                <w:sz w:val="20"/>
                <w:szCs w:val="20"/>
                <w:lang w:eastAsia="en-US"/>
              </w:rPr>
            </w:pPr>
            <w:r w:rsidRPr="004B4FBC">
              <w:rPr>
                <w:b/>
                <w:bCs/>
                <w:color w:val="000000"/>
                <w:sz w:val="20"/>
                <w:szCs w:val="20"/>
                <w:lang w:eastAsia="en-US"/>
              </w:rPr>
              <w:t>pH</w:t>
            </w:r>
          </w:p>
        </w:tc>
      </w:tr>
      <w:tr w:rsidR="00D5684D" w:rsidRPr="004B4FBC" w14:paraId="40E0FE1D" w14:textId="77777777" w:rsidTr="0088427C">
        <w:trPr>
          <w:cantSplit/>
          <w:trHeight w:val="300"/>
        </w:trPr>
        <w:tc>
          <w:tcPr>
            <w:tcW w:w="1418" w:type="dxa"/>
            <w:tcBorders>
              <w:top w:val="nil"/>
              <w:left w:val="nil"/>
              <w:bottom w:val="nil"/>
              <w:right w:val="nil"/>
            </w:tcBorders>
            <w:shd w:val="clear" w:color="auto" w:fill="auto"/>
            <w:vAlign w:val="center"/>
            <w:hideMark/>
          </w:tcPr>
          <w:p w14:paraId="11FC3E9D"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F1</w:t>
            </w:r>
          </w:p>
        </w:tc>
        <w:tc>
          <w:tcPr>
            <w:tcW w:w="2126" w:type="dxa"/>
            <w:tcBorders>
              <w:top w:val="nil"/>
              <w:left w:val="nil"/>
              <w:bottom w:val="nil"/>
              <w:right w:val="nil"/>
            </w:tcBorders>
            <w:shd w:val="clear" w:color="auto" w:fill="auto"/>
            <w:vAlign w:val="center"/>
            <w:hideMark/>
          </w:tcPr>
          <w:p w14:paraId="14FAC370"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No sediment</w:t>
            </w:r>
          </w:p>
        </w:tc>
        <w:tc>
          <w:tcPr>
            <w:tcW w:w="1843" w:type="dxa"/>
            <w:tcBorders>
              <w:top w:val="nil"/>
              <w:left w:val="nil"/>
              <w:bottom w:val="nil"/>
              <w:right w:val="nil"/>
            </w:tcBorders>
            <w:shd w:val="clear" w:color="auto" w:fill="auto"/>
            <w:vAlign w:val="center"/>
            <w:hideMark/>
          </w:tcPr>
          <w:p w14:paraId="73284E37"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21.28</w:t>
            </w:r>
          </w:p>
        </w:tc>
        <w:tc>
          <w:tcPr>
            <w:tcW w:w="1843" w:type="dxa"/>
            <w:tcBorders>
              <w:top w:val="nil"/>
              <w:left w:val="nil"/>
              <w:bottom w:val="nil"/>
              <w:right w:val="nil"/>
            </w:tcBorders>
            <w:shd w:val="clear" w:color="auto" w:fill="auto"/>
            <w:vAlign w:val="center"/>
            <w:hideMark/>
          </w:tcPr>
          <w:p w14:paraId="6C4D8C76"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0.079</w:t>
            </w:r>
          </w:p>
        </w:tc>
        <w:tc>
          <w:tcPr>
            <w:tcW w:w="1843" w:type="dxa"/>
            <w:tcBorders>
              <w:top w:val="nil"/>
              <w:left w:val="nil"/>
              <w:bottom w:val="nil"/>
              <w:right w:val="nil"/>
            </w:tcBorders>
            <w:shd w:val="clear" w:color="auto" w:fill="auto"/>
            <w:vAlign w:val="center"/>
            <w:hideMark/>
          </w:tcPr>
          <w:p w14:paraId="76128E10"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5.31</w:t>
            </w:r>
          </w:p>
        </w:tc>
      </w:tr>
      <w:tr w:rsidR="00D5684D" w:rsidRPr="004B4FBC" w14:paraId="2B4E2BDE" w14:textId="77777777" w:rsidTr="0088427C">
        <w:trPr>
          <w:cantSplit/>
          <w:trHeight w:val="300"/>
        </w:trPr>
        <w:tc>
          <w:tcPr>
            <w:tcW w:w="1418" w:type="dxa"/>
            <w:tcBorders>
              <w:top w:val="nil"/>
              <w:left w:val="nil"/>
              <w:bottom w:val="nil"/>
              <w:right w:val="nil"/>
            </w:tcBorders>
            <w:shd w:val="clear" w:color="auto" w:fill="auto"/>
            <w:vAlign w:val="center"/>
            <w:hideMark/>
          </w:tcPr>
          <w:p w14:paraId="12817395"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F2</w:t>
            </w:r>
          </w:p>
        </w:tc>
        <w:tc>
          <w:tcPr>
            <w:tcW w:w="2126" w:type="dxa"/>
            <w:tcBorders>
              <w:top w:val="nil"/>
              <w:left w:val="nil"/>
              <w:bottom w:val="nil"/>
              <w:right w:val="nil"/>
            </w:tcBorders>
            <w:shd w:val="clear" w:color="auto" w:fill="auto"/>
            <w:vAlign w:val="center"/>
            <w:hideMark/>
          </w:tcPr>
          <w:p w14:paraId="0B3BD4D4"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No sediment</w:t>
            </w:r>
          </w:p>
        </w:tc>
        <w:tc>
          <w:tcPr>
            <w:tcW w:w="1843" w:type="dxa"/>
            <w:tcBorders>
              <w:top w:val="nil"/>
              <w:left w:val="nil"/>
              <w:bottom w:val="nil"/>
              <w:right w:val="nil"/>
            </w:tcBorders>
            <w:shd w:val="clear" w:color="auto" w:fill="auto"/>
            <w:vAlign w:val="center"/>
            <w:hideMark/>
          </w:tcPr>
          <w:p w14:paraId="11607740"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22.20</w:t>
            </w:r>
          </w:p>
        </w:tc>
        <w:tc>
          <w:tcPr>
            <w:tcW w:w="1843" w:type="dxa"/>
            <w:tcBorders>
              <w:top w:val="nil"/>
              <w:left w:val="nil"/>
              <w:bottom w:val="nil"/>
              <w:right w:val="nil"/>
            </w:tcBorders>
            <w:shd w:val="clear" w:color="auto" w:fill="auto"/>
            <w:vAlign w:val="center"/>
            <w:hideMark/>
          </w:tcPr>
          <w:p w14:paraId="3CCB8880"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0.066</w:t>
            </w:r>
          </w:p>
        </w:tc>
        <w:tc>
          <w:tcPr>
            <w:tcW w:w="1843" w:type="dxa"/>
            <w:tcBorders>
              <w:top w:val="nil"/>
              <w:left w:val="nil"/>
              <w:bottom w:val="nil"/>
              <w:right w:val="nil"/>
            </w:tcBorders>
            <w:shd w:val="clear" w:color="auto" w:fill="auto"/>
            <w:vAlign w:val="center"/>
            <w:hideMark/>
          </w:tcPr>
          <w:p w14:paraId="67405D74"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5.01</w:t>
            </w:r>
          </w:p>
        </w:tc>
      </w:tr>
      <w:tr w:rsidR="00D5684D" w:rsidRPr="004B4FBC" w14:paraId="6BF604FE" w14:textId="77777777" w:rsidTr="0088427C">
        <w:trPr>
          <w:cantSplit/>
          <w:trHeight w:val="300"/>
        </w:trPr>
        <w:tc>
          <w:tcPr>
            <w:tcW w:w="1418" w:type="dxa"/>
            <w:tcBorders>
              <w:top w:val="nil"/>
              <w:left w:val="nil"/>
              <w:bottom w:val="nil"/>
              <w:right w:val="nil"/>
            </w:tcBorders>
            <w:shd w:val="clear" w:color="auto" w:fill="auto"/>
            <w:vAlign w:val="center"/>
            <w:hideMark/>
          </w:tcPr>
          <w:p w14:paraId="70F5BFBC"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F3</w:t>
            </w:r>
          </w:p>
        </w:tc>
        <w:tc>
          <w:tcPr>
            <w:tcW w:w="2126" w:type="dxa"/>
            <w:tcBorders>
              <w:top w:val="nil"/>
              <w:left w:val="nil"/>
              <w:bottom w:val="nil"/>
              <w:right w:val="nil"/>
            </w:tcBorders>
            <w:shd w:val="clear" w:color="auto" w:fill="auto"/>
            <w:vAlign w:val="center"/>
            <w:hideMark/>
          </w:tcPr>
          <w:p w14:paraId="1EC97234"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No sediment</w:t>
            </w:r>
          </w:p>
        </w:tc>
        <w:tc>
          <w:tcPr>
            <w:tcW w:w="1843" w:type="dxa"/>
            <w:tcBorders>
              <w:top w:val="nil"/>
              <w:left w:val="nil"/>
              <w:bottom w:val="nil"/>
              <w:right w:val="nil"/>
            </w:tcBorders>
            <w:shd w:val="clear" w:color="auto" w:fill="auto"/>
            <w:vAlign w:val="center"/>
            <w:hideMark/>
          </w:tcPr>
          <w:p w14:paraId="312F05BD"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16.25</w:t>
            </w:r>
          </w:p>
        </w:tc>
        <w:tc>
          <w:tcPr>
            <w:tcW w:w="1843" w:type="dxa"/>
            <w:tcBorders>
              <w:top w:val="nil"/>
              <w:left w:val="nil"/>
              <w:bottom w:val="nil"/>
              <w:right w:val="nil"/>
            </w:tcBorders>
            <w:shd w:val="clear" w:color="auto" w:fill="auto"/>
            <w:vAlign w:val="center"/>
            <w:hideMark/>
          </w:tcPr>
          <w:p w14:paraId="73FBFD1F"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0.058</w:t>
            </w:r>
          </w:p>
        </w:tc>
        <w:tc>
          <w:tcPr>
            <w:tcW w:w="1843" w:type="dxa"/>
            <w:tcBorders>
              <w:top w:val="nil"/>
              <w:left w:val="nil"/>
              <w:bottom w:val="nil"/>
              <w:right w:val="nil"/>
            </w:tcBorders>
            <w:shd w:val="clear" w:color="auto" w:fill="auto"/>
            <w:vAlign w:val="center"/>
            <w:hideMark/>
          </w:tcPr>
          <w:p w14:paraId="252A89D2"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4.89</w:t>
            </w:r>
          </w:p>
        </w:tc>
      </w:tr>
      <w:tr w:rsidR="00D5684D" w:rsidRPr="004B4FBC" w14:paraId="7CBA48DE" w14:textId="77777777" w:rsidTr="0088427C">
        <w:trPr>
          <w:cantSplit/>
          <w:trHeight w:val="300"/>
        </w:trPr>
        <w:tc>
          <w:tcPr>
            <w:tcW w:w="1418" w:type="dxa"/>
            <w:tcBorders>
              <w:top w:val="nil"/>
              <w:left w:val="nil"/>
              <w:bottom w:val="nil"/>
              <w:right w:val="nil"/>
            </w:tcBorders>
            <w:shd w:val="clear" w:color="auto" w:fill="auto"/>
            <w:vAlign w:val="center"/>
            <w:hideMark/>
          </w:tcPr>
          <w:p w14:paraId="582A7DF5"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F4</w:t>
            </w:r>
          </w:p>
        </w:tc>
        <w:tc>
          <w:tcPr>
            <w:tcW w:w="2126" w:type="dxa"/>
            <w:tcBorders>
              <w:top w:val="nil"/>
              <w:left w:val="nil"/>
              <w:bottom w:val="nil"/>
              <w:right w:val="nil"/>
            </w:tcBorders>
            <w:shd w:val="clear" w:color="auto" w:fill="auto"/>
            <w:vAlign w:val="center"/>
            <w:hideMark/>
          </w:tcPr>
          <w:p w14:paraId="712EF93E"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No sediment</w:t>
            </w:r>
          </w:p>
        </w:tc>
        <w:tc>
          <w:tcPr>
            <w:tcW w:w="1843" w:type="dxa"/>
            <w:tcBorders>
              <w:top w:val="nil"/>
              <w:left w:val="nil"/>
              <w:bottom w:val="nil"/>
              <w:right w:val="nil"/>
            </w:tcBorders>
            <w:shd w:val="clear" w:color="auto" w:fill="auto"/>
            <w:vAlign w:val="center"/>
            <w:hideMark/>
          </w:tcPr>
          <w:p w14:paraId="321CA62D"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18.18</w:t>
            </w:r>
          </w:p>
        </w:tc>
        <w:tc>
          <w:tcPr>
            <w:tcW w:w="1843" w:type="dxa"/>
            <w:tcBorders>
              <w:top w:val="nil"/>
              <w:left w:val="nil"/>
              <w:bottom w:val="nil"/>
              <w:right w:val="nil"/>
            </w:tcBorders>
            <w:shd w:val="clear" w:color="auto" w:fill="auto"/>
            <w:vAlign w:val="center"/>
            <w:hideMark/>
          </w:tcPr>
          <w:p w14:paraId="101FE07F"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0.059</w:t>
            </w:r>
          </w:p>
        </w:tc>
        <w:tc>
          <w:tcPr>
            <w:tcW w:w="1843" w:type="dxa"/>
            <w:tcBorders>
              <w:top w:val="nil"/>
              <w:left w:val="nil"/>
              <w:bottom w:val="nil"/>
              <w:right w:val="nil"/>
            </w:tcBorders>
            <w:shd w:val="clear" w:color="auto" w:fill="auto"/>
            <w:vAlign w:val="center"/>
            <w:hideMark/>
          </w:tcPr>
          <w:p w14:paraId="31F41AF0"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4.87</w:t>
            </w:r>
          </w:p>
        </w:tc>
      </w:tr>
      <w:tr w:rsidR="00D5684D" w:rsidRPr="004B4FBC" w14:paraId="176ECFFB" w14:textId="77777777" w:rsidTr="0088427C">
        <w:trPr>
          <w:cantSplit/>
          <w:trHeight w:val="300"/>
        </w:trPr>
        <w:tc>
          <w:tcPr>
            <w:tcW w:w="1418" w:type="dxa"/>
            <w:tcBorders>
              <w:top w:val="nil"/>
              <w:left w:val="nil"/>
              <w:bottom w:val="nil"/>
              <w:right w:val="nil"/>
            </w:tcBorders>
            <w:shd w:val="clear" w:color="auto" w:fill="auto"/>
            <w:vAlign w:val="center"/>
            <w:hideMark/>
          </w:tcPr>
          <w:p w14:paraId="118A6B21"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F5</w:t>
            </w:r>
          </w:p>
        </w:tc>
        <w:tc>
          <w:tcPr>
            <w:tcW w:w="2126" w:type="dxa"/>
            <w:tcBorders>
              <w:top w:val="nil"/>
              <w:left w:val="nil"/>
              <w:bottom w:val="nil"/>
              <w:right w:val="nil"/>
            </w:tcBorders>
            <w:shd w:val="clear" w:color="auto" w:fill="auto"/>
            <w:vAlign w:val="center"/>
            <w:hideMark/>
          </w:tcPr>
          <w:p w14:paraId="063C9BD8"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No sediment</w:t>
            </w:r>
          </w:p>
        </w:tc>
        <w:tc>
          <w:tcPr>
            <w:tcW w:w="1843" w:type="dxa"/>
            <w:tcBorders>
              <w:top w:val="nil"/>
              <w:left w:val="nil"/>
              <w:bottom w:val="nil"/>
              <w:right w:val="nil"/>
            </w:tcBorders>
            <w:shd w:val="clear" w:color="auto" w:fill="auto"/>
            <w:vAlign w:val="center"/>
            <w:hideMark/>
          </w:tcPr>
          <w:p w14:paraId="5E33728D"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21.70</w:t>
            </w:r>
          </w:p>
        </w:tc>
        <w:tc>
          <w:tcPr>
            <w:tcW w:w="1843" w:type="dxa"/>
            <w:tcBorders>
              <w:top w:val="nil"/>
              <w:left w:val="nil"/>
              <w:bottom w:val="nil"/>
              <w:right w:val="nil"/>
            </w:tcBorders>
            <w:shd w:val="clear" w:color="auto" w:fill="auto"/>
            <w:vAlign w:val="center"/>
            <w:hideMark/>
          </w:tcPr>
          <w:p w14:paraId="76BE7731"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0.121</w:t>
            </w:r>
          </w:p>
        </w:tc>
        <w:tc>
          <w:tcPr>
            <w:tcW w:w="1843" w:type="dxa"/>
            <w:tcBorders>
              <w:top w:val="nil"/>
              <w:left w:val="nil"/>
              <w:bottom w:val="nil"/>
              <w:right w:val="nil"/>
            </w:tcBorders>
            <w:shd w:val="clear" w:color="auto" w:fill="auto"/>
            <w:vAlign w:val="center"/>
            <w:hideMark/>
          </w:tcPr>
          <w:p w14:paraId="03EF8931"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4.96</w:t>
            </w:r>
          </w:p>
        </w:tc>
      </w:tr>
      <w:tr w:rsidR="00D5684D" w:rsidRPr="004B4FBC" w14:paraId="5B6F0E8F" w14:textId="77777777" w:rsidTr="0088427C">
        <w:trPr>
          <w:cantSplit/>
          <w:trHeight w:val="315"/>
        </w:trPr>
        <w:tc>
          <w:tcPr>
            <w:tcW w:w="1418" w:type="dxa"/>
            <w:tcBorders>
              <w:top w:val="nil"/>
              <w:left w:val="nil"/>
              <w:bottom w:val="single" w:sz="8" w:space="0" w:color="auto"/>
              <w:right w:val="nil"/>
            </w:tcBorders>
            <w:shd w:val="clear" w:color="auto" w:fill="auto"/>
            <w:vAlign w:val="center"/>
            <w:hideMark/>
          </w:tcPr>
          <w:p w14:paraId="112D85FC"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F6</w:t>
            </w:r>
          </w:p>
        </w:tc>
        <w:tc>
          <w:tcPr>
            <w:tcW w:w="2126" w:type="dxa"/>
            <w:tcBorders>
              <w:top w:val="nil"/>
              <w:left w:val="nil"/>
              <w:bottom w:val="single" w:sz="8" w:space="0" w:color="auto"/>
              <w:right w:val="nil"/>
            </w:tcBorders>
            <w:shd w:val="clear" w:color="auto" w:fill="auto"/>
            <w:vAlign w:val="center"/>
            <w:hideMark/>
          </w:tcPr>
          <w:p w14:paraId="1A79D80F" w14:textId="77777777" w:rsidR="00D5684D" w:rsidRPr="004B4FBC" w:rsidRDefault="00D5684D" w:rsidP="0088427C">
            <w:pPr>
              <w:spacing w:line="240" w:lineRule="auto"/>
              <w:jc w:val="center"/>
              <w:rPr>
                <w:color w:val="000000"/>
                <w:sz w:val="20"/>
                <w:szCs w:val="20"/>
                <w:lang w:eastAsia="en-US"/>
              </w:rPr>
            </w:pPr>
            <w:r w:rsidRPr="004B4FBC">
              <w:rPr>
                <w:color w:val="000000"/>
                <w:sz w:val="20"/>
                <w:szCs w:val="20"/>
                <w:lang w:eastAsia="en-US"/>
              </w:rPr>
              <w:t>No sediment</w:t>
            </w:r>
          </w:p>
        </w:tc>
        <w:tc>
          <w:tcPr>
            <w:tcW w:w="1843" w:type="dxa"/>
            <w:tcBorders>
              <w:top w:val="nil"/>
              <w:left w:val="nil"/>
              <w:bottom w:val="single" w:sz="8" w:space="0" w:color="auto"/>
              <w:right w:val="nil"/>
            </w:tcBorders>
            <w:shd w:val="clear" w:color="auto" w:fill="auto"/>
            <w:vAlign w:val="center"/>
            <w:hideMark/>
          </w:tcPr>
          <w:p w14:paraId="4F62842D"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24.89</w:t>
            </w:r>
          </w:p>
        </w:tc>
        <w:tc>
          <w:tcPr>
            <w:tcW w:w="1843" w:type="dxa"/>
            <w:tcBorders>
              <w:top w:val="nil"/>
              <w:left w:val="nil"/>
              <w:bottom w:val="single" w:sz="8" w:space="0" w:color="auto"/>
              <w:right w:val="nil"/>
            </w:tcBorders>
            <w:shd w:val="clear" w:color="auto" w:fill="auto"/>
            <w:vAlign w:val="center"/>
            <w:hideMark/>
          </w:tcPr>
          <w:p w14:paraId="11758C31"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0.116</w:t>
            </w:r>
          </w:p>
        </w:tc>
        <w:tc>
          <w:tcPr>
            <w:tcW w:w="1843" w:type="dxa"/>
            <w:tcBorders>
              <w:top w:val="nil"/>
              <w:left w:val="nil"/>
              <w:bottom w:val="single" w:sz="8" w:space="0" w:color="auto"/>
              <w:right w:val="nil"/>
            </w:tcBorders>
            <w:shd w:val="clear" w:color="auto" w:fill="auto"/>
            <w:vAlign w:val="center"/>
            <w:hideMark/>
          </w:tcPr>
          <w:p w14:paraId="658FDF1B" w14:textId="77777777" w:rsidR="00D5684D" w:rsidRPr="004B4FBC" w:rsidRDefault="00D5684D" w:rsidP="001739DD">
            <w:pPr>
              <w:spacing w:line="240" w:lineRule="auto"/>
              <w:jc w:val="center"/>
              <w:rPr>
                <w:color w:val="000000"/>
                <w:sz w:val="20"/>
                <w:szCs w:val="20"/>
                <w:lang w:eastAsia="en-US"/>
              </w:rPr>
            </w:pPr>
            <w:r w:rsidRPr="004B4FBC">
              <w:rPr>
                <w:color w:val="000000"/>
                <w:sz w:val="20"/>
                <w:szCs w:val="20"/>
                <w:lang w:eastAsia="en-US"/>
              </w:rPr>
              <w:t>5.00</w:t>
            </w:r>
          </w:p>
        </w:tc>
      </w:tr>
    </w:tbl>
    <w:p w14:paraId="4E8E7889" w14:textId="26228D62" w:rsidR="00D5684D" w:rsidRPr="00D24E56" w:rsidRDefault="00D5684D" w:rsidP="001739DD">
      <w:pPr>
        <w:spacing w:after="120" w:line="240" w:lineRule="auto"/>
        <w:jc w:val="left"/>
        <w:rPr>
          <w:sz w:val="20"/>
          <w:szCs w:val="20"/>
          <w:lang w:eastAsia="en-US"/>
        </w:rPr>
      </w:pPr>
      <w:r w:rsidRPr="00D24E56">
        <w:rPr>
          <w:sz w:val="20"/>
          <w:szCs w:val="20"/>
          <w:lang w:eastAsia="en-US"/>
        </w:rPr>
        <w:t>PDI (</w:t>
      </w:r>
      <w:proofErr w:type="spellStart"/>
      <w:r w:rsidRPr="00D24E56">
        <w:rPr>
          <w:i/>
          <w:sz w:val="20"/>
          <w:szCs w:val="20"/>
          <w:lang w:eastAsia="en-US"/>
        </w:rPr>
        <w:t>Polydiversity</w:t>
      </w:r>
      <w:proofErr w:type="spellEnd"/>
      <w:r w:rsidRPr="00D24E56">
        <w:rPr>
          <w:i/>
          <w:sz w:val="20"/>
          <w:szCs w:val="20"/>
          <w:lang w:eastAsia="en-US"/>
        </w:rPr>
        <w:t xml:space="preserve"> Index</w:t>
      </w:r>
      <w:r w:rsidRPr="00D24E56">
        <w:rPr>
          <w:sz w:val="20"/>
          <w:szCs w:val="20"/>
          <w:lang w:eastAsia="en-US"/>
        </w:rPr>
        <w:t>)</w:t>
      </w:r>
    </w:p>
    <w:p w14:paraId="4AB311E3" w14:textId="2B3E7E15" w:rsidR="00E41FBF" w:rsidRDefault="00E41FBF">
      <w:pPr>
        <w:spacing w:after="160" w:line="259" w:lineRule="auto"/>
        <w:jc w:val="left"/>
        <w:rPr>
          <w:szCs w:val="22"/>
          <w:lang w:eastAsia="en-US"/>
        </w:rPr>
      </w:pPr>
      <w:r>
        <w:rPr>
          <w:szCs w:val="22"/>
          <w:lang w:eastAsia="en-US"/>
        </w:rPr>
        <w:br w:type="page"/>
      </w:r>
    </w:p>
    <w:p w14:paraId="52C1FD71" w14:textId="6EE17F93" w:rsidR="00D5684D" w:rsidRPr="00DF2ADE" w:rsidRDefault="001739DD" w:rsidP="00DF2ADE">
      <w:pPr>
        <w:spacing w:line="240" w:lineRule="auto"/>
        <w:ind w:right="618"/>
        <w:rPr>
          <w:i/>
          <w:sz w:val="24"/>
          <w:lang w:eastAsia="en-US"/>
        </w:rPr>
      </w:pPr>
      <w:r w:rsidRPr="00DF2ADE">
        <w:rPr>
          <w:b/>
          <w:sz w:val="24"/>
          <w:lang w:eastAsia="en-US"/>
        </w:rPr>
        <w:lastRenderedPageBreak/>
        <w:t>Table 3:</w:t>
      </w:r>
      <w:r w:rsidR="00D5684D" w:rsidRPr="00DF2ADE">
        <w:rPr>
          <w:b/>
          <w:sz w:val="24"/>
          <w:lang w:eastAsia="en-US"/>
        </w:rPr>
        <w:t xml:space="preserve"> </w:t>
      </w:r>
      <w:r w:rsidR="00D5684D" w:rsidRPr="00DF2ADE">
        <w:rPr>
          <w:sz w:val="24"/>
          <w:lang w:eastAsia="en-US"/>
        </w:rPr>
        <w:t xml:space="preserve">Effect of clove oil formula and concentration on the percentage inhibition of urediniospores germination of </w:t>
      </w:r>
      <w:r w:rsidR="00D5684D" w:rsidRPr="00DF2ADE">
        <w:rPr>
          <w:i/>
          <w:sz w:val="24"/>
          <w:lang w:eastAsia="en-US"/>
        </w:rPr>
        <w:t>H. vastatrix</w:t>
      </w:r>
    </w:p>
    <w:p w14:paraId="453947ED" w14:textId="77777777" w:rsidR="001739DD" w:rsidRPr="00DF2ADE" w:rsidRDefault="001739DD" w:rsidP="00DF2ADE">
      <w:pPr>
        <w:spacing w:line="240" w:lineRule="auto"/>
        <w:ind w:right="618"/>
        <w:rPr>
          <w:b/>
          <w:sz w:val="24"/>
          <w:lang w:eastAsia="en-US"/>
        </w:rPr>
      </w:pPr>
    </w:p>
    <w:tbl>
      <w:tblPr>
        <w:tblW w:w="0" w:type="auto"/>
        <w:tblBorders>
          <w:top w:val="single" w:sz="4" w:space="0" w:color="auto"/>
          <w:bottom w:val="single" w:sz="4" w:space="0" w:color="auto"/>
        </w:tblBorders>
        <w:tblLook w:val="04A0" w:firstRow="1" w:lastRow="0" w:firstColumn="1" w:lastColumn="0" w:noHBand="0" w:noVBand="1"/>
      </w:tblPr>
      <w:tblGrid>
        <w:gridCol w:w="4253"/>
        <w:gridCol w:w="3402"/>
      </w:tblGrid>
      <w:tr w:rsidR="00D5684D" w:rsidRPr="00FB716B" w14:paraId="23F06E9D" w14:textId="77777777" w:rsidTr="0088427C">
        <w:tc>
          <w:tcPr>
            <w:tcW w:w="4253" w:type="dxa"/>
            <w:tcBorders>
              <w:top w:val="single" w:sz="4" w:space="0" w:color="auto"/>
              <w:bottom w:val="single" w:sz="4" w:space="0" w:color="auto"/>
            </w:tcBorders>
            <w:shd w:val="clear" w:color="auto" w:fill="auto"/>
          </w:tcPr>
          <w:p w14:paraId="7724B8EE" w14:textId="77777777" w:rsidR="00D5684D" w:rsidRPr="00FB716B" w:rsidRDefault="00D5684D" w:rsidP="001739DD">
            <w:pPr>
              <w:spacing w:line="240" w:lineRule="auto"/>
              <w:jc w:val="center"/>
              <w:rPr>
                <w:rFonts w:eastAsia="Calibri"/>
                <w:color w:val="000000"/>
                <w:sz w:val="20"/>
                <w:szCs w:val="20"/>
                <w:lang w:eastAsia="en-US"/>
              </w:rPr>
            </w:pPr>
            <w:bookmarkStart w:id="2" w:name="_Hlk139707454"/>
            <w:r w:rsidRPr="00FB716B">
              <w:rPr>
                <w:rFonts w:eastAsia="Calibri"/>
                <w:color w:val="000000"/>
                <w:sz w:val="20"/>
                <w:szCs w:val="20"/>
                <w:lang w:eastAsia="en-US"/>
              </w:rPr>
              <w:t>Clove oil nano emulsion formula</w:t>
            </w:r>
          </w:p>
        </w:tc>
        <w:tc>
          <w:tcPr>
            <w:tcW w:w="3402" w:type="dxa"/>
            <w:tcBorders>
              <w:top w:val="single" w:sz="4" w:space="0" w:color="auto"/>
              <w:bottom w:val="single" w:sz="4" w:space="0" w:color="auto"/>
            </w:tcBorders>
            <w:shd w:val="clear" w:color="auto" w:fill="auto"/>
          </w:tcPr>
          <w:p w14:paraId="56D77D58"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Inhibition (%)</w:t>
            </w:r>
          </w:p>
        </w:tc>
      </w:tr>
      <w:tr w:rsidR="00D5684D" w:rsidRPr="00FB716B" w14:paraId="7F7CA649" w14:textId="77777777" w:rsidTr="0088427C">
        <w:tc>
          <w:tcPr>
            <w:tcW w:w="4253" w:type="dxa"/>
            <w:tcBorders>
              <w:top w:val="single" w:sz="4" w:space="0" w:color="auto"/>
            </w:tcBorders>
            <w:shd w:val="clear" w:color="auto" w:fill="auto"/>
          </w:tcPr>
          <w:p w14:paraId="59D0481D"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F1</w:t>
            </w:r>
          </w:p>
        </w:tc>
        <w:tc>
          <w:tcPr>
            <w:tcW w:w="3402" w:type="dxa"/>
            <w:tcBorders>
              <w:top w:val="single" w:sz="4" w:space="0" w:color="auto"/>
            </w:tcBorders>
            <w:shd w:val="clear" w:color="auto" w:fill="auto"/>
          </w:tcPr>
          <w:p w14:paraId="266B5A87" w14:textId="77777777" w:rsidR="00D5684D" w:rsidRPr="00FB716B" w:rsidRDefault="00D5684D" w:rsidP="0088427C">
            <w:pPr>
              <w:spacing w:line="240" w:lineRule="auto"/>
              <w:ind w:left="1168"/>
              <w:jc w:val="left"/>
              <w:rPr>
                <w:rFonts w:eastAsia="Calibri"/>
                <w:color w:val="000000"/>
                <w:sz w:val="20"/>
                <w:szCs w:val="20"/>
                <w:lang w:eastAsia="en-US"/>
              </w:rPr>
            </w:pPr>
            <w:r w:rsidRPr="00FB716B">
              <w:rPr>
                <w:rFonts w:eastAsia="Calibri"/>
                <w:color w:val="000000"/>
                <w:sz w:val="20"/>
                <w:szCs w:val="20"/>
                <w:lang w:eastAsia="en-US"/>
              </w:rPr>
              <w:t>95.33 ab</w:t>
            </w:r>
          </w:p>
        </w:tc>
      </w:tr>
      <w:tr w:rsidR="00D5684D" w:rsidRPr="00FB716B" w14:paraId="389A45C2" w14:textId="77777777" w:rsidTr="0088427C">
        <w:tc>
          <w:tcPr>
            <w:tcW w:w="4253" w:type="dxa"/>
            <w:shd w:val="clear" w:color="auto" w:fill="auto"/>
          </w:tcPr>
          <w:p w14:paraId="6C043607"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F2</w:t>
            </w:r>
          </w:p>
        </w:tc>
        <w:tc>
          <w:tcPr>
            <w:tcW w:w="3402" w:type="dxa"/>
            <w:shd w:val="clear" w:color="auto" w:fill="auto"/>
          </w:tcPr>
          <w:p w14:paraId="78999FF4" w14:textId="77777777" w:rsidR="00D5684D" w:rsidRPr="00FB716B" w:rsidRDefault="00D5684D" w:rsidP="0088427C">
            <w:pPr>
              <w:spacing w:line="240" w:lineRule="auto"/>
              <w:ind w:left="1168"/>
              <w:jc w:val="left"/>
              <w:rPr>
                <w:rFonts w:eastAsia="Calibri"/>
                <w:color w:val="000000"/>
                <w:sz w:val="20"/>
                <w:szCs w:val="20"/>
                <w:lang w:eastAsia="en-US"/>
              </w:rPr>
            </w:pPr>
            <w:r w:rsidRPr="00FB716B">
              <w:rPr>
                <w:rFonts w:eastAsia="Calibri"/>
                <w:color w:val="000000"/>
                <w:sz w:val="20"/>
                <w:szCs w:val="20"/>
                <w:lang w:eastAsia="en-US"/>
              </w:rPr>
              <w:t>84.67 b</w:t>
            </w:r>
          </w:p>
        </w:tc>
      </w:tr>
      <w:tr w:rsidR="00D5684D" w:rsidRPr="00FB716B" w14:paraId="3FF52297" w14:textId="77777777" w:rsidTr="0088427C">
        <w:tc>
          <w:tcPr>
            <w:tcW w:w="4253" w:type="dxa"/>
            <w:shd w:val="clear" w:color="auto" w:fill="auto"/>
          </w:tcPr>
          <w:p w14:paraId="1172EF88"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F3</w:t>
            </w:r>
          </w:p>
        </w:tc>
        <w:tc>
          <w:tcPr>
            <w:tcW w:w="3402" w:type="dxa"/>
            <w:shd w:val="clear" w:color="auto" w:fill="auto"/>
          </w:tcPr>
          <w:p w14:paraId="015BF5E6" w14:textId="77777777" w:rsidR="00D5684D" w:rsidRPr="00FB716B" w:rsidRDefault="00D5684D" w:rsidP="0088427C">
            <w:pPr>
              <w:spacing w:line="240" w:lineRule="auto"/>
              <w:ind w:left="1168"/>
              <w:jc w:val="left"/>
              <w:rPr>
                <w:rFonts w:eastAsia="Calibri"/>
                <w:color w:val="000000"/>
                <w:sz w:val="20"/>
                <w:szCs w:val="20"/>
                <w:lang w:eastAsia="en-US"/>
              </w:rPr>
            </w:pPr>
            <w:r w:rsidRPr="00FB716B">
              <w:rPr>
                <w:rFonts w:eastAsia="Calibri"/>
                <w:color w:val="000000"/>
                <w:sz w:val="20"/>
                <w:szCs w:val="20"/>
                <w:lang w:eastAsia="en-US"/>
              </w:rPr>
              <w:t>97.45 a</w:t>
            </w:r>
          </w:p>
        </w:tc>
      </w:tr>
      <w:tr w:rsidR="00D5684D" w:rsidRPr="00FB716B" w14:paraId="2D1DAA6C" w14:textId="77777777" w:rsidTr="0088427C">
        <w:tc>
          <w:tcPr>
            <w:tcW w:w="4253" w:type="dxa"/>
            <w:shd w:val="clear" w:color="auto" w:fill="auto"/>
          </w:tcPr>
          <w:p w14:paraId="3A3CD0E0"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F4</w:t>
            </w:r>
          </w:p>
        </w:tc>
        <w:tc>
          <w:tcPr>
            <w:tcW w:w="3402" w:type="dxa"/>
            <w:shd w:val="clear" w:color="auto" w:fill="auto"/>
          </w:tcPr>
          <w:p w14:paraId="4A25F465" w14:textId="77777777" w:rsidR="00D5684D" w:rsidRPr="00FB716B" w:rsidRDefault="00D5684D" w:rsidP="0088427C">
            <w:pPr>
              <w:spacing w:line="240" w:lineRule="auto"/>
              <w:ind w:left="1168"/>
              <w:jc w:val="left"/>
              <w:rPr>
                <w:rFonts w:eastAsia="Calibri"/>
                <w:color w:val="000000"/>
                <w:sz w:val="20"/>
                <w:szCs w:val="20"/>
                <w:lang w:eastAsia="en-US"/>
              </w:rPr>
            </w:pPr>
            <w:r w:rsidRPr="00FB716B">
              <w:rPr>
                <w:rFonts w:eastAsia="Calibri"/>
                <w:color w:val="000000"/>
                <w:sz w:val="20"/>
                <w:szCs w:val="20"/>
                <w:lang w:eastAsia="en-US"/>
              </w:rPr>
              <w:t>95.33 ab</w:t>
            </w:r>
          </w:p>
        </w:tc>
      </w:tr>
      <w:tr w:rsidR="00D5684D" w:rsidRPr="00FB716B" w14:paraId="409CF906" w14:textId="77777777" w:rsidTr="0088427C">
        <w:tc>
          <w:tcPr>
            <w:tcW w:w="4253" w:type="dxa"/>
            <w:shd w:val="clear" w:color="auto" w:fill="auto"/>
          </w:tcPr>
          <w:p w14:paraId="661FC201"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F5</w:t>
            </w:r>
          </w:p>
        </w:tc>
        <w:tc>
          <w:tcPr>
            <w:tcW w:w="3402" w:type="dxa"/>
            <w:shd w:val="clear" w:color="auto" w:fill="auto"/>
          </w:tcPr>
          <w:p w14:paraId="6B629938" w14:textId="77777777" w:rsidR="00D5684D" w:rsidRPr="00FB716B" w:rsidRDefault="00D5684D" w:rsidP="0088427C">
            <w:pPr>
              <w:spacing w:line="240" w:lineRule="auto"/>
              <w:ind w:left="1168"/>
              <w:jc w:val="left"/>
              <w:rPr>
                <w:rFonts w:eastAsia="Calibri"/>
                <w:color w:val="000000"/>
                <w:sz w:val="20"/>
                <w:szCs w:val="20"/>
                <w:lang w:eastAsia="en-US"/>
              </w:rPr>
            </w:pPr>
            <w:r w:rsidRPr="00FB716B">
              <w:rPr>
                <w:rFonts w:eastAsia="Calibri"/>
                <w:color w:val="000000"/>
                <w:sz w:val="20"/>
                <w:szCs w:val="20"/>
                <w:lang w:eastAsia="en-US"/>
              </w:rPr>
              <w:t>88.00 ab</w:t>
            </w:r>
          </w:p>
        </w:tc>
      </w:tr>
      <w:tr w:rsidR="00D5684D" w:rsidRPr="00FB716B" w14:paraId="638149EA" w14:textId="77777777" w:rsidTr="0088427C">
        <w:tc>
          <w:tcPr>
            <w:tcW w:w="4253" w:type="dxa"/>
            <w:shd w:val="clear" w:color="auto" w:fill="auto"/>
          </w:tcPr>
          <w:p w14:paraId="610A226F"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F6</w:t>
            </w:r>
          </w:p>
        </w:tc>
        <w:tc>
          <w:tcPr>
            <w:tcW w:w="3402" w:type="dxa"/>
            <w:shd w:val="clear" w:color="auto" w:fill="auto"/>
          </w:tcPr>
          <w:p w14:paraId="5CD7F28F" w14:textId="77777777" w:rsidR="00D5684D" w:rsidRPr="00FB716B" w:rsidRDefault="00D5684D" w:rsidP="0088427C">
            <w:pPr>
              <w:spacing w:line="240" w:lineRule="auto"/>
              <w:ind w:left="1168"/>
              <w:jc w:val="left"/>
              <w:rPr>
                <w:rFonts w:eastAsia="Calibri"/>
                <w:color w:val="000000"/>
                <w:sz w:val="20"/>
                <w:szCs w:val="20"/>
                <w:lang w:eastAsia="en-US"/>
              </w:rPr>
            </w:pPr>
            <w:r w:rsidRPr="00FB716B">
              <w:rPr>
                <w:rFonts w:eastAsia="Calibri"/>
                <w:color w:val="000000"/>
                <w:sz w:val="20"/>
                <w:szCs w:val="20"/>
                <w:lang w:eastAsia="en-US"/>
              </w:rPr>
              <w:t>84.33 b</w:t>
            </w:r>
          </w:p>
        </w:tc>
      </w:tr>
    </w:tbl>
    <w:bookmarkEnd w:id="2"/>
    <w:p w14:paraId="71FD7A69" w14:textId="7D567A88" w:rsidR="00D5684D" w:rsidRPr="00D24E56" w:rsidRDefault="00D5684D" w:rsidP="001739DD">
      <w:pPr>
        <w:spacing w:line="240" w:lineRule="auto"/>
        <w:rPr>
          <w:sz w:val="20"/>
          <w:szCs w:val="20"/>
          <w:lang w:eastAsia="en-US"/>
        </w:rPr>
      </w:pPr>
      <w:r w:rsidRPr="00D24E56">
        <w:rPr>
          <w:sz w:val="20"/>
          <w:szCs w:val="20"/>
          <w:lang w:eastAsia="en-US"/>
        </w:rPr>
        <w:t xml:space="preserve">The same letter shows no significant difference at the 5% </w:t>
      </w:r>
      <w:r w:rsidR="00922C5D" w:rsidRPr="00D24E56">
        <w:rPr>
          <w:sz w:val="20"/>
          <w:szCs w:val="20"/>
          <w:lang w:eastAsia="en-US"/>
        </w:rPr>
        <w:t>level.</w:t>
      </w:r>
    </w:p>
    <w:p w14:paraId="244DF745" w14:textId="6E95378E" w:rsidR="00044BCB" w:rsidRDefault="00044BCB">
      <w:pPr>
        <w:spacing w:after="160" w:line="259" w:lineRule="auto"/>
        <w:jc w:val="left"/>
        <w:rPr>
          <w:szCs w:val="22"/>
          <w:lang w:eastAsia="en-US"/>
        </w:rPr>
      </w:pPr>
      <w:r>
        <w:rPr>
          <w:szCs w:val="22"/>
          <w:lang w:eastAsia="en-US"/>
        </w:rPr>
        <w:br w:type="page"/>
      </w:r>
    </w:p>
    <w:p w14:paraId="5E13E5E9" w14:textId="6561BBE9" w:rsidR="00D5684D" w:rsidRPr="00DF2ADE" w:rsidRDefault="001739DD" w:rsidP="00DF2ADE">
      <w:pPr>
        <w:spacing w:line="240" w:lineRule="auto"/>
        <w:ind w:right="618"/>
        <w:rPr>
          <w:b/>
          <w:i/>
          <w:sz w:val="24"/>
          <w:lang w:eastAsia="en-US"/>
        </w:rPr>
      </w:pPr>
      <w:r w:rsidRPr="00DF2ADE">
        <w:rPr>
          <w:b/>
          <w:sz w:val="24"/>
          <w:lang w:eastAsia="en-US"/>
        </w:rPr>
        <w:lastRenderedPageBreak/>
        <w:t>Table 4:</w:t>
      </w:r>
      <w:r w:rsidR="00D5684D" w:rsidRPr="00DF2ADE">
        <w:rPr>
          <w:b/>
          <w:sz w:val="24"/>
          <w:lang w:eastAsia="en-US"/>
        </w:rPr>
        <w:t xml:space="preserve"> </w:t>
      </w:r>
      <w:r w:rsidR="00D5684D" w:rsidRPr="00DF2ADE">
        <w:rPr>
          <w:sz w:val="24"/>
          <w:lang w:eastAsia="en-US"/>
        </w:rPr>
        <w:t xml:space="preserve">Effect of several concentrations and formulas of clove oil nano emulsion on the percentage inhibition of </w:t>
      </w:r>
      <w:proofErr w:type="spellStart"/>
      <w:r w:rsidR="00D5684D" w:rsidRPr="00DF2ADE">
        <w:rPr>
          <w:sz w:val="24"/>
          <w:lang w:eastAsia="en-US"/>
        </w:rPr>
        <w:t>urediniospore</w:t>
      </w:r>
      <w:proofErr w:type="spellEnd"/>
      <w:r w:rsidR="00D5684D" w:rsidRPr="00DF2ADE">
        <w:rPr>
          <w:sz w:val="24"/>
          <w:lang w:eastAsia="en-US"/>
        </w:rPr>
        <w:t xml:space="preserve"> germination of </w:t>
      </w:r>
      <w:r w:rsidR="00D5684D" w:rsidRPr="00DF2ADE">
        <w:rPr>
          <w:i/>
          <w:sz w:val="24"/>
          <w:lang w:eastAsia="en-US"/>
        </w:rPr>
        <w:t>H. vastatrix</w:t>
      </w:r>
    </w:p>
    <w:p w14:paraId="7172C8C3" w14:textId="77777777" w:rsidR="001739DD" w:rsidRPr="00DF2ADE" w:rsidRDefault="001739DD" w:rsidP="001739DD">
      <w:pPr>
        <w:spacing w:line="240" w:lineRule="auto"/>
        <w:ind w:right="618"/>
        <w:rPr>
          <w:b/>
          <w:sz w:val="24"/>
          <w:lang w:eastAsia="en-US"/>
        </w:rPr>
      </w:pPr>
    </w:p>
    <w:tbl>
      <w:tblPr>
        <w:tblW w:w="0" w:type="auto"/>
        <w:tblBorders>
          <w:top w:val="single" w:sz="4" w:space="0" w:color="auto"/>
          <w:bottom w:val="single" w:sz="4" w:space="0" w:color="auto"/>
        </w:tblBorders>
        <w:tblLook w:val="04A0" w:firstRow="1" w:lastRow="0" w:firstColumn="1" w:lastColumn="0" w:noHBand="0" w:noVBand="1"/>
      </w:tblPr>
      <w:tblGrid>
        <w:gridCol w:w="4253"/>
        <w:gridCol w:w="3402"/>
      </w:tblGrid>
      <w:tr w:rsidR="00D5684D" w:rsidRPr="00FB716B" w14:paraId="053D06EA" w14:textId="77777777" w:rsidTr="0088427C">
        <w:tc>
          <w:tcPr>
            <w:tcW w:w="4253" w:type="dxa"/>
            <w:tcBorders>
              <w:top w:val="single" w:sz="4" w:space="0" w:color="auto"/>
              <w:bottom w:val="single" w:sz="4" w:space="0" w:color="auto"/>
            </w:tcBorders>
            <w:shd w:val="clear" w:color="auto" w:fill="auto"/>
          </w:tcPr>
          <w:p w14:paraId="3C67FF4D" w14:textId="77777777" w:rsidR="00D5684D" w:rsidRPr="00FB716B" w:rsidRDefault="00D5684D" w:rsidP="001739DD">
            <w:pPr>
              <w:spacing w:line="240" w:lineRule="auto"/>
              <w:jc w:val="center"/>
              <w:rPr>
                <w:rFonts w:eastAsia="Calibri"/>
                <w:color w:val="000000"/>
                <w:sz w:val="20"/>
                <w:szCs w:val="20"/>
                <w:lang w:eastAsia="en-US"/>
              </w:rPr>
            </w:pPr>
            <w:bookmarkStart w:id="3" w:name="_Hlk139707497"/>
            <w:r w:rsidRPr="00FB716B">
              <w:rPr>
                <w:rFonts w:eastAsia="Calibri"/>
                <w:color w:val="000000"/>
                <w:sz w:val="20"/>
                <w:szCs w:val="20"/>
                <w:lang w:eastAsia="en-US"/>
              </w:rPr>
              <w:t>Clove oil nano emulsion concentration (%)</w:t>
            </w:r>
          </w:p>
        </w:tc>
        <w:tc>
          <w:tcPr>
            <w:tcW w:w="3402" w:type="dxa"/>
            <w:tcBorders>
              <w:top w:val="single" w:sz="4" w:space="0" w:color="auto"/>
              <w:bottom w:val="single" w:sz="4" w:space="0" w:color="auto"/>
            </w:tcBorders>
            <w:shd w:val="clear" w:color="auto" w:fill="auto"/>
          </w:tcPr>
          <w:p w14:paraId="7CB9F6C6"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Inhibition (%)</w:t>
            </w:r>
          </w:p>
        </w:tc>
      </w:tr>
      <w:tr w:rsidR="00D5684D" w:rsidRPr="00FB716B" w14:paraId="047D858D" w14:textId="77777777" w:rsidTr="0088427C">
        <w:tc>
          <w:tcPr>
            <w:tcW w:w="4253" w:type="dxa"/>
            <w:tcBorders>
              <w:top w:val="single" w:sz="4" w:space="0" w:color="auto"/>
            </w:tcBorders>
            <w:shd w:val="clear" w:color="auto" w:fill="auto"/>
          </w:tcPr>
          <w:p w14:paraId="113EF196"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5</w:t>
            </w:r>
          </w:p>
        </w:tc>
        <w:tc>
          <w:tcPr>
            <w:tcW w:w="3402" w:type="dxa"/>
            <w:tcBorders>
              <w:top w:val="single" w:sz="4" w:space="0" w:color="auto"/>
            </w:tcBorders>
            <w:shd w:val="clear" w:color="auto" w:fill="auto"/>
          </w:tcPr>
          <w:p w14:paraId="36C6D246" w14:textId="77777777" w:rsidR="00D5684D" w:rsidRPr="00FB716B" w:rsidRDefault="00D5684D" w:rsidP="0088427C">
            <w:pPr>
              <w:spacing w:line="240" w:lineRule="auto"/>
              <w:ind w:left="1168"/>
              <w:rPr>
                <w:rFonts w:eastAsia="Calibri"/>
                <w:color w:val="000000"/>
                <w:sz w:val="20"/>
                <w:szCs w:val="20"/>
                <w:lang w:eastAsia="en-US"/>
              </w:rPr>
            </w:pPr>
            <w:r w:rsidRPr="00FB716B">
              <w:rPr>
                <w:rFonts w:eastAsia="Calibri"/>
                <w:color w:val="000000"/>
                <w:sz w:val="20"/>
                <w:szCs w:val="20"/>
                <w:lang w:eastAsia="en-US"/>
              </w:rPr>
              <w:t>81.86 c</w:t>
            </w:r>
          </w:p>
        </w:tc>
      </w:tr>
      <w:tr w:rsidR="00D5684D" w:rsidRPr="00FB716B" w14:paraId="76325EEC" w14:textId="77777777" w:rsidTr="0088427C">
        <w:tc>
          <w:tcPr>
            <w:tcW w:w="4253" w:type="dxa"/>
            <w:shd w:val="clear" w:color="auto" w:fill="auto"/>
          </w:tcPr>
          <w:p w14:paraId="5E791596"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10</w:t>
            </w:r>
          </w:p>
        </w:tc>
        <w:tc>
          <w:tcPr>
            <w:tcW w:w="3402" w:type="dxa"/>
            <w:shd w:val="clear" w:color="auto" w:fill="auto"/>
          </w:tcPr>
          <w:p w14:paraId="663E1181" w14:textId="77777777" w:rsidR="00D5684D" w:rsidRPr="00FB716B" w:rsidRDefault="00D5684D" w:rsidP="0088427C">
            <w:pPr>
              <w:spacing w:line="240" w:lineRule="auto"/>
              <w:ind w:left="1168"/>
              <w:rPr>
                <w:rFonts w:eastAsia="Calibri"/>
                <w:color w:val="000000"/>
                <w:sz w:val="20"/>
                <w:szCs w:val="20"/>
                <w:lang w:eastAsia="en-US"/>
              </w:rPr>
            </w:pPr>
            <w:r w:rsidRPr="00FB716B">
              <w:rPr>
                <w:rFonts w:eastAsia="Calibri"/>
                <w:color w:val="000000"/>
                <w:sz w:val="20"/>
                <w:szCs w:val="20"/>
                <w:lang w:eastAsia="en-US"/>
              </w:rPr>
              <w:t>88.67 b</w:t>
            </w:r>
          </w:p>
        </w:tc>
      </w:tr>
      <w:tr w:rsidR="00D5684D" w:rsidRPr="00FB716B" w14:paraId="0FFDFEB5" w14:textId="77777777" w:rsidTr="0088427C">
        <w:tc>
          <w:tcPr>
            <w:tcW w:w="4253" w:type="dxa"/>
            <w:shd w:val="clear" w:color="auto" w:fill="auto"/>
          </w:tcPr>
          <w:p w14:paraId="05707481"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15</w:t>
            </w:r>
          </w:p>
        </w:tc>
        <w:tc>
          <w:tcPr>
            <w:tcW w:w="3402" w:type="dxa"/>
            <w:shd w:val="clear" w:color="auto" w:fill="auto"/>
          </w:tcPr>
          <w:p w14:paraId="46323A93" w14:textId="77777777" w:rsidR="00D5684D" w:rsidRPr="00FB716B" w:rsidRDefault="00D5684D" w:rsidP="0088427C">
            <w:pPr>
              <w:spacing w:line="240" w:lineRule="auto"/>
              <w:ind w:left="1168"/>
              <w:rPr>
                <w:rFonts w:eastAsia="Calibri"/>
                <w:color w:val="000000"/>
                <w:sz w:val="20"/>
                <w:szCs w:val="20"/>
                <w:lang w:eastAsia="en-US"/>
              </w:rPr>
            </w:pPr>
            <w:r w:rsidRPr="00FB716B">
              <w:rPr>
                <w:rFonts w:eastAsia="Calibri"/>
                <w:color w:val="000000"/>
                <w:sz w:val="20"/>
                <w:szCs w:val="20"/>
                <w:lang w:eastAsia="en-US"/>
              </w:rPr>
              <w:t>96.44 a</w:t>
            </w:r>
          </w:p>
        </w:tc>
      </w:tr>
      <w:tr w:rsidR="00D5684D" w:rsidRPr="00FB716B" w14:paraId="68E15AD5" w14:textId="77777777" w:rsidTr="0088427C">
        <w:tc>
          <w:tcPr>
            <w:tcW w:w="4253" w:type="dxa"/>
            <w:shd w:val="clear" w:color="auto" w:fill="auto"/>
          </w:tcPr>
          <w:p w14:paraId="1E212F69" w14:textId="77777777" w:rsidR="00D5684D" w:rsidRPr="00FB716B" w:rsidRDefault="00D5684D" w:rsidP="001739DD">
            <w:pPr>
              <w:spacing w:line="240" w:lineRule="auto"/>
              <w:jc w:val="center"/>
              <w:rPr>
                <w:rFonts w:eastAsia="Calibri"/>
                <w:color w:val="000000"/>
                <w:sz w:val="20"/>
                <w:szCs w:val="20"/>
                <w:lang w:eastAsia="en-US"/>
              </w:rPr>
            </w:pPr>
            <w:r w:rsidRPr="00FB716B">
              <w:rPr>
                <w:rFonts w:eastAsia="Calibri"/>
                <w:color w:val="000000"/>
                <w:sz w:val="20"/>
                <w:szCs w:val="20"/>
                <w:lang w:eastAsia="en-US"/>
              </w:rPr>
              <w:t>20</w:t>
            </w:r>
          </w:p>
        </w:tc>
        <w:tc>
          <w:tcPr>
            <w:tcW w:w="3402" w:type="dxa"/>
            <w:shd w:val="clear" w:color="auto" w:fill="auto"/>
          </w:tcPr>
          <w:p w14:paraId="7A2497D2" w14:textId="77777777" w:rsidR="00D5684D" w:rsidRPr="00FB716B" w:rsidRDefault="00D5684D" w:rsidP="0088427C">
            <w:pPr>
              <w:spacing w:line="240" w:lineRule="auto"/>
              <w:ind w:left="1168"/>
              <w:rPr>
                <w:rFonts w:eastAsia="Calibri"/>
                <w:color w:val="000000"/>
                <w:sz w:val="20"/>
                <w:szCs w:val="20"/>
                <w:lang w:eastAsia="en-US"/>
              </w:rPr>
            </w:pPr>
            <w:r w:rsidRPr="00FB716B">
              <w:rPr>
                <w:rFonts w:eastAsia="Calibri"/>
                <w:color w:val="000000"/>
                <w:sz w:val="20"/>
                <w:szCs w:val="20"/>
                <w:lang w:eastAsia="en-US"/>
              </w:rPr>
              <w:t>96.44 a</w:t>
            </w:r>
          </w:p>
        </w:tc>
      </w:tr>
    </w:tbl>
    <w:bookmarkEnd w:id="3"/>
    <w:p w14:paraId="28668DD9" w14:textId="245AB8B1" w:rsidR="00D5684D" w:rsidRPr="00D24E56" w:rsidRDefault="00D5684D" w:rsidP="001739DD">
      <w:pPr>
        <w:rPr>
          <w:sz w:val="20"/>
          <w:szCs w:val="20"/>
          <w:lang w:eastAsia="en-US"/>
        </w:rPr>
      </w:pPr>
      <w:r w:rsidRPr="00D24E56">
        <w:rPr>
          <w:sz w:val="20"/>
          <w:szCs w:val="20"/>
          <w:lang w:eastAsia="en-US"/>
        </w:rPr>
        <w:t xml:space="preserve">The same letter shows no significant difference at the 5% </w:t>
      </w:r>
      <w:r w:rsidR="00922C5D" w:rsidRPr="00D24E56">
        <w:rPr>
          <w:sz w:val="20"/>
          <w:szCs w:val="20"/>
          <w:lang w:eastAsia="en-US"/>
        </w:rPr>
        <w:t>level.</w:t>
      </w:r>
    </w:p>
    <w:p w14:paraId="015C89F7" w14:textId="0984738F" w:rsidR="00044BCB" w:rsidRDefault="00044BCB">
      <w:pPr>
        <w:spacing w:after="160" w:line="259" w:lineRule="auto"/>
        <w:jc w:val="left"/>
        <w:rPr>
          <w:szCs w:val="22"/>
          <w:lang w:eastAsia="en-US"/>
        </w:rPr>
      </w:pPr>
      <w:r>
        <w:rPr>
          <w:szCs w:val="22"/>
          <w:lang w:eastAsia="en-US"/>
        </w:rPr>
        <w:br w:type="page"/>
      </w:r>
    </w:p>
    <w:p w14:paraId="3951EA99" w14:textId="77777777" w:rsidR="00D5684D" w:rsidRDefault="00D5684D" w:rsidP="00D5684D">
      <w:pPr>
        <w:ind w:left="284" w:hanging="284"/>
        <w:rPr>
          <w:szCs w:val="22"/>
          <w:lang w:eastAsia="en-US"/>
        </w:rPr>
      </w:pPr>
    </w:p>
    <w:p w14:paraId="747FECED" w14:textId="77777777" w:rsidR="00D5684D" w:rsidRDefault="00D5684D" w:rsidP="00D5684D">
      <w:pPr>
        <w:ind w:left="284" w:hanging="284"/>
        <w:jc w:val="center"/>
        <w:rPr>
          <w:noProof/>
          <w:szCs w:val="22"/>
          <w:lang w:eastAsia="en-US"/>
        </w:rPr>
      </w:pPr>
      <w:r w:rsidRPr="00616808">
        <w:rPr>
          <w:noProof/>
          <w:szCs w:val="22"/>
          <w:lang w:eastAsia="en-US"/>
        </w:rPr>
        <w:drawing>
          <wp:inline distT="0" distB="0" distL="0" distR="0" wp14:anchorId="528DDAFB" wp14:editId="7BC65574">
            <wp:extent cx="3404870" cy="2444750"/>
            <wp:effectExtent l="0" t="0" r="5080" b="0"/>
            <wp:docPr id="379586122" name="Picture 8" descr="C:\Users\Sunjaya\AppData\Local\Microsoft\Windows\Temporary Internet Files\Content.Word\WhatsApp Image 2022-10-31 at 09.51.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njaya\AppData\Local\Microsoft\Windows\Temporary Internet Files\Content.Word\WhatsApp Image 2022-10-31 at 09.51.5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0033" cy="2448457"/>
                    </a:xfrm>
                    <a:prstGeom prst="rect">
                      <a:avLst/>
                    </a:prstGeom>
                    <a:noFill/>
                    <a:ln>
                      <a:noFill/>
                    </a:ln>
                  </pic:spPr>
                </pic:pic>
              </a:graphicData>
            </a:graphic>
          </wp:inline>
        </w:drawing>
      </w:r>
    </w:p>
    <w:p w14:paraId="6AB14851" w14:textId="7AA54C55" w:rsidR="00D5684D" w:rsidRPr="00FB716B" w:rsidRDefault="001739DD" w:rsidP="001739DD">
      <w:pPr>
        <w:spacing w:line="240" w:lineRule="auto"/>
        <w:rPr>
          <w:b/>
          <w:sz w:val="24"/>
          <w:lang w:eastAsia="en-US"/>
        </w:rPr>
      </w:pPr>
      <w:r w:rsidRPr="00FB716B">
        <w:rPr>
          <w:b/>
          <w:sz w:val="24"/>
          <w:lang w:eastAsia="en-US"/>
        </w:rPr>
        <w:t>Fig</w:t>
      </w:r>
      <w:r w:rsidR="008A22A9" w:rsidRPr="00FB716B">
        <w:rPr>
          <w:b/>
          <w:sz w:val="24"/>
          <w:lang w:eastAsia="en-US"/>
        </w:rPr>
        <w:t xml:space="preserve">. </w:t>
      </w:r>
      <w:r w:rsidRPr="00FB716B">
        <w:rPr>
          <w:b/>
          <w:sz w:val="24"/>
          <w:lang w:eastAsia="en-US"/>
        </w:rPr>
        <w:t xml:space="preserve">1: </w:t>
      </w:r>
      <w:r w:rsidR="004B4FBC" w:rsidRPr="004B4FBC">
        <w:rPr>
          <w:sz w:val="24"/>
          <w:lang w:eastAsia="en-US"/>
        </w:rPr>
        <w:t>Clove oil formula after 24 hours of storage. The formulas were perfectly dispersed and showed no separation, sediment, or foam. F1 is slightly white, F2 is white or hazy, F3 has the highest level of clarity, formulas F4 and F5 have transparent colors, and F6 is white or hazy.</w:t>
      </w:r>
    </w:p>
    <w:p w14:paraId="58098249" w14:textId="77777777" w:rsidR="00044BCB" w:rsidRDefault="00044BCB">
      <w:pPr>
        <w:spacing w:after="160" w:line="259" w:lineRule="auto"/>
        <w:jc w:val="left"/>
        <w:rPr>
          <w:sz w:val="24"/>
          <w:lang w:eastAsia="en-US"/>
        </w:rPr>
      </w:pPr>
      <w:r>
        <w:rPr>
          <w:sz w:val="24"/>
          <w:lang w:eastAsia="en-US"/>
        </w:rPr>
        <w:br w:type="page"/>
      </w:r>
    </w:p>
    <w:p w14:paraId="55B17116" w14:textId="16A1CB86" w:rsidR="00FE426B" w:rsidRDefault="001A01BB" w:rsidP="00FE426B">
      <w:pPr>
        <w:rPr>
          <w:sz w:val="24"/>
          <w:lang w:eastAsia="en-US"/>
        </w:rPr>
      </w:pPr>
      <w:r>
        <w:rPr>
          <w:noProof/>
          <w14:ligatures w14:val="standardContextual"/>
        </w:rPr>
        <w:lastRenderedPageBreak/>
        <mc:AlternateContent>
          <mc:Choice Requires="wpg">
            <w:drawing>
              <wp:anchor distT="0" distB="0" distL="114300" distR="114300" simplePos="0" relativeHeight="251671552" behindDoc="0" locked="0" layoutInCell="1" allowOverlap="1" wp14:anchorId="0632F670" wp14:editId="6CE96281">
                <wp:simplePos x="0" y="0"/>
                <wp:positionH relativeFrom="margin">
                  <wp:posOffset>25400</wp:posOffset>
                </wp:positionH>
                <wp:positionV relativeFrom="paragraph">
                  <wp:posOffset>260350</wp:posOffset>
                </wp:positionV>
                <wp:extent cx="5670550" cy="5251450"/>
                <wp:effectExtent l="0" t="0" r="25400" b="25400"/>
                <wp:wrapSquare wrapText="bothSides"/>
                <wp:docPr id="918314690" name="Group 27"/>
                <wp:cNvGraphicFramePr/>
                <a:graphic xmlns:a="http://schemas.openxmlformats.org/drawingml/2006/main">
                  <a:graphicData uri="http://schemas.microsoft.com/office/word/2010/wordprocessingGroup">
                    <wpg:wgp>
                      <wpg:cNvGrpSpPr/>
                      <wpg:grpSpPr>
                        <a:xfrm>
                          <a:off x="0" y="0"/>
                          <a:ext cx="5670550" cy="5251450"/>
                          <a:chOff x="0" y="0"/>
                          <a:chExt cx="5702300" cy="6184900"/>
                        </a:xfrm>
                      </wpg:grpSpPr>
                      <wpg:grpSp>
                        <wpg:cNvPr id="499550538" name="Group 9"/>
                        <wpg:cNvGrpSpPr/>
                        <wpg:grpSpPr>
                          <a:xfrm>
                            <a:off x="12700" y="0"/>
                            <a:ext cx="2768600" cy="1866900"/>
                            <a:chOff x="0" y="0"/>
                            <a:chExt cx="2762250" cy="1924050"/>
                          </a:xfrm>
                        </wpg:grpSpPr>
                        <wps:wsp>
                          <wps:cNvPr id="2015618475" name="Rectangle 8"/>
                          <wps:cNvSpPr/>
                          <wps:spPr>
                            <a:xfrm>
                              <a:off x="0" y="0"/>
                              <a:ext cx="2762250" cy="19240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00125330" name="Group 5"/>
                          <wpg:cNvGrpSpPr/>
                          <wpg:grpSpPr>
                            <a:xfrm>
                              <a:off x="25400" y="88900"/>
                              <a:ext cx="2691765" cy="1764665"/>
                              <a:chOff x="-60440" y="38500"/>
                              <a:chExt cx="3203454" cy="2139830"/>
                            </a:xfrm>
                          </wpg:grpSpPr>
                          <wps:wsp>
                            <wps:cNvPr id="1068505150" name="AutoShape 94"/>
                            <wps:cNvSpPr>
                              <a:spLocks/>
                            </wps:cNvSpPr>
                            <wps:spPr bwMode="auto">
                              <a:xfrm>
                                <a:off x="317500" y="298450"/>
                                <a:ext cx="2647398" cy="1263415"/>
                              </a:xfrm>
                              <a:custGeom>
                                <a:avLst/>
                                <a:gdLst>
                                  <a:gd name="T0" fmla="+- 0 2834 2834"/>
                                  <a:gd name="T1" fmla="*/ T0 w 6963"/>
                                  <a:gd name="T2" fmla="+- 0 -2875 -4886"/>
                                  <a:gd name="T3" fmla="*/ -2875 h 2686"/>
                                  <a:gd name="T4" fmla="+- 0 9797 2834"/>
                                  <a:gd name="T5" fmla="*/ T4 w 6963"/>
                                  <a:gd name="T6" fmla="+- 0 -2875 -4886"/>
                                  <a:gd name="T7" fmla="*/ -2875 h 2686"/>
                                  <a:gd name="T8" fmla="+- 0 2834 2834"/>
                                  <a:gd name="T9" fmla="*/ T8 w 6963"/>
                                  <a:gd name="T10" fmla="+- 0 -3535 -4886"/>
                                  <a:gd name="T11" fmla="*/ -3535 h 2686"/>
                                  <a:gd name="T12" fmla="+- 0 9797 2834"/>
                                  <a:gd name="T13" fmla="*/ T12 w 6963"/>
                                  <a:gd name="T14" fmla="+- 0 -3535 -4886"/>
                                  <a:gd name="T15" fmla="*/ -3535 h 2686"/>
                                  <a:gd name="T16" fmla="+- 0 2834 2834"/>
                                  <a:gd name="T17" fmla="*/ T16 w 6963"/>
                                  <a:gd name="T18" fmla="+- 0 -4209 -4886"/>
                                  <a:gd name="T19" fmla="*/ -4209 h 2686"/>
                                  <a:gd name="T20" fmla="+- 0 9797 2834"/>
                                  <a:gd name="T21" fmla="*/ T20 w 6963"/>
                                  <a:gd name="T22" fmla="+- 0 -4209 -4886"/>
                                  <a:gd name="T23" fmla="*/ -4209 h 2686"/>
                                  <a:gd name="T24" fmla="+- 0 2834 2834"/>
                                  <a:gd name="T25" fmla="*/ T24 w 6963"/>
                                  <a:gd name="T26" fmla="+- 0 -4886 -4886"/>
                                  <a:gd name="T27" fmla="*/ -4886 h 2686"/>
                                  <a:gd name="T28" fmla="+- 0 9797 2834"/>
                                  <a:gd name="T29" fmla="*/ T28 w 6963"/>
                                  <a:gd name="T30" fmla="+- 0 -4886 -4886"/>
                                  <a:gd name="T31" fmla="*/ -4886 h 2686"/>
                                  <a:gd name="T32" fmla="+- 0 4231 2834"/>
                                  <a:gd name="T33" fmla="*/ T32 w 6963"/>
                                  <a:gd name="T34" fmla="+- 0 -4886 -4886"/>
                                  <a:gd name="T35" fmla="*/ -4886 h 2686"/>
                                  <a:gd name="T36" fmla="+- 0 4231 2834"/>
                                  <a:gd name="T37" fmla="*/ T36 w 6963"/>
                                  <a:gd name="T38" fmla="+- 0 -2200 -4886"/>
                                  <a:gd name="T39" fmla="*/ -2200 h 2686"/>
                                  <a:gd name="T40" fmla="+- 0 5626 2834"/>
                                  <a:gd name="T41" fmla="*/ T40 w 6963"/>
                                  <a:gd name="T42" fmla="+- 0 -4886 -4886"/>
                                  <a:gd name="T43" fmla="*/ -4886 h 2686"/>
                                  <a:gd name="T44" fmla="+- 0 5626 2834"/>
                                  <a:gd name="T45" fmla="*/ T44 w 6963"/>
                                  <a:gd name="T46" fmla="+- 0 -2200 -4886"/>
                                  <a:gd name="T47" fmla="*/ -2200 h 2686"/>
                                  <a:gd name="T48" fmla="+- 0 7006 2834"/>
                                  <a:gd name="T49" fmla="*/ T48 w 6963"/>
                                  <a:gd name="T50" fmla="+- 0 -4886 -4886"/>
                                  <a:gd name="T51" fmla="*/ -4886 h 2686"/>
                                  <a:gd name="T52" fmla="+- 0 7006 2834"/>
                                  <a:gd name="T53" fmla="*/ T52 w 6963"/>
                                  <a:gd name="T54" fmla="+- 0 -2200 -4886"/>
                                  <a:gd name="T55" fmla="*/ -2200 h 2686"/>
                                  <a:gd name="T56" fmla="+- 0 8400 2834"/>
                                  <a:gd name="T57" fmla="*/ T56 w 6963"/>
                                  <a:gd name="T58" fmla="+- 0 -4886 -4886"/>
                                  <a:gd name="T59" fmla="*/ -4886 h 2686"/>
                                  <a:gd name="T60" fmla="+- 0 8400 2834"/>
                                  <a:gd name="T61" fmla="*/ T60 w 6963"/>
                                  <a:gd name="T62" fmla="+- 0 -2200 -4886"/>
                                  <a:gd name="T63" fmla="*/ -2200 h 2686"/>
                                  <a:gd name="T64" fmla="+- 0 9797 2834"/>
                                  <a:gd name="T65" fmla="*/ T64 w 6963"/>
                                  <a:gd name="T66" fmla="+- 0 -4886 -4886"/>
                                  <a:gd name="T67" fmla="*/ -4886 h 2686"/>
                                  <a:gd name="T68" fmla="+- 0 9797 2834"/>
                                  <a:gd name="T69" fmla="*/ T68 w 6963"/>
                                  <a:gd name="T70" fmla="+- 0 -2200 -4886"/>
                                  <a:gd name="T71" fmla="*/ -2200 h 26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963" h="2686">
                                    <a:moveTo>
                                      <a:pt x="0" y="2011"/>
                                    </a:moveTo>
                                    <a:lnTo>
                                      <a:pt x="6963" y="2011"/>
                                    </a:lnTo>
                                    <a:moveTo>
                                      <a:pt x="0" y="1351"/>
                                    </a:moveTo>
                                    <a:lnTo>
                                      <a:pt x="6963" y="1351"/>
                                    </a:lnTo>
                                    <a:moveTo>
                                      <a:pt x="0" y="677"/>
                                    </a:moveTo>
                                    <a:lnTo>
                                      <a:pt x="6963" y="677"/>
                                    </a:lnTo>
                                    <a:moveTo>
                                      <a:pt x="0" y="0"/>
                                    </a:moveTo>
                                    <a:lnTo>
                                      <a:pt x="6963" y="0"/>
                                    </a:lnTo>
                                    <a:moveTo>
                                      <a:pt x="1397" y="0"/>
                                    </a:moveTo>
                                    <a:lnTo>
                                      <a:pt x="1397" y="2686"/>
                                    </a:lnTo>
                                    <a:moveTo>
                                      <a:pt x="2792" y="0"/>
                                    </a:moveTo>
                                    <a:lnTo>
                                      <a:pt x="2792" y="2686"/>
                                    </a:lnTo>
                                    <a:moveTo>
                                      <a:pt x="4172" y="0"/>
                                    </a:moveTo>
                                    <a:lnTo>
                                      <a:pt x="4172" y="2686"/>
                                    </a:lnTo>
                                    <a:moveTo>
                                      <a:pt x="5566" y="0"/>
                                    </a:moveTo>
                                    <a:lnTo>
                                      <a:pt x="5566" y="2686"/>
                                    </a:lnTo>
                                    <a:moveTo>
                                      <a:pt x="6963" y="0"/>
                                    </a:moveTo>
                                    <a:lnTo>
                                      <a:pt x="6963" y="2686"/>
                                    </a:lnTo>
                                  </a:path>
                                </a:pathLst>
                              </a:custGeom>
                              <a:noFill/>
                              <a:ln w="9522">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9226941" name="AutoShape 95"/>
                            <wps:cNvSpPr>
                              <a:spLocks/>
                            </wps:cNvSpPr>
                            <wps:spPr bwMode="auto">
                              <a:xfrm>
                                <a:off x="311150" y="298450"/>
                                <a:ext cx="2658424" cy="1285052"/>
                              </a:xfrm>
                              <a:custGeom>
                                <a:avLst/>
                                <a:gdLst>
                                  <a:gd name="T0" fmla="+- 0 2834 2806"/>
                                  <a:gd name="T1" fmla="*/ T0 w 6992"/>
                                  <a:gd name="T2" fmla="+- 0 -2200 -4886"/>
                                  <a:gd name="T3" fmla="*/ -2200 h 2732"/>
                                  <a:gd name="T4" fmla="+- 0 2880 2806"/>
                                  <a:gd name="T5" fmla="*/ T4 w 6992"/>
                                  <a:gd name="T6" fmla="+- 0 -2200 -4886"/>
                                  <a:gd name="T7" fmla="*/ -2200 h 2732"/>
                                  <a:gd name="T8" fmla="+- 0 2880 2806"/>
                                  <a:gd name="T9" fmla="*/ T8 w 6992"/>
                                  <a:gd name="T10" fmla="+- 0 -2531 -4886"/>
                                  <a:gd name="T11" fmla="*/ -2531 h 2732"/>
                                  <a:gd name="T12" fmla="+- 0 2880 2806"/>
                                  <a:gd name="T13" fmla="*/ T12 w 6992"/>
                                  <a:gd name="T14" fmla="+- 0 -2875 -4886"/>
                                  <a:gd name="T15" fmla="*/ -2875 h 2732"/>
                                  <a:gd name="T16" fmla="+- 0 2880 2806"/>
                                  <a:gd name="T17" fmla="*/ T16 w 6992"/>
                                  <a:gd name="T18" fmla="+- 0 -3206 -4886"/>
                                  <a:gd name="T19" fmla="*/ -3206 h 2732"/>
                                  <a:gd name="T20" fmla="+- 0 2880 2806"/>
                                  <a:gd name="T21" fmla="*/ T20 w 6992"/>
                                  <a:gd name="T22" fmla="+- 0 -3535 -4886"/>
                                  <a:gd name="T23" fmla="*/ -3535 h 2732"/>
                                  <a:gd name="T24" fmla="+- 0 2880 2806"/>
                                  <a:gd name="T25" fmla="*/ T24 w 6992"/>
                                  <a:gd name="T26" fmla="+- 0 -3880 -4886"/>
                                  <a:gd name="T27" fmla="*/ -3880 h 2732"/>
                                  <a:gd name="T28" fmla="+- 0 2880 2806"/>
                                  <a:gd name="T29" fmla="*/ T28 w 6992"/>
                                  <a:gd name="T30" fmla="+- 0 -4209 -4886"/>
                                  <a:gd name="T31" fmla="*/ -4209 h 2732"/>
                                  <a:gd name="T32" fmla="+- 0 2880 2806"/>
                                  <a:gd name="T33" fmla="*/ T32 w 6992"/>
                                  <a:gd name="T34" fmla="+- 0 -4555 -4886"/>
                                  <a:gd name="T35" fmla="*/ -4555 h 2732"/>
                                  <a:gd name="T36" fmla="+- 0 2880 2806"/>
                                  <a:gd name="T37" fmla="*/ T36 w 6992"/>
                                  <a:gd name="T38" fmla="+- 0 -4886 -4886"/>
                                  <a:gd name="T39" fmla="*/ -4886 h 2732"/>
                                  <a:gd name="T40" fmla="+- 0 9797 2806"/>
                                  <a:gd name="T41" fmla="*/ T40 w 6992"/>
                                  <a:gd name="T42" fmla="+- 0 -2200 -4886"/>
                                  <a:gd name="T43" fmla="*/ -2200 h 2732"/>
                                  <a:gd name="T44" fmla="+- 0 2834 2806"/>
                                  <a:gd name="T45" fmla="*/ T44 w 6992"/>
                                  <a:gd name="T46" fmla="+- 0 -2155 -4886"/>
                                  <a:gd name="T47" fmla="*/ -2155 h 2732"/>
                                  <a:gd name="T48" fmla="+- 0 3254 2806"/>
                                  <a:gd name="T49" fmla="*/ T48 w 6992"/>
                                  <a:gd name="T50" fmla="+- 0 -2171 -4886"/>
                                  <a:gd name="T51" fmla="*/ -2171 h 2732"/>
                                  <a:gd name="T52" fmla="+- 0 3494 2806"/>
                                  <a:gd name="T53" fmla="*/ T52 w 6992"/>
                                  <a:gd name="T54" fmla="+- 0 -2171 -4886"/>
                                  <a:gd name="T55" fmla="*/ -2171 h 2732"/>
                                  <a:gd name="T56" fmla="+- 0 3674 2806"/>
                                  <a:gd name="T57" fmla="*/ T56 w 6992"/>
                                  <a:gd name="T58" fmla="+- 0 -2171 -4886"/>
                                  <a:gd name="T59" fmla="*/ -2171 h 2732"/>
                                  <a:gd name="T60" fmla="+- 0 3811 2806"/>
                                  <a:gd name="T61" fmla="*/ T60 w 6992"/>
                                  <a:gd name="T62" fmla="+- 0 -2171 -4886"/>
                                  <a:gd name="T63" fmla="*/ -2171 h 2732"/>
                                  <a:gd name="T64" fmla="+- 0 3914 2806"/>
                                  <a:gd name="T65" fmla="*/ T64 w 6992"/>
                                  <a:gd name="T66" fmla="+- 0 -2171 -4886"/>
                                  <a:gd name="T67" fmla="*/ -2171 h 2732"/>
                                  <a:gd name="T68" fmla="+- 0 4006 2806"/>
                                  <a:gd name="T69" fmla="*/ T68 w 6992"/>
                                  <a:gd name="T70" fmla="+- 0 -2171 -4886"/>
                                  <a:gd name="T71" fmla="*/ -2171 h 2732"/>
                                  <a:gd name="T72" fmla="+- 0 4094 2806"/>
                                  <a:gd name="T73" fmla="*/ T72 w 6992"/>
                                  <a:gd name="T74" fmla="+- 0 -2171 -4886"/>
                                  <a:gd name="T75" fmla="*/ -2171 h 2732"/>
                                  <a:gd name="T76" fmla="+- 0 4171 2806"/>
                                  <a:gd name="T77" fmla="*/ T76 w 6992"/>
                                  <a:gd name="T78" fmla="+- 0 -2171 -4886"/>
                                  <a:gd name="T79" fmla="*/ -2171 h 2732"/>
                                  <a:gd name="T80" fmla="+- 0 4231 2806"/>
                                  <a:gd name="T81" fmla="*/ T80 w 6992"/>
                                  <a:gd name="T82" fmla="+- 0 -2155 -4886"/>
                                  <a:gd name="T83" fmla="*/ -2155 h 2732"/>
                                  <a:gd name="T84" fmla="+- 0 4651 2806"/>
                                  <a:gd name="T85" fmla="*/ T84 w 6992"/>
                                  <a:gd name="T86" fmla="+- 0 -2171 -4886"/>
                                  <a:gd name="T87" fmla="*/ -2171 h 2732"/>
                                  <a:gd name="T88" fmla="+- 0 4891 2806"/>
                                  <a:gd name="T89" fmla="*/ T88 w 6992"/>
                                  <a:gd name="T90" fmla="+- 0 -2171 -4886"/>
                                  <a:gd name="T91" fmla="*/ -2171 h 2732"/>
                                  <a:gd name="T92" fmla="+- 0 5071 2806"/>
                                  <a:gd name="T93" fmla="*/ T92 w 6992"/>
                                  <a:gd name="T94" fmla="+- 0 -2171 -4886"/>
                                  <a:gd name="T95" fmla="*/ -2171 h 2732"/>
                                  <a:gd name="T96" fmla="+- 0 5206 2806"/>
                                  <a:gd name="T97" fmla="*/ T96 w 6992"/>
                                  <a:gd name="T98" fmla="+- 0 -2171 -4886"/>
                                  <a:gd name="T99" fmla="*/ -2171 h 2732"/>
                                  <a:gd name="T100" fmla="+- 0 5311 2806"/>
                                  <a:gd name="T101" fmla="*/ T100 w 6992"/>
                                  <a:gd name="T102" fmla="+- 0 -2171 -4886"/>
                                  <a:gd name="T103" fmla="*/ -2171 h 2732"/>
                                  <a:gd name="T104" fmla="+- 0 5400 2806"/>
                                  <a:gd name="T105" fmla="*/ T104 w 6992"/>
                                  <a:gd name="T106" fmla="+- 0 -2171 -4886"/>
                                  <a:gd name="T107" fmla="*/ -2171 h 2732"/>
                                  <a:gd name="T108" fmla="+- 0 5491 2806"/>
                                  <a:gd name="T109" fmla="*/ T108 w 6992"/>
                                  <a:gd name="T110" fmla="+- 0 -2171 -4886"/>
                                  <a:gd name="T111" fmla="*/ -2171 h 2732"/>
                                  <a:gd name="T112" fmla="+- 0 5551 2806"/>
                                  <a:gd name="T113" fmla="*/ T112 w 6992"/>
                                  <a:gd name="T114" fmla="+- 0 -2171 -4886"/>
                                  <a:gd name="T115" fmla="*/ -2171 h 2732"/>
                                  <a:gd name="T116" fmla="+- 0 5626 2806"/>
                                  <a:gd name="T117" fmla="*/ T116 w 6992"/>
                                  <a:gd name="T118" fmla="+- 0 -2155 -4886"/>
                                  <a:gd name="T119" fmla="*/ -2155 h 2732"/>
                                  <a:gd name="T120" fmla="+- 0 6046 2806"/>
                                  <a:gd name="T121" fmla="*/ T120 w 6992"/>
                                  <a:gd name="T122" fmla="+- 0 -2171 -4886"/>
                                  <a:gd name="T123" fmla="*/ -2171 h 2732"/>
                                  <a:gd name="T124" fmla="+- 0 6286 2806"/>
                                  <a:gd name="T125" fmla="*/ T124 w 6992"/>
                                  <a:gd name="T126" fmla="+- 0 -2171 -4886"/>
                                  <a:gd name="T127" fmla="*/ -2171 h 2732"/>
                                  <a:gd name="T128" fmla="+- 0 6451 2806"/>
                                  <a:gd name="T129" fmla="*/ T128 w 6992"/>
                                  <a:gd name="T130" fmla="+- 0 -2171 -4886"/>
                                  <a:gd name="T131" fmla="*/ -2171 h 2732"/>
                                  <a:gd name="T132" fmla="+- 0 6586 2806"/>
                                  <a:gd name="T133" fmla="*/ T132 w 6992"/>
                                  <a:gd name="T134" fmla="+- 0 -2171 -4886"/>
                                  <a:gd name="T135" fmla="*/ -2171 h 2732"/>
                                  <a:gd name="T136" fmla="+- 0 6706 2806"/>
                                  <a:gd name="T137" fmla="*/ T136 w 6992"/>
                                  <a:gd name="T138" fmla="+- 0 -2171 -4886"/>
                                  <a:gd name="T139" fmla="*/ -2171 h 2732"/>
                                  <a:gd name="T140" fmla="+- 0 6797 2806"/>
                                  <a:gd name="T141" fmla="*/ T140 w 6992"/>
                                  <a:gd name="T142" fmla="+- 0 -2171 -4886"/>
                                  <a:gd name="T143" fmla="*/ -2171 h 2732"/>
                                  <a:gd name="T144" fmla="+- 0 6871 2806"/>
                                  <a:gd name="T145" fmla="*/ T144 w 6992"/>
                                  <a:gd name="T146" fmla="+- 0 -2171 -4886"/>
                                  <a:gd name="T147" fmla="*/ -2171 h 2732"/>
                                  <a:gd name="T148" fmla="+- 0 6946 2806"/>
                                  <a:gd name="T149" fmla="*/ T148 w 6992"/>
                                  <a:gd name="T150" fmla="+- 0 -2171 -4886"/>
                                  <a:gd name="T151" fmla="*/ -2171 h 2732"/>
                                  <a:gd name="T152" fmla="+- 0 7006 2806"/>
                                  <a:gd name="T153" fmla="*/ T152 w 6992"/>
                                  <a:gd name="T154" fmla="+- 0 -2155 -4886"/>
                                  <a:gd name="T155" fmla="*/ -2155 h 2732"/>
                                  <a:gd name="T156" fmla="+- 0 7426 2806"/>
                                  <a:gd name="T157" fmla="*/ T156 w 6992"/>
                                  <a:gd name="T158" fmla="+- 0 -2171 -4886"/>
                                  <a:gd name="T159" fmla="*/ -2171 h 2732"/>
                                  <a:gd name="T160" fmla="+- 0 7680 2806"/>
                                  <a:gd name="T161" fmla="*/ T160 w 6992"/>
                                  <a:gd name="T162" fmla="+- 0 -2171 -4886"/>
                                  <a:gd name="T163" fmla="*/ -2171 h 2732"/>
                                  <a:gd name="T164" fmla="+- 0 7846 2806"/>
                                  <a:gd name="T165" fmla="*/ T164 w 6992"/>
                                  <a:gd name="T166" fmla="+- 0 -2171 -4886"/>
                                  <a:gd name="T167" fmla="*/ -2171 h 2732"/>
                                  <a:gd name="T168" fmla="+- 0 7980 2806"/>
                                  <a:gd name="T169" fmla="*/ T168 w 6992"/>
                                  <a:gd name="T170" fmla="+- 0 -2171 -4886"/>
                                  <a:gd name="T171" fmla="*/ -2171 h 2732"/>
                                  <a:gd name="T172" fmla="+- 0 8100 2806"/>
                                  <a:gd name="T173" fmla="*/ T172 w 6992"/>
                                  <a:gd name="T174" fmla="+- 0 -2171 -4886"/>
                                  <a:gd name="T175" fmla="*/ -2171 h 2732"/>
                                  <a:gd name="T176" fmla="+- 0 8191 2806"/>
                                  <a:gd name="T177" fmla="*/ T176 w 6992"/>
                                  <a:gd name="T178" fmla="+- 0 -2171 -4886"/>
                                  <a:gd name="T179" fmla="*/ -2171 h 2732"/>
                                  <a:gd name="T180" fmla="+- 0 8266 2806"/>
                                  <a:gd name="T181" fmla="*/ T180 w 6992"/>
                                  <a:gd name="T182" fmla="+- 0 -2171 -4886"/>
                                  <a:gd name="T183" fmla="*/ -2171 h 2732"/>
                                  <a:gd name="T184" fmla="+- 0 8340 2806"/>
                                  <a:gd name="T185" fmla="*/ T184 w 6992"/>
                                  <a:gd name="T186" fmla="+- 0 -2171 -4886"/>
                                  <a:gd name="T187" fmla="*/ -2171 h 2732"/>
                                  <a:gd name="T188" fmla="+- 0 8400 2806"/>
                                  <a:gd name="T189" fmla="*/ T188 w 6992"/>
                                  <a:gd name="T190" fmla="+- 0 -2155 -4886"/>
                                  <a:gd name="T191" fmla="*/ -2155 h 2732"/>
                                  <a:gd name="T192" fmla="+- 0 8820 2806"/>
                                  <a:gd name="T193" fmla="*/ T192 w 6992"/>
                                  <a:gd name="T194" fmla="+- 0 -2171 -4886"/>
                                  <a:gd name="T195" fmla="*/ -2171 h 2732"/>
                                  <a:gd name="T196" fmla="+- 0 9060 2806"/>
                                  <a:gd name="T197" fmla="*/ T196 w 6992"/>
                                  <a:gd name="T198" fmla="+- 0 -2171 -4886"/>
                                  <a:gd name="T199" fmla="*/ -2171 h 2732"/>
                                  <a:gd name="T200" fmla="+- 0 9240 2806"/>
                                  <a:gd name="T201" fmla="*/ T200 w 6992"/>
                                  <a:gd name="T202" fmla="+- 0 -2171 -4886"/>
                                  <a:gd name="T203" fmla="*/ -2171 h 2732"/>
                                  <a:gd name="T204" fmla="+- 0 9377 2806"/>
                                  <a:gd name="T205" fmla="*/ T204 w 6992"/>
                                  <a:gd name="T206" fmla="+- 0 -2171 -4886"/>
                                  <a:gd name="T207" fmla="*/ -2171 h 2732"/>
                                  <a:gd name="T208" fmla="+- 0 9480 2806"/>
                                  <a:gd name="T209" fmla="*/ T208 w 6992"/>
                                  <a:gd name="T210" fmla="+- 0 -2171 -4886"/>
                                  <a:gd name="T211" fmla="*/ -2171 h 2732"/>
                                  <a:gd name="T212" fmla="+- 0 9586 2806"/>
                                  <a:gd name="T213" fmla="*/ T212 w 6992"/>
                                  <a:gd name="T214" fmla="+- 0 -2171 -4886"/>
                                  <a:gd name="T215" fmla="*/ -2171 h 2732"/>
                                  <a:gd name="T216" fmla="+- 0 9660 2806"/>
                                  <a:gd name="T217" fmla="*/ T216 w 6992"/>
                                  <a:gd name="T218" fmla="+- 0 -2171 -4886"/>
                                  <a:gd name="T219" fmla="*/ -2171 h 2732"/>
                                  <a:gd name="T220" fmla="+- 0 9737 2806"/>
                                  <a:gd name="T221" fmla="*/ T220 w 6992"/>
                                  <a:gd name="T222" fmla="+- 0 -2171 -4886"/>
                                  <a:gd name="T223" fmla="*/ -2171 h 2732"/>
                                  <a:gd name="T224" fmla="+- 0 9797 2806"/>
                                  <a:gd name="T225" fmla="*/ T224 w 6992"/>
                                  <a:gd name="T226" fmla="+- 0 -2155 -4886"/>
                                  <a:gd name="T227" fmla="*/ -2155 h 2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992" h="2732">
                                    <a:moveTo>
                                      <a:pt x="28" y="0"/>
                                    </a:moveTo>
                                    <a:lnTo>
                                      <a:pt x="28" y="2686"/>
                                    </a:lnTo>
                                    <a:moveTo>
                                      <a:pt x="0" y="2686"/>
                                    </a:moveTo>
                                    <a:lnTo>
                                      <a:pt x="74" y="2686"/>
                                    </a:lnTo>
                                    <a:moveTo>
                                      <a:pt x="0" y="2355"/>
                                    </a:moveTo>
                                    <a:lnTo>
                                      <a:pt x="74" y="2355"/>
                                    </a:lnTo>
                                    <a:moveTo>
                                      <a:pt x="0" y="2011"/>
                                    </a:moveTo>
                                    <a:lnTo>
                                      <a:pt x="74" y="2011"/>
                                    </a:lnTo>
                                    <a:moveTo>
                                      <a:pt x="0" y="1680"/>
                                    </a:moveTo>
                                    <a:lnTo>
                                      <a:pt x="74" y="1680"/>
                                    </a:lnTo>
                                    <a:moveTo>
                                      <a:pt x="0" y="1351"/>
                                    </a:moveTo>
                                    <a:lnTo>
                                      <a:pt x="74" y="1351"/>
                                    </a:lnTo>
                                    <a:moveTo>
                                      <a:pt x="0" y="1006"/>
                                    </a:moveTo>
                                    <a:lnTo>
                                      <a:pt x="74" y="1006"/>
                                    </a:lnTo>
                                    <a:moveTo>
                                      <a:pt x="0" y="677"/>
                                    </a:moveTo>
                                    <a:lnTo>
                                      <a:pt x="74" y="677"/>
                                    </a:lnTo>
                                    <a:moveTo>
                                      <a:pt x="0" y="331"/>
                                    </a:moveTo>
                                    <a:lnTo>
                                      <a:pt x="74" y="331"/>
                                    </a:lnTo>
                                    <a:moveTo>
                                      <a:pt x="0" y="0"/>
                                    </a:moveTo>
                                    <a:lnTo>
                                      <a:pt x="74" y="0"/>
                                    </a:lnTo>
                                    <a:moveTo>
                                      <a:pt x="28" y="2686"/>
                                    </a:moveTo>
                                    <a:lnTo>
                                      <a:pt x="6991" y="2686"/>
                                    </a:lnTo>
                                    <a:moveTo>
                                      <a:pt x="28" y="2655"/>
                                    </a:moveTo>
                                    <a:lnTo>
                                      <a:pt x="28" y="2731"/>
                                    </a:lnTo>
                                    <a:moveTo>
                                      <a:pt x="448" y="2671"/>
                                    </a:moveTo>
                                    <a:lnTo>
                                      <a:pt x="448" y="2715"/>
                                    </a:lnTo>
                                    <a:moveTo>
                                      <a:pt x="688" y="2671"/>
                                    </a:moveTo>
                                    <a:lnTo>
                                      <a:pt x="688" y="2715"/>
                                    </a:lnTo>
                                    <a:moveTo>
                                      <a:pt x="868" y="2671"/>
                                    </a:moveTo>
                                    <a:lnTo>
                                      <a:pt x="868" y="2715"/>
                                    </a:lnTo>
                                    <a:moveTo>
                                      <a:pt x="1005" y="2671"/>
                                    </a:moveTo>
                                    <a:lnTo>
                                      <a:pt x="1005" y="2715"/>
                                    </a:lnTo>
                                    <a:moveTo>
                                      <a:pt x="1108" y="2671"/>
                                    </a:moveTo>
                                    <a:lnTo>
                                      <a:pt x="1108" y="2715"/>
                                    </a:lnTo>
                                    <a:moveTo>
                                      <a:pt x="1200" y="2671"/>
                                    </a:moveTo>
                                    <a:lnTo>
                                      <a:pt x="1200" y="2715"/>
                                    </a:lnTo>
                                    <a:moveTo>
                                      <a:pt x="1288" y="2671"/>
                                    </a:moveTo>
                                    <a:lnTo>
                                      <a:pt x="1288" y="2715"/>
                                    </a:lnTo>
                                    <a:moveTo>
                                      <a:pt x="1365" y="2671"/>
                                    </a:moveTo>
                                    <a:lnTo>
                                      <a:pt x="1365" y="2715"/>
                                    </a:lnTo>
                                    <a:moveTo>
                                      <a:pt x="1425" y="2655"/>
                                    </a:moveTo>
                                    <a:lnTo>
                                      <a:pt x="1425" y="2731"/>
                                    </a:lnTo>
                                    <a:moveTo>
                                      <a:pt x="1845" y="2671"/>
                                    </a:moveTo>
                                    <a:lnTo>
                                      <a:pt x="1845" y="2715"/>
                                    </a:lnTo>
                                    <a:moveTo>
                                      <a:pt x="2085" y="2671"/>
                                    </a:moveTo>
                                    <a:lnTo>
                                      <a:pt x="2085" y="2715"/>
                                    </a:lnTo>
                                    <a:moveTo>
                                      <a:pt x="2265" y="2671"/>
                                    </a:moveTo>
                                    <a:lnTo>
                                      <a:pt x="2265" y="2715"/>
                                    </a:lnTo>
                                    <a:moveTo>
                                      <a:pt x="2400" y="2671"/>
                                    </a:moveTo>
                                    <a:lnTo>
                                      <a:pt x="2400" y="2715"/>
                                    </a:lnTo>
                                    <a:moveTo>
                                      <a:pt x="2505" y="2671"/>
                                    </a:moveTo>
                                    <a:lnTo>
                                      <a:pt x="2505" y="2715"/>
                                    </a:lnTo>
                                    <a:moveTo>
                                      <a:pt x="2594" y="2671"/>
                                    </a:moveTo>
                                    <a:lnTo>
                                      <a:pt x="2594" y="2715"/>
                                    </a:lnTo>
                                    <a:moveTo>
                                      <a:pt x="2685" y="2671"/>
                                    </a:moveTo>
                                    <a:lnTo>
                                      <a:pt x="2685" y="2715"/>
                                    </a:lnTo>
                                    <a:moveTo>
                                      <a:pt x="2745" y="2671"/>
                                    </a:moveTo>
                                    <a:lnTo>
                                      <a:pt x="2745" y="2715"/>
                                    </a:lnTo>
                                    <a:moveTo>
                                      <a:pt x="2820" y="2655"/>
                                    </a:moveTo>
                                    <a:lnTo>
                                      <a:pt x="2820" y="2731"/>
                                    </a:lnTo>
                                    <a:moveTo>
                                      <a:pt x="3240" y="2671"/>
                                    </a:moveTo>
                                    <a:lnTo>
                                      <a:pt x="3240" y="2715"/>
                                    </a:lnTo>
                                    <a:moveTo>
                                      <a:pt x="3480" y="2671"/>
                                    </a:moveTo>
                                    <a:lnTo>
                                      <a:pt x="3480" y="2715"/>
                                    </a:lnTo>
                                    <a:moveTo>
                                      <a:pt x="3645" y="2671"/>
                                    </a:moveTo>
                                    <a:lnTo>
                                      <a:pt x="3645" y="2715"/>
                                    </a:lnTo>
                                    <a:moveTo>
                                      <a:pt x="3780" y="2671"/>
                                    </a:moveTo>
                                    <a:lnTo>
                                      <a:pt x="3780" y="2715"/>
                                    </a:lnTo>
                                    <a:moveTo>
                                      <a:pt x="3900" y="2671"/>
                                    </a:moveTo>
                                    <a:lnTo>
                                      <a:pt x="3900" y="2715"/>
                                    </a:lnTo>
                                    <a:moveTo>
                                      <a:pt x="3991" y="2671"/>
                                    </a:moveTo>
                                    <a:lnTo>
                                      <a:pt x="3991" y="2715"/>
                                    </a:lnTo>
                                    <a:moveTo>
                                      <a:pt x="4065" y="2671"/>
                                    </a:moveTo>
                                    <a:lnTo>
                                      <a:pt x="4065" y="2715"/>
                                    </a:lnTo>
                                    <a:moveTo>
                                      <a:pt x="4140" y="2671"/>
                                    </a:moveTo>
                                    <a:lnTo>
                                      <a:pt x="4140" y="2715"/>
                                    </a:lnTo>
                                    <a:moveTo>
                                      <a:pt x="4200" y="2655"/>
                                    </a:moveTo>
                                    <a:lnTo>
                                      <a:pt x="4200" y="2731"/>
                                    </a:lnTo>
                                    <a:moveTo>
                                      <a:pt x="4620" y="2671"/>
                                    </a:moveTo>
                                    <a:lnTo>
                                      <a:pt x="4620" y="2715"/>
                                    </a:lnTo>
                                    <a:moveTo>
                                      <a:pt x="4874" y="2671"/>
                                    </a:moveTo>
                                    <a:lnTo>
                                      <a:pt x="4874" y="2715"/>
                                    </a:lnTo>
                                    <a:moveTo>
                                      <a:pt x="5040" y="2671"/>
                                    </a:moveTo>
                                    <a:lnTo>
                                      <a:pt x="5040" y="2715"/>
                                    </a:lnTo>
                                    <a:moveTo>
                                      <a:pt x="5174" y="2671"/>
                                    </a:moveTo>
                                    <a:lnTo>
                                      <a:pt x="5174" y="2715"/>
                                    </a:lnTo>
                                    <a:moveTo>
                                      <a:pt x="5294" y="2671"/>
                                    </a:moveTo>
                                    <a:lnTo>
                                      <a:pt x="5294" y="2715"/>
                                    </a:lnTo>
                                    <a:moveTo>
                                      <a:pt x="5385" y="2671"/>
                                    </a:moveTo>
                                    <a:lnTo>
                                      <a:pt x="5385" y="2715"/>
                                    </a:lnTo>
                                    <a:moveTo>
                                      <a:pt x="5460" y="2671"/>
                                    </a:moveTo>
                                    <a:lnTo>
                                      <a:pt x="5460" y="2715"/>
                                    </a:lnTo>
                                    <a:moveTo>
                                      <a:pt x="5534" y="2671"/>
                                    </a:moveTo>
                                    <a:lnTo>
                                      <a:pt x="5534" y="2715"/>
                                    </a:lnTo>
                                    <a:moveTo>
                                      <a:pt x="5594" y="2655"/>
                                    </a:moveTo>
                                    <a:lnTo>
                                      <a:pt x="5594" y="2731"/>
                                    </a:lnTo>
                                    <a:moveTo>
                                      <a:pt x="6014" y="2671"/>
                                    </a:moveTo>
                                    <a:lnTo>
                                      <a:pt x="6014" y="2715"/>
                                    </a:lnTo>
                                    <a:moveTo>
                                      <a:pt x="6254" y="2671"/>
                                    </a:moveTo>
                                    <a:lnTo>
                                      <a:pt x="6254" y="2715"/>
                                    </a:lnTo>
                                    <a:moveTo>
                                      <a:pt x="6434" y="2671"/>
                                    </a:moveTo>
                                    <a:lnTo>
                                      <a:pt x="6434" y="2715"/>
                                    </a:lnTo>
                                    <a:moveTo>
                                      <a:pt x="6571" y="2671"/>
                                    </a:moveTo>
                                    <a:lnTo>
                                      <a:pt x="6571" y="2715"/>
                                    </a:lnTo>
                                    <a:moveTo>
                                      <a:pt x="6674" y="2671"/>
                                    </a:moveTo>
                                    <a:lnTo>
                                      <a:pt x="6674" y="2715"/>
                                    </a:lnTo>
                                    <a:moveTo>
                                      <a:pt x="6780" y="2671"/>
                                    </a:moveTo>
                                    <a:lnTo>
                                      <a:pt x="6780" y="2715"/>
                                    </a:lnTo>
                                    <a:moveTo>
                                      <a:pt x="6854" y="2671"/>
                                    </a:moveTo>
                                    <a:lnTo>
                                      <a:pt x="6854" y="2715"/>
                                    </a:lnTo>
                                    <a:moveTo>
                                      <a:pt x="6931" y="2671"/>
                                    </a:moveTo>
                                    <a:lnTo>
                                      <a:pt x="6931" y="2715"/>
                                    </a:lnTo>
                                    <a:moveTo>
                                      <a:pt x="6991" y="2655"/>
                                    </a:moveTo>
                                    <a:lnTo>
                                      <a:pt x="6991" y="2731"/>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9232782" name="AutoShape 96"/>
                            <wps:cNvSpPr>
                              <a:spLocks/>
                            </wps:cNvSpPr>
                            <wps:spPr bwMode="auto">
                              <a:xfrm>
                                <a:off x="641350" y="438150"/>
                                <a:ext cx="2331444" cy="1632656"/>
                              </a:xfrm>
                              <a:custGeom>
                                <a:avLst/>
                                <a:gdLst>
                                  <a:gd name="T0" fmla="+- 0 3677 3677"/>
                                  <a:gd name="T1" fmla="*/ T0 w 6132"/>
                                  <a:gd name="T2" fmla="+- 0 -2186 -4591"/>
                                  <a:gd name="T3" fmla="*/ -2186 h 3471"/>
                                  <a:gd name="T4" fmla="+- 0 5542 3677"/>
                                  <a:gd name="T5" fmla="*/ T4 w 6132"/>
                                  <a:gd name="T6" fmla="+- 0 -2186 -4591"/>
                                  <a:gd name="T7" fmla="*/ -2186 h 3471"/>
                                  <a:gd name="T8" fmla="+- 0 5630 3677"/>
                                  <a:gd name="T9" fmla="*/ T8 w 6132"/>
                                  <a:gd name="T10" fmla="+- 0 -2193 -4591"/>
                                  <a:gd name="T11" fmla="*/ -2193 h 3471"/>
                                  <a:gd name="T12" fmla="+- 0 5722 3677"/>
                                  <a:gd name="T13" fmla="*/ T12 w 6132"/>
                                  <a:gd name="T14" fmla="+- 0 -2445 -4591"/>
                                  <a:gd name="T15" fmla="*/ -2445 h 3471"/>
                                  <a:gd name="T16" fmla="+- 0 5810 3677"/>
                                  <a:gd name="T17" fmla="*/ T16 w 6132"/>
                                  <a:gd name="T18" fmla="+- 0 -3011 -4591"/>
                                  <a:gd name="T19" fmla="*/ -3011 h 3471"/>
                                  <a:gd name="T20" fmla="+- 0 5899 3677"/>
                                  <a:gd name="T21" fmla="*/ T20 w 6132"/>
                                  <a:gd name="T22" fmla="+- 0 -3715 -4591"/>
                                  <a:gd name="T23" fmla="*/ -3715 h 3471"/>
                                  <a:gd name="T24" fmla="+- 0 5988 3677"/>
                                  <a:gd name="T25" fmla="*/ T24 w 6132"/>
                                  <a:gd name="T26" fmla="+- 0 -4305 -4591"/>
                                  <a:gd name="T27" fmla="*/ -4305 h 3471"/>
                                  <a:gd name="T28" fmla="+- 0 6077 3677"/>
                                  <a:gd name="T29" fmla="*/ T28 w 6132"/>
                                  <a:gd name="T30" fmla="+- 0 -4591 -4591"/>
                                  <a:gd name="T31" fmla="*/ -4591 h 3471"/>
                                  <a:gd name="T32" fmla="+- 0 6166 3677"/>
                                  <a:gd name="T33" fmla="*/ T32 w 6132"/>
                                  <a:gd name="T34" fmla="+- 0 -4497 -4591"/>
                                  <a:gd name="T35" fmla="*/ -4497 h 3471"/>
                                  <a:gd name="T36" fmla="+- 0 6254 3677"/>
                                  <a:gd name="T37" fmla="*/ T36 w 6132"/>
                                  <a:gd name="T38" fmla="+- 0 -4067 -4591"/>
                                  <a:gd name="T39" fmla="*/ -4067 h 3471"/>
                                  <a:gd name="T40" fmla="+- 0 6343 3677"/>
                                  <a:gd name="T41" fmla="*/ T40 w 6132"/>
                                  <a:gd name="T42" fmla="+- 0 -3448 -4591"/>
                                  <a:gd name="T43" fmla="*/ -3448 h 3471"/>
                                  <a:gd name="T44" fmla="+- 0 6432 3677"/>
                                  <a:gd name="T45" fmla="*/ T44 w 6132"/>
                                  <a:gd name="T46" fmla="+- 0 -2834 -4591"/>
                                  <a:gd name="T47" fmla="*/ -2834 h 3471"/>
                                  <a:gd name="T48" fmla="+- 0 6521 3677"/>
                                  <a:gd name="T49" fmla="*/ T48 w 6132"/>
                                  <a:gd name="T50" fmla="+- 0 -2397 -4591"/>
                                  <a:gd name="T51" fmla="*/ -2397 h 3471"/>
                                  <a:gd name="T52" fmla="+- 0 6610 3677"/>
                                  <a:gd name="T53" fmla="*/ T52 w 6132"/>
                                  <a:gd name="T54" fmla="+- 0 -2215 -4591"/>
                                  <a:gd name="T55" fmla="*/ -2215 h 3471"/>
                                  <a:gd name="T56" fmla="+- 0 6698 3677"/>
                                  <a:gd name="T57" fmla="*/ T56 w 6132"/>
                                  <a:gd name="T58" fmla="+- 0 -2186 -4591"/>
                                  <a:gd name="T59" fmla="*/ -2186 h 3471"/>
                                  <a:gd name="T60" fmla="+- 0 9809 3677"/>
                                  <a:gd name="T61" fmla="*/ T60 w 6132"/>
                                  <a:gd name="T62" fmla="+- 0 -2186 -4591"/>
                                  <a:gd name="T63" fmla="*/ -2186 h 3471"/>
                                  <a:gd name="T64" fmla="+- 0 4920 3677"/>
                                  <a:gd name="T65" fmla="*/ T64 w 6132"/>
                                  <a:gd name="T66" fmla="+- 0 -1120 -4591"/>
                                  <a:gd name="T67" fmla="*/ -1120 h 3471"/>
                                  <a:gd name="T68" fmla="+- 0 5460 3677"/>
                                  <a:gd name="T69" fmla="*/ T68 w 6132"/>
                                  <a:gd name="T70" fmla="+- 0 -1120 -4591"/>
                                  <a:gd name="T71" fmla="*/ -1120 h 34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132" h="3471">
                                    <a:moveTo>
                                      <a:pt x="0" y="2405"/>
                                    </a:moveTo>
                                    <a:lnTo>
                                      <a:pt x="1865" y="2405"/>
                                    </a:lnTo>
                                    <a:lnTo>
                                      <a:pt x="1953" y="2398"/>
                                    </a:lnTo>
                                    <a:lnTo>
                                      <a:pt x="2045" y="2146"/>
                                    </a:lnTo>
                                    <a:lnTo>
                                      <a:pt x="2133" y="1580"/>
                                    </a:lnTo>
                                    <a:lnTo>
                                      <a:pt x="2222" y="876"/>
                                    </a:lnTo>
                                    <a:lnTo>
                                      <a:pt x="2311" y="286"/>
                                    </a:lnTo>
                                    <a:lnTo>
                                      <a:pt x="2400" y="0"/>
                                    </a:lnTo>
                                    <a:lnTo>
                                      <a:pt x="2489" y="94"/>
                                    </a:lnTo>
                                    <a:lnTo>
                                      <a:pt x="2577" y="524"/>
                                    </a:lnTo>
                                    <a:lnTo>
                                      <a:pt x="2666" y="1143"/>
                                    </a:lnTo>
                                    <a:lnTo>
                                      <a:pt x="2755" y="1757"/>
                                    </a:lnTo>
                                    <a:lnTo>
                                      <a:pt x="2844" y="2194"/>
                                    </a:lnTo>
                                    <a:lnTo>
                                      <a:pt x="2933" y="2376"/>
                                    </a:lnTo>
                                    <a:lnTo>
                                      <a:pt x="3021" y="2405"/>
                                    </a:lnTo>
                                    <a:lnTo>
                                      <a:pt x="6132" y="2405"/>
                                    </a:lnTo>
                                    <a:moveTo>
                                      <a:pt x="1243" y="3471"/>
                                    </a:moveTo>
                                    <a:lnTo>
                                      <a:pt x="1783" y="3471"/>
                                    </a:lnTo>
                                  </a:path>
                                </a:pathLst>
                              </a:custGeom>
                              <a:noFill/>
                              <a:ln w="1524">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2951363" name="Text Box 98"/>
                            <wps:cNvSpPr txBox="1">
                              <a:spLocks noChangeArrowheads="1"/>
                            </wps:cNvSpPr>
                            <wps:spPr bwMode="auto">
                              <a:xfrm>
                                <a:off x="725313" y="38500"/>
                                <a:ext cx="1828388" cy="223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CE36D5" w14:textId="77777777" w:rsidR="001A01BB" w:rsidRPr="00B436EE" w:rsidRDefault="001A01BB" w:rsidP="001A01BB">
                                  <w:pPr>
                                    <w:spacing w:line="240" w:lineRule="auto"/>
                                    <w:jc w:val="center"/>
                                    <w:rPr>
                                      <w:sz w:val="20"/>
                                      <w:szCs w:val="20"/>
                                    </w:rPr>
                                  </w:pPr>
                                  <w:r w:rsidRPr="00B436EE">
                                    <w:rPr>
                                      <w:sz w:val="20"/>
                                      <w:szCs w:val="20"/>
                                    </w:rPr>
                                    <w:t>Size</w:t>
                                  </w:r>
                                  <w:r w:rsidRPr="00B436EE">
                                    <w:rPr>
                                      <w:spacing w:val="10"/>
                                      <w:sz w:val="20"/>
                                      <w:szCs w:val="20"/>
                                    </w:rPr>
                                    <w:t xml:space="preserve"> </w:t>
                                  </w:r>
                                  <w:r w:rsidRPr="00B436EE">
                                    <w:rPr>
                                      <w:sz w:val="20"/>
                                      <w:szCs w:val="20"/>
                                    </w:rPr>
                                    <w:t>Distribution</w:t>
                                  </w:r>
                                  <w:r w:rsidRPr="00B436EE">
                                    <w:rPr>
                                      <w:spacing w:val="10"/>
                                      <w:sz w:val="20"/>
                                      <w:szCs w:val="20"/>
                                    </w:rPr>
                                    <w:t xml:space="preserve"> </w:t>
                                  </w:r>
                                  <w:r w:rsidRPr="00B436EE">
                                    <w:rPr>
                                      <w:sz w:val="20"/>
                                      <w:szCs w:val="20"/>
                                    </w:rPr>
                                    <w:t>by</w:t>
                                  </w:r>
                                  <w:r w:rsidRPr="00B436EE">
                                    <w:rPr>
                                      <w:spacing w:val="8"/>
                                      <w:sz w:val="20"/>
                                      <w:szCs w:val="20"/>
                                    </w:rPr>
                                    <w:t xml:space="preserve"> </w:t>
                                  </w:r>
                                  <w:r w:rsidRPr="00B436EE">
                                    <w:rPr>
                                      <w:sz w:val="20"/>
                                      <w:szCs w:val="20"/>
                                    </w:rPr>
                                    <w:t>Intensity</w:t>
                                  </w:r>
                                </w:p>
                              </w:txbxContent>
                            </wps:txbx>
                            <wps:bodyPr rot="0" vert="horz" wrap="square" lIns="0" tIns="36000" rIns="0" bIns="0" anchor="ctr" anchorCtr="0" upright="1">
                              <a:noAutofit/>
                            </wps:bodyPr>
                          </wps:wsp>
                          <wps:wsp>
                            <wps:cNvPr id="1024447365" name="Text Box 99"/>
                            <wps:cNvSpPr txBox="1">
                              <a:spLocks noChangeArrowheads="1"/>
                            </wps:cNvSpPr>
                            <wps:spPr bwMode="auto">
                              <a:xfrm>
                                <a:off x="133350" y="273050"/>
                                <a:ext cx="250558" cy="2135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A7486" w14:textId="77777777" w:rsidR="001A01BB" w:rsidRDefault="001A01BB" w:rsidP="001A01BB">
                                  <w:pPr>
                                    <w:spacing w:line="161" w:lineRule="exact"/>
                                    <w:rPr>
                                      <w:rFonts w:ascii="Arial MT"/>
                                      <w:sz w:val="16"/>
                                    </w:rPr>
                                  </w:pPr>
                                  <w:r>
                                    <w:rPr>
                                      <w:rFonts w:ascii="Arial MT"/>
                                      <w:w w:val="105"/>
                                      <w:sz w:val="16"/>
                                    </w:rPr>
                                    <w:t>20</w:t>
                                  </w:r>
                                </w:p>
                              </w:txbxContent>
                            </wps:txbx>
                            <wps:bodyPr rot="0" vert="horz" wrap="square" lIns="0" tIns="0" rIns="0" bIns="0" anchor="t" anchorCtr="0" upright="1">
                              <a:noAutofit/>
                            </wps:bodyPr>
                          </wps:wsp>
                          <wps:wsp>
                            <wps:cNvPr id="788061023" name="Text Box 100"/>
                            <wps:cNvSpPr txBox="1">
                              <a:spLocks noChangeArrowheads="1"/>
                            </wps:cNvSpPr>
                            <wps:spPr bwMode="auto">
                              <a:xfrm>
                                <a:off x="120650" y="590550"/>
                                <a:ext cx="250558" cy="1919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F52F24" w14:textId="77777777" w:rsidR="001A01BB" w:rsidRDefault="001A01BB" w:rsidP="001A01BB">
                                  <w:pPr>
                                    <w:spacing w:line="161" w:lineRule="exact"/>
                                    <w:rPr>
                                      <w:rFonts w:ascii="Arial MT"/>
                                      <w:sz w:val="16"/>
                                    </w:rPr>
                                  </w:pPr>
                                  <w:r>
                                    <w:rPr>
                                      <w:rFonts w:ascii="Arial MT"/>
                                      <w:w w:val="105"/>
                                      <w:sz w:val="16"/>
                                    </w:rPr>
                                    <w:t>15</w:t>
                                  </w:r>
                                </w:p>
                              </w:txbxContent>
                            </wps:txbx>
                            <wps:bodyPr rot="0" vert="horz" wrap="square" lIns="0" tIns="0" rIns="0" bIns="0" anchor="t" anchorCtr="0" upright="1">
                              <a:noAutofit/>
                            </wps:bodyPr>
                          </wps:wsp>
                          <wps:wsp>
                            <wps:cNvPr id="1241406196" name="Text Box 101"/>
                            <wps:cNvSpPr txBox="1">
                              <a:spLocks noChangeArrowheads="1"/>
                            </wps:cNvSpPr>
                            <wps:spPr bwMode="auto">
                              <a:xfrm>
                                <a:off x="139700" y="908050"/>
                                <a:ext cx="165011" cy="195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1E58AA" w14:textId="77777777" w:rsidR="001A01BB" w:rsidRDefault="001A01BB" w:rsidP="001A01BB">
                                  <w:pPr>
                                    <w:spacing w:line="161" w:lineRule="exact"/>
                                    <w:rPr>
                                      <w:rFonts w:ascii="Arial MT"/>
                                      <w:sz w:val="16"/>
                                    </w:rPr>
                                  </w:pPr>
                                  <w:r>
                                    <w:rPr>
                                      <w:rFonts w:ascii="Arial MT"/>
                                      <w:w w:val="105"/>
                                      <w:sz w:val="16"/>
                                    </w:rPr>
                                    <w:t>10</w:t>
                                  </w:r>
                                </w:p>
                              </w:txbxContent>
                            </wps:txbx>
                            <wps:bodyPr rot="0" vert="horz" wrap="square" lIns="0" tIns="0" rIns="0" bIns="0" anchor="t" anchorCtr="0" upright="1">
                              <a:noAutofit/>
                            </wps:bodyPr>
                          </wps:wsp>
                          <wps:wsp>
                            <wps:cNvPr id="1607940826" name="Text Box 102"/>
                            <wps:cNvSpPr txBox="1">
                              <a:spLocks noChangeArrowheads="1"/>
                            </wps:cNvSpPr>
                            <wps:spPr bwMode="auto">
                              <a:xfrm>
                                <a:off x="177800" y="1219200"/>
                                <a:ext cx="156266" cy="171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3C2A68" w14:textId="77777777" w:rsidR="001A01BB" w:rsidRDefault="001A01BB" w:rsidP="001A01BB">
                                  <w:pPr>
                                    <w:spacing w:line="161" w:lineRule="exact"/>
                                    <w:rPr>
                                      <w:rFonts w:ascii="Arial MT"/>
                                      <w:sz w:val="16"/>
                                    </w:rPr>
                                  </w:pPr>
                                  <w:r>
                                    <w:rPr>
                                      <w:rFonts w:ascii="Arial MT"/>
                                      <w:w w:val="102"/>
                                      <w:sz w:val="16"/>
                                    </w:rPr>
                                    <w:t>5</w:t>
                                  </w:r>
                                </w:p>
                              </w:txbxContent>
                            </wps:txbx>
                            <wps:bodyPr rot="0" vert="horz" wrap="square" lIns="0" tIns="0" rIns="0" bIns="0" anchor="t" anchorCtr="0" upright="1">
                              <a:noAutofit/>
                            </wps:bodyPr>
                          </wps:wsp>
                          <wps:wsp>
                            <wps:cNvPr id="1783633188" name="Text Box 103"/>
                            <wps:cNvSpPr txBox="1">
                              <a:spLocks noChangeArrowheads="1"/>
                            </wps:cNvSpPr>
                            <wps:spPr bwMode="auto">
                              <a:xfrm>
                                <a:off x="177800" y="1536700"/>
                                <a:ext cx="147521" cy="211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3978C" w14:textId="77777777" w:rsidR="001A01BB" w:rsidRDefault="001A01BB" w:rsidP="001A01BB">
                                  <w:pPr>
                                    <w:spacing w:line="161" w:lineRule="exact"/>
                                    <w:rPr>
                                      <w:rFonts w:ascii="Arial MT"/>
                                      <w:sz w:val="16"/>
                                    </w:rPr>
                                  </w:pPr>
                                  <w:r>
                                    <w:rPr>
                                      <w:rFonts w:ascii="Arial MT"/>
                                      <w:w w:val="102"/>
                                      <w:sz w:val="16"/>
                                    </w:rPr>
                                    <w:t>0</w:t>
                                  </w:r>
                                </w:p>
                              </w:txbxContent>
                            </wps:txbx>
                            <wps:bodyPr rot="0" vert="horz" wrap="square" lIns="0" tIns="0" rIns="0" bIns="0" anchor="t" anchorCtr="0" upright="1">
                              <a:noAutofit/>
                            </wps:bodyPr>
                          </wps:wsp>
                          <wps:wsp>
                            <wps:cNvPr id="2128466613" name="Text Box 104"/>
                            <wps:cNvSpPr txBox="1">
                              <a:spLocks noChangeArrowheads="1"/>
                            </wps:cNvSpPr>
                            <wps:spPr bwMode="auto">
                              <a:xfrm>
                                <a:off x="806450" y="1631950"/>
                                <a:ext cx="109120" cy="182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99F71" w14:textId="77777777" w:rsidR="001A01BB" w:rsidRDefault="001A01BB" w:rsidP="001A01BB">
                                  <w:pPr>
                                    <w:spacing w:line="161" w:lineRule="exact"/>
                                    <w:jc w:val="center"/>
                                    <w:rPr>
                                      <w:rFonts w:ascii="Arial MT"/>
                                      <w:sz w:val="16"/>
                                    </w:rPr>
                                  </w:pPr>
                                  <w:r>
                                    <w:rPr>
                                      <w:rFonts w:ascii="Arial MT"/>
                                      <w:w w:val="102"/>
                                      <w:sz w:val="16"/>
                                    </w:rPr>
                                    <w:t>1</w:t>
                                  </w:r>
                                </w:p>
                              </w:txbxContent>
                            </wps:txbx>
                            <wps:bodyPr rot="0" vert="horz" wrap="square" lIns="0" tIns="0" rIns="0" bIns="0" anchor="t" anchorCtr="0" upright="1">
                              <a:noAutofit/>
                            </wps:bodyPr>
                          </wps:wsp>
                          <wps:wsp>
                            <wps:cNvPr id="1713777662" name="Text Box 105"/>
                            <wps:cNvSpPr txBox="1">
                              <a:spLocks noChangeArrowheads="1"/>
                            </wps:cNvSpPr>
                            <wps:spPr bwMode="auto">
                              <a:xfrm>
                                <a:off x="1282700" y="1631950"/>
                                <a:ext cx="225464" cy="307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768226" w14:textId="77777777" w:rsidR="001A01BB" w:rsidRDefault="001A01BB" w:rsidP="001A01BB">
                                  <w:pPr>
                                    <w:spacing w:line="161" w:lineRule="exact"/>
                                    <w:jc w:val="center"/>
                                    <w:rPr>
                                      <w:rFonts w:ascii="Arial MT"/>
                                      <w:sz w:val="16"/>
                                    </w:rPr>
                                  </w:pPr>
                                  <w:r>
                                    <w:rPr>
                                      <w:rFonts w:ascii="Arial MT"/>
                                      <w:w w:val="105"/>
                                      <w:sz w:val="16"/>
                                    </w:rPr>
                                    <w:t>10</w:t>
                                  </w:r>
                                </w:p>
                              </w:txbxContent>
                            </wps:txbx>
                            <wps:bodyPr rot="0" vert="horz" wrap="square" lIns="0" tIns="0" rIns="0" bIns="0" anchor="t" anchorCtr="0" upright="1">
                              <a:noAutofit/>
                            </wps:bodyPr>
                          </wps:wsp>
                          <wps:wsp>
                            <wps:cNvPr id="1476940785" name="Text Box 106"/>
                            <wps:cNvSpPr txBox="1">
                              <a:spLocks noChangeArrowheads="1"/>
                            </wps:cNvSpPr>
                            <wps:spPr bwMode="auto">
                              <a:xfrm>
                                <a:off x="1758950" y="1631950"/>
                                <a:ext cx="300746" cy="236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BCC50" w14:textId="77777777" w:rsidR="001A01BB" w:rsidRDefault="001A01BB" w:rsidP="001A01BB">
                                  <w:pPr>
                                    <w:spacing w:line="161" w:lineRule="exact"/>
                                    <w:jc w:val="center"/>
                                    <w:rPr>
                                      <w:rFonts w:ascii="Arial MT"/>
                                      <w:sz w:val="16"/>
                                    </w:rPr>
                                  </w:pPr>
                                  <w:r>
                                    <w:rPr>
                                      <w:rFonts w:ascii="Arial MT"/>
                                      <w:w w:val="105"/>
                                      <w:sz w:val="16"/>
                                    </w:rPr>
                                    <w:t>100</w:t>
                                  </w:r>
                                </w:p>
                              </w:txbxContent>
                            </wps:txbx>
                            <wps:bodyPr rot="0" vert="horz" wrap="square" lIns="0" tIns="0" rIns="0" bIns="0" anchor="t" anchorCtr="0" upright="1">
                              <a:noAutofit/>
                            </wps:bodyPr>
                          </wps:wsp>
                          <wps:wsp>
                            <wps:cNvPr id="1245000954" name="Text Box 107"/>
                            <wps:cNvSpPr txBox="1">
                              <a:spLocks noChangeArrowheads="1"/>
                            </wps:cNvSpPr>
                            <wps:spPr bwMode="auto">
                              <a:xfrm>
                                <a:off x="2292350" y="1631950"/>
                                <a:ext cx="292761" cy="280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9F11B" w14:textId="77777777" w:rsidR="001A01BB" w:rsidRDefault="001A01BB" w:rsidP="001A01BB">
                                  <w:pPr>
                                    <w:spacing w:line="161" w:lineRule="exact"/>
                                    <w:jc w:val="center"/>
                                    <w:rPr>
                                      <w:rFonts w:ascii="Arial MT"/>
                                      <w:sz w:val="16"/>
                                    </w:rPr>
                                  </w:pPr>
                                  <w:r>
                                    <w:rPr>
                                      <w:rFonts w:ascii="Arial MT"/>
                                      <w:w w:val="105"/>
                                      <w:sz w:val="16"/>
                                    </w:rPr>
                                    <w:t>1000</w:t>
                                  </w:r>
                                </w:p>
                              </w:txbxContent>
                            </wps:txbx>
                            <wps:bodyPr rot="0" vert="horz" wrap="square" lIns="0" tIns="0" rIns="0" bIns="0" anchor="t" anchorCtr="0" upright="1">
                              <a:noAutofit/>
                            </wps:bodyPr>
                          </wps:wsp>
                          <wps:wsp>
                            <wps:cNvPr id="378101742" name="Text Box 108"/>
                            <wps:cNvSpPr txBox="1">
                              <a:spLocks noChangeArrowheads="1"/>
                            </wps:cNvSpPr>
                            <wps:spPr bwMode="auto">
                              <a:xfrm>
                                <a:off x="2785237" y="1631950"/>
                                <a:ext cx="357777" cy="236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F35CB1" w14:textId="77777777" w:rsidR="001A01BB" w:rsidRDefault="001A01BB" w:rsidP="001A01BB">
                                  <w:pPr>
                                    <w:spacing w:line="161" w:lineRule="exact"/>
                                    <w:jc w:val="center"/>
                                    <w:rPr>
                                      <w:rFonts w:ascii="Arial MT"/>
                                      <w:sz w:val="16"/>
                                    </w:rPr>
                                  </w:pPr>
                                  <w:r>
                                    <w:rPr>
                                      <w:rFonts w:ascii="Arial MT"/>
                                      <w:w w:val="105"/>
                                      <w:sz w:val="16"/>
                                    </w:rPr>
                                    <w:t>10000</w:t>
                                  </w:r>
                                </w:p>
                              </w:txbxContent>
                            </wps:txbx>
                            <wps:bodyPr rot="0" vert="horz" wrap="square" lIns="0" tIns="0" rIns="0" bIns="0" anchor="t" anchorCtr="0" upright="1">
                              <a:noAutofit/>
                            </wps:bodyPr>
                          </wps:wsp>
                          <wps:wsp>
                            <wps:cNvPr id="2143801769" name="Text Box 109"/>
                            <wps:cNvSpPr txBox="1">
                              <a:spLocks noChangeArrowheads="1"/>
                            </wps:cNvSpPr>
                            <wps:spPr bwMode="auto">
                              <a:xfrm>
                                <a:off x="1314450" y="1752599"/>
                                <a:ext cx="831263" cy="1948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7E1DE" w14:textId="77777777" w:rsidR="001A01BB" w:rsidRPr="00B436EE" w:rsidRDefault="001A01BB" w:rsidP="001A01BB">
                                  <w:pPr>
                                    <w:spacing w:line="276" w:lineRule="auto"/>
                                    <w:jc w:val="center"/>
                                    <w:rPr>
                                      <w:sz w:val="20"/>
                                      <w:szCs w:val="20"/>
                                    </w:rPr>
                                  </w:pPr>
                                  <w:r w:rsidRPr="00B436EE">
                                    <w:rPr>
                                      <w:spacing w:val="-1"/>
                                      <w:w w:val="105"/>
                                      <w:sz w:val="20"/>
                                      <w:szCs w:val="20"/>
                                    </w:rPr>
                                    <w:t>Size</w:t>
                                  </w:r>
                                  <w:r w:rsidRPr="00B436EE">
                                    <w:rPr>
                                      <w:spacing w:val="-11"/>
                                      <w:w w:val="105"/>
                                      <w:sz w:val="20"/>
                                      <w:szCs w:val="20"/>
                                    </w:rPr>
                                    <w:t xml:space="preserve"> </w:t>
                                  </w:r>
                                  <w:r w:rsidRPr="00B436EE">
                                    <w:rPr>
                                      <w:spacing w:val="-1"/>
                                      <w:w w:val="105"/>
                                      <w:sz w:val="20"/>
                                      <w:szCs w:val="20"/>
                                    </w:rPr>
                                    <w:t>(d.nm)</w:t>
                                  </w:r>
                                </w:p>
                              </w:txbxContent>
                            </wps:txbx>
                            <wps:bodyPr rot="0" vert="horz" wrap="square" lIns="0" tIns="0" rIns="0" bIns="0" anchor="t" anchorCtr="0" upright="1">
                              <a:noAutofit/>
                            </wps:bodyPr>
                          </wps:wsp>
                          <wps:wsp>
                            <wps:cNvPr id="422909169" name="Text Box 110"/>
                            <wps:cNvSpPr txBox="1">
                              <a:spLocks noChangeArrowheads="1"/>
                            </wps:cNvSpPr>
                            <wps:spPr bwMode="auto">
                              <a:xfrm>
                                <a:off x="959880" y="1987550"/>
                                <a:ext cx="1276498" cy="19078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66E0ED3E" w14:textId="77777777" w:rsidR="001A01BB" w:rsidRPr="00853D54" w:rsidRDefault="001A01BB" w:rsidP="001A01BB">
                                  <w:pPr>
                                    <w:spacing w:before="31" w:line="240" w:lineRule="auto"/>
                                    <w:jc w:val="center"/>
                                    <w:rPr>
                                      <w:sz w:val="16"/>
                                      <w:szCs w:val="16"/>
                                      <w14:textOutline w14:w="9525" w14:cap="rnd" w14:cmpd="sng" w14:algn="ctr">
                                        <w14:noFill/>
                                        <w14:prstDash w14:val="solid"/>
                                        <w14:bevel/>
                                      </w14:textOutline>
                                    </w:rPr>
                                  </w:pPr>
                                  <w:r w:rsidRPr="00853D54">
                                    <w:rPr>
                                      <w:spacing w:val="-1"/>
                                      <w:w w:val="105"/>
                                      <w:sz w:val="16"/>
                                      <w:szCs w:val="16"/>
                                      <w14:textOutline w14:w="9525" w14:cap="rnd" w14:cmpd="sng" w14:algn="ctr">
                                        <w14:noFill/>
                                        <w14:prstDash w14:val="solid"/>
                                        <w14:bevel/>
                                      </w14:textOutline>
                                    </w:rPr>
                                    <w:t>Record</w:t>
                                  </w:r>
                                  <w:r w:rsidRPr="00853D54">
                                    <w:rPr>
                                      <w:spacing w:val="-11"/>
                                      <w:w w:val="105"/>
                                      <w:sz w:val="16"/>
                                      <w:szCs w:val="16"/>
                                      <w14:textOutline w14:w="9525" w14:cap="rnd" w14:cmpd="sng" w14:algn="ctr">
                                        <w14:noFill/>
                                        <w14:prstDash w14:val="solid"/>
                                        <w14:bevel/>
                                      </w14:textOutline>
                                    </w:rPr>
                                    <w:t xml:space="preserve"> </w:t>
                                  </w:r>
                                  <w:r w:rsidRPr="00853D54">
                                    <w:rPr>
                                      <w:spacing w:val="-1"/>
                                      <w:w w:val="105"/>
                                      <w:sz w:val="16"/>
                                      <w:szCs w:val="16"/>
                                      <w14:textOutline w14:w="9525" w14:cap="rnd" w14:cmpd="sng" w14:algn="ctr">
                                        <w14:noFill/>
                                        <w14:prstDash w14:val="solid"/>
                                        <w14:bevel/>
                                      </w14:textOutline>
                                    </w:rPr>
                                    <w:t>28:</w:t>
                                  </w:r>
                                  <w:r w:rsidRPr="00853D54">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853D54">
                                    <w:rPr>
                                      <w:w w:val="105"/>
                                      <w:sz w:val="16"/>
                                      <w:szCs w:val="16"/>
                                      <w14:textOutline w14:w="9525" w14:cap="rnd" w14:cmpd="sng" w14:algn="ctr">
                                        <w14:noFill/>
                                        <w14:prstDash w14:val="solid"/>
                                        <w14:bevel/>
                                      </w14:textOutline>
                                    </w:rPr>
                                    <w:t>verage</w:t>
                                  </w:r>
                                  <w:r w:rsidRPr="00853D54">
                                    <w:rPr>
                                      <w:spacing w:val="-10"/>
                                      <w:w w:val="105"/>
                                      <w:sz w:val="16"/>
                                      <w:szCs w:val="16"/>
                                      <w14:textOutline w14:w="9525" w14:cap="rnd" w14:cmpd="sng" w14:algn="ctr">
                                        <w14:noFill/>
                                        <w14:prstDash w14:val="solid"/>
                                        <w14:bevel/>
                                      </w14:textOutline>
                                    </w:rPr>
                                    <w:t xml:space="preserve"> </w:t>
                                  </w:r>
                                  <w:r w:rsidRPr="00853D54">
                                    <w:rPr>
                                      <w:w w:val="105"/>
                                      <w:sz w:val="16"/>
                                      <w:szCs w:val="16"/>
                                      <w14:textOutline w14:w="9525" w14:cap="rnd" w14:cmpd="sng" w14:algn="ctr">
                                        <w14:noFill/>
                                        <w14:prstDash w14:val="solid"/>
                                        <w14:bevel/>
                                      </w14:textOutline>
                                    </w:rPr>
                                    <w:t>17.</w:t>
                                  </w:r>
                                </w:p>
                              </w:txbxContent>
                            </wps:txbx>
                            <wps:bodyPr rot="0" vert="horz" wrap="square" lIns="0" tIns="0" rIns="0" bIns="0" anchor="t" anchorCtr="0" upright="1">
                              <a:noAutofit/>
                            </wps:bodyPr>
                          </wps:wsp>
                          <wps:wsp>
                            <wps:cNvPr id="35177734" name="Text Box 8"/>
                            <wps:cNvSpPr txBox="1">
                              <a:spLocks noChangeArrowheads="1"/>
                            </wps:cNvSpPr>
                            <wps:spPr bwMode="auto">
                              <a:xfrm>
                                <a:off x="-60440" y="220436"/>
                                <a:ext cx="151106" cy="1448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FA5D6E" w14:textId="77777777" w:rsidR="001A01BB" w:rsidRPr="00B436EE" w:rsidRDefault="001A01BB" w:rsidP="001A01BB">
                                  <w:pPr>
                                    <w:spacing w:line="240" w:lineRule="auto"/>
                                    <w:ind w:left="20"/>
                                    <w:rPr>
                                      <w:sz w:val="20"/>
                                      <w:szCs w:val="20"/>
                                    </w:rPr>
                                  </w:pPr>
                                  <w:r w:rsidRPr="00B436EE">
                                    <w:rPr>
                                      <w:sz w:val="20"/>
                                      <w:szCs w:val="20"/>
                                    </w:rPr>
                                    <w:t>Intensity</w:t>
                                  </w:r>
                                  <w:r w:rsidRPr="00B436EE">
                                    <w:rPr>
                                      <w:spacing w:val="13"/>
                                      <w:sz w:val="20"/>
                                      <w:szCs w:val="20"/>
                                    </w:rPr>
                                    <w:t xml:space="preserve"> </w:t>
                                  </w:r>
                                  <w:r w:rsidRPr="00B436EE">
                                    <w:rPr>
                                      <w:sz w:val="20"/>
                                      <w:szCs w:val="20"/>
                                    </w:rPr>
                                    <w:t>(Percent)</w:t>
                                  </w:r>
                                </w:p>
                              </w:txbxContent>
                            </wps:txbx>
                            <wps:bodyPr rot="0" vert="vert270" wrap="square" lIns="0" tIns="0" rIns="0" bIns="0" anchor="t" anchorCtr="0" upright="1">
                              <a:noAutofit/>
                            </wps:bodyPr>
                          </wps:wsp>
                          <wps:wsp>
                            <wps:cNvPr id="1594150098" name="Text Box 103"/>
                            <wps:cNvSpPr txBox="1">
                              <a:spLocks noChangeArrowheads="1"/>
                            </wps:cNvSpPr>
                            <wps:spPr bwMode="auto">
                              <a:xfrm>
                                <a:off x="330200" y="1625600"/>
                                <a:ext cx="217723" cy="232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DF331A" w14:textId="77777777" w:rsidR="001A01BB" w:rsidRDefault="001A01BB" w:rsidP="001A01BB">
                                  <w:pPr>
                                    <w:spacing w:line="161" w:lineRule="exact"/>
                                    <w:rPr>
                                      <w:rFonts w:ascii="Arial MT"/>
                                      <w:sz w:val="16"/>
                                    </w:rPr>
                                  </w:pPr>
                                  <w:r>
                                    <w:rPr>
                                      <w:rFonts w:ascii="Arial MT"/>
                                      <w:w w:val="102"/>
                                      <w:sz w:val="16"/>
                                    </w:rPr>
                                    <w:t>0.1</w:t>
                                  </w:r>
                                </w:p>
                              </w:txbxContent>
                            </wps:txbx>
                            <wps:bodyPr rot="0" vert="horz" wrap="square" lIns="0" tIns="0" rIns="0" bIns="0" anchor="t" anchorCtr="0" upright="1">
                              <a:noAutofit/>
                            </wps:bodyPr>
                          </wps:wsp>
                          <wps:wsp>
                            <wps:cNvPr id="773342275" name="Text Box 104"/>
                            <wps:cNvSpPr txBox="1">
                              <a:spLocks noChangeArrowheads="1"/>
                            </wps:cNvSpPr>
                            <wps:spPr bwMode="auto">
                              <a:xfrm>
                                <a:off x="2686050" y="1911350"/>
                                <a:ext cx="326584" cy="259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86D19" w14:textId="77777777" w:rsidR="001A01BB" w:rsidRPr="009D1EB3" w:rsidRDefault="001A01BB" w:rsidP="001A01BB">
                                  <w:pPr>
                                    <w:spacing w:line="276" w:lineRule="auto"/>
                                    <w:rPr>
                                      <w:b/>
                                      <w:bCs/>
                                      <w:sz w:val="24"/>
                                    </w:rPr>
                                  </w:pPr>
                                  <w:r w:rsidRPr="009D1EB3">
                                    <w:rPr>
                                      <w:b/>
                                      <w:bCs/>
                                      <w:w w:val="102"/>
                                      <w:sz w:val="24"/>
                                    </w:rPr>
                                    <w:t>F1</w:t>
                                  </w:r>
                                </w:p>
                              </w:txbxContent>
                            </wps:txbx>
                            <wps:bodyPr rot="0" vert="horz" wrap="square" lIns="0" tIns="0" rIns="0" bIns="0" anchor="t" anchorCtr="0" upright="1">
                              <a:noAutofit/>
                            </wps:bodyPr>
                          </wps:wsp>
                        </wpg:grpSp>
                      </wpg:grpSp>
                      <wpg:grpSp>
                        <wpg:cNvPr id="1059728510" name="Group 15"/>
                        <wpg:cNvGrpSpPr/>
                        <wpg:grpSpPr>
                          <a:xfrm>
                            <a:off x="2914650" y="6350"/>
                            <a:ext cx="2787650" cy="1879600"/>
                            <a:chOff x="0" y="0"/>
                            <a:chExt cx="2749550" cy="1854200"/>
                          </a:xfrm>
                        </wpg:grpSpPr>
                        <wps:wsp>
                          <wps:cNvPr id="861455283" name="Rectangle 12"/>
                          <wps:cNvSpPr/>
                          <wps:spPr>
                            <a:xfrm>
                              <a:off x="0" y="0"/>
                              <a:ext cx="2749550" cy="185420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222147" name="Group 10"/>
                          <wpg:cNvGrpSpPr/>
                          <wpg:grpSpPr>
                            <a:xfrm>
                              <a:off x="38100" y="0"/>
                              <a:ext cx="2654300" cy="1790700"/>
                              <a:chOff x="-68328" y="-75919"/>
                              <a:chExt cx="3173567" cy="2140911"/>
                            </a:xfrm>
                          </wpg:grpSpPr>
                          <wps:wsp>
                            <wps:cNvPr id="2004089576" name="AutoShape 131"/>
                            <wps:cNvSpPr>
                              <a:spLocks/>
                            </wps:cNvSpPr>
                            <wps:spPr bwMode="auto">
                              <a:xfrm>
                                <a:off x="285750" y="266700"/>
                                <a:ext cx="2647398" cy="1231112"/>
                              </a:xfrm>
                              <a:custGeom>
                                <a:avLst/>
                                <a:gdLst>
                                  <a:gd name="T0" fmla="+- 0 2834 2834"/>
                                  <a:gd name="T1" fmla="*/ T0 w 6963"/>
                                  <a:gd name="T2" fmla="+- 0 -2875 -4886"/>
                                  <a:gd name="T3" fmla="*/ -2875 h 2686"/>
                                  <a:gd name="T4" fmla="+- 0 9797 2834"/>
                                  <a:gd name="T5" fmla="*/ T4 w 6963"/>
                                  <a:gd name="T6" fmla="+- 0 -2875 -4886"/>
                                  <a:gd name="T7" fmla="*/ -2875 h 2686"/>
                                  <a:gd name="T8" fmla="+- 0 2834 2834"/>
                                  <a:gd name="T9" fmla="*/ T8 w 6963"/>
                                  <a:gd name="T10" fmla="+- 0 -3535 -4886"/>
                                  <a:gd name="T11" fmla="*/ -3535 h 2686"/>
                                  <a:gd name="T12" fmla="+- 0 9797 2834"/>
                                  <a:gd name="T13" fmla="*/ T12 w 6963"/>
                                  <a:gd name="T14" fmla="+- 0 -3535 -4886"/>
                                  <a:gd name="T15" fmla="*/ -3535 h 2686"/>
                                  <a:gd name="T16" fmla="+- 0 2834 2834"/>
                                  <a:gd name="T17" fmla="*/ T16 w 6963"/>
                                  <a:gd name="T18" fmla="+- 0 -4209 -4886"/>
                                  <a:gd name="T19" fmla="*/ -4209 h 2686"/>
                                  <a:gd name="T20" fmla="+- 0 9797 2834"/>
                                  <a:gd name="T21" fmla="*/ T20 w 6963"/>
                                  <a:gd name="T22" fmla="+- 0 -4209 -4886"/>
                                  <a:gd name="T23" fmla="*/ -4209 h 2686"/>
                                  <a:gd name="T24" fmla="+- 0 2834 2834"/>
                                  <a:gd name="T25" fmla="*/ T24 w 6963"/>
                                  <a:gd name="T26" fmla="+- 0 -4886 -4886"/>
                                  <a:gd name="T27" fmla="*/ -4886 h 2686"/>
                                  <a:gd name="T28" fmla="+- 0 9797 2834"/>
                                  <a:gd name="T29" fmla="*/ T28 w 6963"/>
                                  <a:gd name="T30" fmla="+- 0 -4886 -4886"/>
                                  <a:gd name="T31" fmla="*/ -4886 h 2686"/>
                                  <a:gd name="T32" fmla="+- 0 4231 2834"/>
                                  <a:gd name="T33" fmla="*/ T32 w 6963"/>
                                  <a:gd name="T34" fmla="+- 0 -4886 -4886"/>
                                  <a:gd name="T35" fmla="*/ -4886 h 2686"/>
                                  <a:gd name="T36" fmla="+- 0 4231 2834"/>
                                  <a:gd name="T37" fmla="*/ T36 w 6963"/>
                                  <a:gd name="T38" fmla="+- 0 -2200 -4886"/>
                                  <a:gd name="T39" fmla="*/ -2200 h 2686"/>
                                  <a:gd name="T40" fmla="+- 0 5626 2834"/>
                                  <a:gd name="T41" fmla="*/ T40 w 6963"/>
                                  <a:gd name="T42" fmla="+- 0 -4886 -4886"/>
                                  <a:gd name="T43" fmla="*/ -4886 h 2686"/>
                                  <a:gd name="T44" fmla="+- 0 5626 2834"/>
                                  <a:gd name="T45" fmla="*/ T44 w 6963"/>
                                  <a:gd name="T46" fmla="+- 0 -2200 -4886"/>
                                  <a:gd name="T47" fmla="*/ -2200 h 2686"/>
                                  <a:gd name="T48" fmla="+- 0 7006 2834"/>
                                  <a:gd name="T49" fmla="*/ T48 w 6963"/>
                                  <a:gd name="T50" fmla="+- 0 -4886 -4886"/>
                                  <a:gd name="T51" fmla="*/ -4886 h 2686"/>
                                  <a:gd name="T52" fmla="+- 0 7006 2834"/>
                                  <a:gd name="T53" fmla="*/ T52 w 6963"/>
                                  <a:gd name="T54" fmla="+- 0 -2200 -4886"/>
                                  <a:gd name="T55" fmla="*/ -2200 h 2686"/>
                                  <a:gd name="T56" fmla="+- 0 8400 2834"/>
                                  <a:gd name="T57" fmla="*/ T56 w 6963"/>
                                  <a:gd name="T58" fmla="+- 0 -4886 -4886"/>
                                  <a:gd name="T59" fmla="*/ -4886 h 2686"/>
                                  <a:gd name="T60" fmla="+- 0 8400 2834"/>
                                  <a:gd name="T61" fmla="*/ T60 w 6963"/>
                                  <a:gd name="T62" fmla="+- 0 -2200 -4886"/>
                                  <a:gd name="T63" fmla="*/ -2200 h 2686"/>
                                  <a:gd name="T64" fmla="+- 0 9797 2834"/>
                                  <a:gd name="T65" fmla="*/ T64 w 6963"/>
                                  <a:gd name="T66" fmla="+- 0 -4886 -4886"/>
                                  <a:gd name="T67" fmla="*/ -4886 h 2686"/>
                                  <a:gd name="T68" fmla="+- 0 9797 2834"/>
                                  <a:gd name="T69" fmla="*/ T68 w 6963"/>
                                  <a:gd name="T70" fmla="+- 0 -2200 -4886"/>
                                  <a:gd name="T71" fmla="*/ -2200 h 26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963" h="2686">
                                    <a:moveTo>
                                      <a:pt x="0" y="2011"/>
                                    </a:moveTo>
                                    <a:lnTo>
                                      <a:pt x="6963" y="2011"/>
                                    </a:lnTo>
                                    <a:moveTo>
                                      <a:pt x="0" y="1351"/>
                                    </a:moveTo>
                                    <a:lnTo>
                                      <a:pt x="6963" y="1351"/>
                                    </a:lnTo>
                                    <a:moveTo>
                                      <a:pt x="0" y="677"/>
                                    </a:moveTo>
                                    <a:lnTo>
                                      <a:pt x="6963" y="677"/>
                                    </a:lnTo>
                                    <a:moveTo>
                                      <a:pt x="0" y="0"/>
                                    </a:moveTo>
                                    <a:lnTo>
                                      <a:pt x="6963" y="0"/>
                                    </a:lnTo>
                                    <a:moveTo>
                                      <a:pt x="1397" y="0"/>
                                    </a:moveTo>
                                    <a:lnTo>
                                      <a:pt x="1397" y="2686"/>
                                    </a:lnTo>
                                    <a:moveTo>
                                      <a:pt x="2792" y="0"/>
                                    </a:moveTo>
                                    <a:lnTo>
                                      <a:pt x="2792" y="2686"/>
                                    </a:lnTo>
                                    <a:moveTo>
                                      <a:pt x="4172" y="0"/>
                                    </a:moveTo>
                                    <a:lnTo>
                                      <a:pt x="4172" y="2686"/>
                                    </a:lnTo>
                                    <a:moveTo>
                                      <a:pt x="5566" y="0"/>
                                    </a:moveTo>
                                    <a:lnTo>
                                      <a:pt x="5566" y="2686"/>
                                    </a:lnTo>
                                    <a:moveTo>
                                      <a:pt x="6963" y="0"/>
                                    </a:moveTo>
                                    <a:lnTo>
                                      <a:pt x="6963" y="2686"/>
                                    </a:lnTo>
                                  </a:path>
                                </a:pathLst>
                              </a:custGeom>
                              <a:noFill/>
                              <a:ln w="9522">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5660092" name="AutoShape 132"/>
                            <wps:cNvSpPr>
                              <a:spLocks/>
                            </wps:cNvSpPr>
                            <wps:spPr bwMode="auto">
                              <a:xfrm>
                                <a:off x="279400" y="266700"/>
                                <a:ext cx="2658424" cy="1252195"/>
                              </a:xfrm>
                              <a:custGeom>
                                <a:avLst/>
                                <a:gdLst>
                                  <a:gd name="T0" fmla="+- 0 2834 2806"/>
                                  <a:gd name="T1" fmla="*/ T0 w 6992"/>
                                  <a:gd name="T2" fmla="+- 0 -2200 -4886"/>
                                  <a:gd name="T3" fmla="*/ -2200 h 2732"/>
                                  <a:gd name="T4" fmla="+- 0 2880 2806"/>
                                  <a:gd name="T5" fmla="*/ T4 w 6992"/>
                                  <a:gd name="T6" fmla="+- 0 -2200 -4886"/>
                                  <a:gd name="T7" fmla="*/ -2200 h 2732"/>
                                  <a:gd name="T8" fmla="+- 0 2880 2806"/>
                                  <a:gd name="T9" fmla="*/ T8 w 6992"/>
                                  <a:gd name="T10" fmla="+- 0 -2531 -4886"/>
                                  <a:gd name="T11" fmla="*/ -2531 h 2732"/>
                                  <a:gd name="T12" fmla="+- 0 2880 2806"/>
                                  <a:gd name="T13" fmla="*/ T12 w 6992"/>
                                  <a:gd name="T14" fmla="+- 0 -2875 -4886"/>
                                  <a:gd name="T15" fmla="*/ -2875 h 2732"/>
                                  <a:gd name="T16" fmla="+- 0 2880 2806"/>
                                  <a:gd name="T17" fmla="*/ T16 w 6992"/>
                                  <a:gd name="T18" fmla="+- 0 -3206 -4886"/>
                                  <a:gd name="T19" fmla="*/ -3206 h 2732"/>
                                  <a:gd name="T20" fmla="+- 0 2880 2806"/>
                                  <a:gd name="T21" fmla="*/ T20 w 6992"/>
                                  <a:gd name="T22" fmla="+- 0 -3535 -4886"/>
                                  <a:gd name="T23" fmla="*/ -3535 h 2732"/>
                                  <a:gd name="T24" fmla="+- 0 2880 2806"/>
                                  <a:gd name="T25" fmla="*/ T24 w 6992"/>
                                  <a:gd name="T26" fmla="+- 0 -3880 -4886"/>
                                  <a:gd name="T27" fmla="*/ -3880 h 2732"/>
                                  <a:gd name="T28" fmla="+- 0 2880 2806"/>
                                  <a:gd name="T29" fmla="*/ T28 w 6992"/>
                                  <a:gd name="T30" fmla="+- 0 -4209 -4886"/>
                                  <a:gd name="T31" fmla="*/ -4209 h 2732"/>
                                  <a:gd name="T32" fmla="+- 0 2880 2806"/>
                                  <a:gd name="T33" fmla="*/ T32 w 6992"/>
                                  <a:gd name="T34" fmla="+- 0 -4555 -4886"/>
                                  <a:gd name="T35" fmla="*/ -4555 h 2732"/>
                                  <a:gd name="T36" fmla="+- 0 2880 2806"/>
                                  <a:gd name="T37" fmla="*/ T36 w 6992"/>
                                  <a:gd name="T38" fmla="+- 0 -4886 -4886"/>
                                  <a:gd name="T39" fmla="*/ -4886 h 2732"/>
                                  <a:gd name="T40" fmla="+- 0 9797 2806"/>
                                  <a:gd name="T41" fmla="*/ T40 w 6992"/>
                                  <a:gd name="T42" fmla="+- 0 -2200 -4886"/>
                                  <a:gd name="T43" fmla="*/ -2200 h 2732"/>
                                  <a:gd name="T44" fmla="+- 0 2834 2806"/>
                                  <a:gd name="T45" fmla="*/ T44 w 6992"/>
                                  <a:gd name="T46" fmla="+- 0 -2155 -4886"/>
                                  <a:gd name="T47" fmla="*/ -2155 h 2732"/>
                                  <a:gd name="T48" fmla="+- 0 3254 2806"/>
                                  <a:gd name="T49" fmla="*/ T48 w 6992"/>
                                  <a:gd name="T50" fmla="+- 0 -2171 -4886"/>
                                  <a:gd name="T51" fmla="*/ -2171 h 2732"/>
                                  <a:gd name="T52" fmla="+- 0 3494 2806"/>
                                  <a:gd name="T53" fmla="*/ T52 w 6992"/>
                                  <a:gd name="T54" fmla="+- 0 -2171 -4886"/>
                                  <a:gd name="T55" fmla="*/ -2171 h 2732"/>
                                  <a:gd name="T56" fmla="+- 0 3674 2806"/>
                                  <a:gd name="T57" fmla="*/ T56 w 6992"/>
                                  <a:gd name="T58" fmla="+- 0 -2171 -4886"/>
                                  <a:gd name="T59" fmla="*/ -2171 h 2732"/>
                                  <a:gd name="T60" fmla="+- 0 3811 2806"/>
                                  <a:gd name="T61" fmla="*/ T60 w 6992"/>
                                  <a:gd name="T62" fmla="+- 0 -2171 -4886"/>
                                  <a:gd name="T63" fmla="*/ -2171 h 2732"/>
                                  <a:gd name="T64" fmla="+- 0 3914 2806"/>
                                  <a:gd name="T65" fmla="*/ T64 w 6992"/>
                                  <a:gd name="T66" fmla="+- 0 -2171 -4886"/>
                                  <a:gd name="T67" fmla="*/ -2171 h 2732"/>
                                  <a:gd name="T68" fmla="+- 0 4006 2806"/>
                                  <a:gd name="T69" fmla="*/ T68 w 6992"/>
                                  <a:gd name="T70" fmla="+- 0 -2171 -4886"/>
                                  <a:gd name="T71" fmla="*/ -2171 h 2732"/>
                                  <a:gd name="T72" fmla="+- 0 4094 2806"/>
                                  <a:gd name="T73" fmla="*/ T72 w 6992"/>
                                  <a:gd name="T74" fmla="+- 0 -2171 -4886"/>
                                  <a:gd name="T75" fmla="*/ -2171 h 2732"/>
                                  <a:gd name="T76" fmla="+- 0 4171 2806"/>
                                  <a:gd name="T77" fmla="*/ T76 w 6992"/>
                                  <a:gd name="T78" fmla="+- 0 -2171 -4886"/>
                                  <a:gd name="T79" fmla="*/ -2171 h 2732"/>
                                  <a:gd name="T80" fmla="+- 0 4231 2806"/>
                                  <a:gd name="T81" fmla="*/ T80 w 6992"/>
                                  <a:gd name="T82" fmla="+- 0 -2155 -4886"/>
                                  <a:gd name="T83" fmla="*/ -2155 h 2732"/>
                                  <a:gd name="T84" fmla="+- 0 4651 2806"/>
                                  <a:gd name="T85" fmla="*/ T84 w 6992"/>
                                  <a:gd name="T86" fmla="+- 0 -2171 -4886"/>
                                  <a:gd name="T87" fmla="*/ -2171 h 2732"/>
                                  <a:gd name="T88" fmla="+- 0 4891 2806"/>
                                  <a:gd name="T89" fmla="*/ T88 w 6992"/>
                                  <a:gd name="T90" fmla="+- 0 -2171 -4886"/>
                                  <a:gd name="T91" fmla="*/ -2171 h 2732"/>
                                  <a:gd name="T92" fmla="+- 0 5071 2806"/>
                                  <a:gd name="T93" fmla="*/ T92 w 6992"/>
                                  <a:gd name="T94" fmla="+- 0 -2171 -4886"/>
                                  <a:gd name="T95" fmla="*/ -2171 h 2732"/>
                                  <a:gd name="T96" fmla="+- 0 5206 2806"/>
                                  <a:gd name="T97" fmla="*/ T96 w 6992"/>
                                  <a:gd name="T98" fmla="+- 0 -2171 -4886"/>
                                  <a:gd name="T99" fmla="*/ -2171 h 2732"/>
                                  <a:gd name="T100" fmla="+- 0 5311 2806"/>
                                  <a:gd name="T101" fmla="*/ T100 w 6992"/>
                                  <a:gd name="T102" fmla="+- 0 -2171 -4886"/>
                                  <a:gd name="T103" fmla="*/ -2171 h 2732"/>
                                  <a:gd name="T104" fmla="+- 0 5400 2806"/>
                                  <a:gd name="T105" fmla="*/ T104 w 6992"/>
                                  <a:gd name="T106" fmla="+- 0 -2171 -4886"/>
                                  <a:gd name="T107" fmla="*/ -2171 h 2732"/>
                                  <a:gd name="T108" fmla="+- 0 5491 2806"/>
                                  <a:gd name="T109" fmla="*/ T108 w 6992"/>
                                  <a:gd name="T110" fmla="+- 0 -2171 -4886"/>
                                  <a:gd name="T111" fmla="*/ -2171 h 2732"/>
                                  <a:gd name="T112" fmla="+- 0 5551 2806"/>
                                  <a:gd name="T113" fmla="*/ T112 w 6992"/>
                                  <a:gd name="T114" fmla="+- 0 -2171 -4886"/>
                                  <a:gd name="T115" fmla="*/ -2171 h 2732"/>
                                  <a:gd name="T116" fmla="+- 0 5626 2806"/>
                                  <a:gd name="T117" fmla="*/ T116 w 6992"/>
                                  <a:gd name="T118" fmla="+- 0 -2155 -4886"/>
                                  <a:gd name="T119" fmla="*/ -2155 h 2732"/>
                                  <a:gd name="T120" fmla="+- 0 6046 2806"/>
                                  <a:gd name="T121" fmla="*/ T120 w 6992"/>
                                  <a:gd name="T122" fmla="+- 0 -2171 -4886"/>
                                  <a:gd name="T123" fmla="*/ -2171 h 2732"/>
                                  <a:gd name="T124" fmla="+- 0 6286 2806"/>
                                  <a:gd name="T125" fmla="*/ T124 w 6992"/>
                                  <a:gd name="T126" fmla="+- 0 -2171 -4886"/>
                                  <a:gd name="T127" fmla="*/ -2171 h 2732"/>
                                  <a:gd name="T128" fmla="+- 0 6451 2806"/>
                                  <a:gd name="T129" fmla="*/ T128 w 6992"/>
                                  <a:gd name="T130" fmla="+- 0 -2171 -4886"/>
                                  <a:gd name="T131" fmla="*/ -2171 h 2732"/>
                                  <a:gd name="T132" fmla="+- 0 6586 2806"/>
                                  <a:gd name="T133" fmla="*/ T132 w 6992"/>
                                  <a:gd name="T134" fmla="+- 0 -2171 -4886"/>
                                  <a:gd name="T135" fmla="*/ -2171 h 2732"/>
                                  <a:gd name="T136" fmla="+- 0 6706 2806"/>
                                  <a:gd name="T137" fmla="*/ T136 w 6992"/>
                                  <a:gd name="T138" fmla="+- 0 -2171 -4886"/>
                                  <a:gd name="T139" fmla="*/ -2171 h 2732"/>
                                  <a:gd name="T140" fmla="+- 0 6797 2806"/>
                                  <a:gd name="T141" fmla="*/ T140 w 6992"/>
                                  <a:gd name="T142" fmla="+- 0 -2171 -4886"/>
                                  <a:gd name="T143" fmla="*/ -2171 h 2732"/>
                                  <a:gd name="T144" fmla="+- 0 6871 2806"/>
                                  <a:gd name="T145" fmla="*/ T144 w 6992"/>
                                  <a:gd name="T146" fmla="+- 0 -2171 -4886"/>
                                  <a:gd name="T147" fmla="*/ -2171 h 2732"/>
                                  <a:gd name="T148" fmla="+- 0 6946 2806"/>
                                  <a:gd name="T149" fmla="*/ T148 w 6992"/>
                                  <a:gd name="T150" fmla="+- 0 -2171 -4886"/>
                                  <a:gd name="T151" fmla="*/ -2171 h 2732"/>
                                  <a:gd name="T152" fmla="+- 0 7006 2806"/>
                                  <a:gd name="T153" fmla="*/ T152 w 6992"/>
                                  <a:gd name="T154" fmla="+- 0 -2155 -4886"/>
                                  <a:gd name="T155" fmla="*/ -2155 h 2732"/>
                                  <a:gd name="T156" fmla="+- 0 7426 2806"/>
                                  <a:gd name="T157" fmla="*/ T156 w 6992"/>
                                  <a:gd name="T158" fmla="+- 0 -2171 -4886"/>
                                  <a:gd name="T159" fmla="*/ -2171 h 2732"/>
                                  <a:gd name="T160" fmla="+- 0 7680 2806"/>
                                  <a:gd name="T161" fmla="*/ T160 w 6992"/>
                                  <a:gd name="T162" fmla="+- 0 -2171 -4886"/>
                                  <a:gd name="T163" fmla="*/ -2171 h 2732"/>
                                  <a:gd name="T164" fmla="+- 0 7846 2806"/>
                                  <a:gd name="T165" fmla="*/ T164 w 6992"/>
                                  <a:gd name="T166" fmla="+- 0 -2171 -4886"/>
                                  <a:gd name="T167" fmla="*/ -2171 h 2732"/>
                                  <a:gd name="T168" fmla="+- 0 7980 2806"/>
                                  <a:gd name="T169" fmla="*/ T168 w 6992"/>
                                  <a:gd name="T170" fmla="+- 0 -2171 -4886"/>
                                  <a:gd name="T171" fmla="*/ -2171 h 2732"/>
                                  <a:gd name="T172" fmla="+- 0 8100 2806"/>
                                  <a:gd name="T173" fmla="*/ T172 w 6992"/>
                                  <a:gd name="T174" fmla="+- 0 -2171 -4886"/>
                                  <a:gd name="T175" fmla="*/ -2171 h 2732"/>
                                  <a:gd name="T176" fmla="+- 0 8191 2806"/>
                                  <a:gd name="T177" fmla="*/ T176 w 6992"/>
                                  <a:gd name="T178" fmla="+- 0 -2171 -4886"/>
                                  <a:gd name="T179" fmla="*/ -2171 h 2732"/>
                                  <a:gd name="T180" fmla="+- 0 8266 2806"/>
                                  <a:gd name="T181" fmla="*/ T180 w 6992"/>
                                  <a:gd name="T182" fmla="+- 0 -2171 -4886"/>
                                  <a:gd name="T183" fmla="*/ -2171 h 2732"/>
                                  <a:gd name="T184" fmla="+- 0 8340 2806"/>
                                  <a:gd name="T185" fmla="*/ T184 w 6992"/>
                                  <a:gd name="T186" fmla="+- 0 -2171 -4886"/>
                                  <a:gd name="T187" fmla="*/ -2171 h 2732"/>
                                  <a:gd name="T188" fmla="+- 0 8400 2806"/>
                                  <a:gd name="T189" fmla="*/ T188 w 6992"/>
                                  <a:gd name="T190" fmla="+- 0 -2155 -4886"/>
                                  <a:gd name="T191" fmla="*/ -2155 h 2732"/>
                                  <a:gd name="T192" fmla="+- 0 8820 2806"/>
                                  <a:gd name="T193" fmla="*/ T192 w 6992"/>
                                  <a:gd name="T194" fmla="+- 0 -2171 -4886"/>
                                  <a:gd name="T195" fmla="*/ -2171 h 2732"/>
                                  <a:gd name="T196" fmla="+- 0 9060 2806"/>
                                  <a:gd name="T197" fmla="*/ T196 w 6992"/>
                                  <a:gd name="T198" fmla="+- 0 -2171 -4886"/>
                                  <a:gd name="T199" fmla="*/ -2171 h 2732"/>
                                  <a:gd name="T200" fmla="+- 0 9240 2806"/>
                                  <a:gd name="T201" fmla="*/ T200 w 6992"/>
                                  <a:gd name="T202" fmla="+- 0 -2171 -4886"/>
                                  <a:gd name="T203" fmla="*/ -2171 h 2732"/>
                                  <a:gd name="T204" fmla="+- 0 9377 2806"/>
                                  <a:gd name="T205" fmla="*/ T204 w 6992"/>
                                  <a:gd name="T206" fmla="+- 0 -2171 -4886"/>
                                  <a:gd name="T207" fmla="*/ -2171 h 2732"/>
                                  <a:gd name="T208" fmla="+- 0 9480 2806"/>
                                  <a:gd name="T209" fmla="*/ T208 w 6992"/>
                                  <a:gd name="T210" fmla="+- 0 -2171 -4886"/>
                                  <a:gd name="T211" fmla="*/ -2171 h 2732"/>
                                  <a:gd name="T212" fmla="+- 0 9586 2806"/>
                                  <a:gd name="T213" fmla="*/ T212 w 6992"/>
                                  <a:gd name="T214" fmla="+- 0 -2171 -4886"/>
                                  <a:gd name="T215" fmla="*/ -2171 h 2732"/>
                                  <a:gd name="T216" fmla="+- 0 9660 2806"/>
                                  <a:gd name="T217" fmla="*/ T216 w 6992"/>
                                  <a:gd name="T218" fmla="+- 0 -2171 -4886"/>
                                  <a:gd name="T219" fmla="*/ -2171 h 2732"/>
                                  <a:gd name="T220" fmla="+- 0 9737 2806"/>
                                  <a:gd name="T221" fmla="*/ T220 w 6992"/>
                                  <a:gd name="T222" fmla="+- 0 -2171 -4886"/>
                                  <a:gd name="T223" fmla="*/ -2171 h 2732"/>
                                  <a:gd name="T224" fmla="+- 0 9797 2806"/>
                                  <a:gd name="T225" fmla="*/ T224 w 6992"/>
                                  <a:gd name="T226" fmla="+- 0 -2155 -4886"/>
                                  <a:gd name="T227" fmla="*/ -2155 h 2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992" h="2732">
                                    <a:moveTo>
                                      <a:pt x="28" y="0"/>
                                    </a:moveTo>
                                    <a:lnTo>
                                      <a:pt x="28" y="2686"/>
                                    </a:lnTo>
                                    <a:moveTo>
                                      <a:pt x="0" y="2686"/>
                                    </a:moveTo>
                                    <a:lnTo>
                                      <a:pt x="74" y="2686"/>
                                    </a:lnTo>
                                    <a:moveTo>
                                      <a:pt x="0" y="2355"/>
                                    </a:moveTo>
                                    <a:lnTo>
                                      <a:pt x="74" y="2355"/>
                                    </a:lnTo>
                                    <a:moveTo>
                                      <a:pt x="0" y="2011"/>
                                    </a:moveTo>
                                    <a:lnTo>
                                      <a:pt x="74" y="2011"/>
                                    </a:lnTo>
                                    <a:moveTo>
                                      <a:pt x="0" y="1680"/>
                                    </a:moveTo>
                                    <a:lnTo>
                                      <a:pt x="74" y="1680"/>
                                    </a:lnTo>
                                    <a:moveTo>
                                      <a:pt x="0" y="1351"/>
                                    </a:moveTo>
                                    <a:lnTo>
                                      <a:pt x="74" y="1351"/>
                                    </a:lnTo>
                                    <a:moveTo>
                                      <a:pt x="0" y="1006"/>
                                    </a:moveTo>
                                    <a:lnTo>
                                      <a:pt x="74" y="1006"/>
                                    </a:lnTo>
                                    <a:moveTo>
                                      <a:pt x="0" y="677"/>
                                    </a:moveTo>
                                    <a:lnTo>
                                      <a:pt x="74" y="677"/>
                                    </a:lnTo>
                                    <a:moveTo>
                                      <a:pt x="0" y="331"/>
                                    </a:moveTo>
                                    <a:lnTo>
                                      <a:pt x="74" y="331"/>
                                    </a:lnTo>
                                    <a:moveTo>
                                      <a:pt x="0" y="0"/>
                                    </a:moveTo>
                                    <a:lnTo>
                                      <a:pt x="74" y="0"/>
                                    </a:lnTo>
                                    <a:moveTo>
                                      <a:pt x="28" y="2686"/>
                                    </a:moveTo>
                                    <a:lnTo>
                                      <a:pt x="6991" y="2686"/>
                                    </a:lnTo>
                                    <a:moveTo>
                                      <a:pt x="28" y="2655"/>
                                    </a:moveTo>
                                    <a:lnTo>
                                      <a:pt x="28" y="2731"/>
                                    </a:lnTo>
                                    <a:moveTo>
                                      <a:pt x="448" y="2671"/>
                                    </a:moveTo>
                                    <a:lnTo>
                                      <a:pt x="448" y="2715"/>
                                    </a:lnTo>
                                    <a:moveTo>
                                      <a:pt x="688" y="2671"/>
                                    </a:moveTo>
                                    <a:lnTo>
                                      <a:pt x="688" y="2715"/>
                                    </a:lnTo>
                                    <a:moveTo>
                                      <a:pt x="868" y="2671"/>
                                    </a:moveTo>
                                    <a:lnTo>
                                      <a:pt x="868" y="2715"/>
                                    </a:lnTo>
                                    <a:moveTo>
                                      <a:pt x="1005" y="2671"/>
                                    </a:moveTo>
                                    <a:lnTo>
                                      <a:pt x="1005" y="2715"/>
                                    </a:lnTo>
                                    <a:moveTo>
                                      <a:pt x="1108" y="2671"/>
                                    </a:moveTo>
                                    <a:lnTo>
                                      <a:pt x="1108" y="2715"/>
                                    </a:lnTo>
                                    <a:moveTo>
                                      <a:pt x="1200" y="2671"/>
                                    </a:moveTo>
                                    <a:lnTo>
                                      <a:pt x="1200" y="2715"/>
                                    </a:lnTo>
                                    <a:moveTo>
                                      <a:pt x="1288" y="2671"/>
                                    </a:moveTo>
                                    <a:lnTo>
                                      <a:pt x="1288" y="2715"/>
                                    </a:lnTo>
                                    <a:moveTo>
                                      <a:pt x="1365" y="2671"/>
                                    </a:moveTo>
                                    <a:lnTo>
                                      <a:pt x="1365" y="2715"/>
                                    </a:lnTo>
                                    <a:moveTo>
                                      <a:pt x="1425" y="2655"/>
                                    </a:moveTo>
                                    <a:lnTo>
                                      <a:pt x="1425" y="2731"/>
                                    </a:lnTo>
                                    <a:moveTo>
                                      <a:pt x="1845" y="2671"/>
                                    </a:moveTo>
                                    <a:lnTo>
                                      <a:pt x="1845" y="2715"/>
                                    </a:lnTo>
                                    <a:moveTo>
                                      <a:pt x="2085" y="2671"/>
                                    </a:moveTo>
                                    <a:lnTo>
                                      <a:pt x="2085" y="2715"/>
                                    </a:lnTo>
                                    <a:moveTo>
                                      <a:pt x="2265" y="2671"/>
                                    </a:moveTo>
                                    <a:lnTo>
                                      <a:pt x="2265" y="2715"/>
                                    </a:lnTo>
                                    <a:moveTo>
                                      <a:pt x="2400" y="2671"/>
                                    </a:moveTo>
                                    <a:lnTo>
                                      <a:pt x="2400" y="2715"/>
                                    </a:lnTo>
                                    <a:moveTo>
                                      <a:pt x="2505" y="2671"/>
                                    </a:moveTo>
                                    <a:lnTo>
                                      <a:pt x="2505" y="2715"/>
                                    </a:lnTo>
                                    <a:moveTo>
                                      <a:pt x="2594" y="2671"/>
                                    </a:moveTo>
                                    <a:lnTo>
                                      <a:pt x="2594" y="2715"/>
                                    </a:lnTo>
                                    <a:moveTo>
                                      <a:pt x="2685" y="2671"/>
                                    </a:moveTo>
                                    <a:lnTo>
                                      <a:pt x="2685" y="2715"/>
                                    </a:lnTo>
                                    <a:moveTo>
                                      <a:pt x="2745" y="2671"/>
                                    </a:moveTo>
                                    <a:lnTo>
                                      <a:pt x="2745" y="2715"/>
                                    </a:lnTo>
                                    <a:moveTo>
                                      <a:pt x="2820" y="2655"/>
                                    </a:moveTo>
                                    <a:lnTo>
                                      <a:pt x="2820" y="2731"/>
                                    </a:lnTo>
                                    <a:moveTo>
                                      <a:pt x="3240" y="2671"/>
                                    </a:moveTo>
                                    <a:lnTo>
                                      <a:pt x="3240" y="2715"/>
                                    </a:lnTo>
                                    <a:moveTo>
                                      <a:pt x="3480" y="2671"/>
                                    </a:moveTo>
                                    <a:lnTo>
                                      <a:pt x="3480" y="2715"/>
                                    </a:lnTo>
                                    <a:moveTo>
                                      <a:pt x="3645" y="2671"/>
                                    </a:moveTo>
                                    <a:lnTo>
                                      <a:pt x="3645" y="2715"/>
                                    </a:lnTo>
                                    <a:moveTo>
                                      <a:pt x="3780" y="2671"/>
                                    </a:moveTo>
                                    <a:lnTo>
                                      <a:pt x="3780" y="2715"/>
                                    </a:lnTo>
                                    <a:moveTo>
                                      <a:pt x="3900" y="2671"/>
                                    </a:moveTo>
                                    <a:lnTo>
                                      <a:pt x="3900" y="2715"/>
                                    </a:lnTo>
                                    <a:moveTo>
                                      <a:pt x="3991" y="2671"/>
                                    </a:moveTo>
                                    <a:lnTo>
                                      <a:pt x="3991" y="2715"/>
                                    </a:lnTo>
                                    <a:moveTo>
                                      <a:pt x="4065" y="2671"/>
                                    </a:moveTo>
                                    <a:lnTo>
                                      <a:pt x="4065" y="2715"/>
                                    </a:lnTo>
                                    <a:moveTo>
                                      <a:pt x="4140" y="2671"/>
                                    </a:moveTo>
                                    <a:lnTo>
                                      <a:pt x="4140" y="2715"/>
                                    </a:lnTo>
                                    <a:moveTo>
                                      <a:pt x="4200" y="2655"/>
                                    </a:moveTo>
                                    <a:lnTo>
                                      <a:pt x="4200" y="2731"/>
                                    </a:lnTo>
                                    <a:moveTo>
                                      <a:pt x="4620" y="2671"/>
                                    </a:moveTo>
                                    <a:lnTo>
                                      <a:pt x="4620" y="2715"/>
                                    </a:lnTo>
                                    <a:moveTo>
                                      <a:pt x="4874" y="2671"/>
                                    </a:moveTo>
                                    <a:lnTo>
                                      <a:pt x="4874" y="2715"/>
                                    </a:lnTo>
                                    <a:moveTo>
                                      <a:pt x="5040" y="2671"/>
                                    </a:moveTo>
                                    <a:lnTo>
                                      <a:pt x="5040" y="2715"/>
                                    </a:lnTo>
                                    <a:moveTo>
                                      <a:pt x="5174" y="2671"/>
                                    </a:moveTo>
                                    <a:lnTo>
                                      <a:pt x="5174" y="2715"/>
                                    </a:lnTo>
                                    <a:moveTo>
                                      <a:pt x="5294" y="2671"/>
                                    </a:moveTo>
                                    <a:lnTo>
                                      <a:pt x="5294" y="2715"/>
                                    </a:lnTo>
                                    <a:moveTo>
                                      <a:pt x="5385" y="2671"/>
                                    </a:moveTo>
                                    <a:lnTo>
                                      <a:pt x="5385" y="2715"/>
                                    </a:lnTo>
                                    <a:moveTo>
                                      <a:pt x="5460" y="2671"/>
                                    </a:moveTo>
                                    <a:lnTo>
                                      <a:pt x="5460" y="2715"/>
                                    </a:lnTo>
                                    <a:moveTo>
                                      <a:pt x="5534" y="2671"/>
                                    </a:moveTo>
                                    <a:lnTo>
                                      <a:pt x="5534" y="2715"/>
                                    </a:lnTo>
                                    <a:moveTo>
                                      <a:pt x="5594" y="2655"/>
                                    </a:moveTo>
                                    <a:lnTo>
                                      <a:pt x="5594" y="2731"/>
                                    </a:lnTo>
                                    <a:moveTo>
                                      <a:pt x="6014" y="2671"/>
                                    </a:moveTo>
                                    <a:lnTo>
                                      <a:pt x="6014" y="2715"/>
                                    </a:lnTo>
                                    <a:moveTo>
                                      <a:pt x="6254" y="2671"/>
                                    </a:moveTo>
                                    <a:lnTo>
                                      <a:pt x="6254" y="2715"/>
                                    </a:lnTo>
                                    <a:moveTo>
                                      <a:pt x="6434" y="2671"/>
                                    </a:moveTo>
                                    <a:lnTo>
                                      <a:pt x="6434" y="2715"/>
                                    </a:lnTo>
                                    <a:moveTo>
                                      <a:pt x="6571" y="2671"/>
                                    </a:moveTo>
                                    <a:lnTo>
                                      <a:pt x="6571" y="2715"/>
                                    </a:lnTo>
                                    <a:moveTo>
                                      <a:pt x="6674" y="2671"/>
                                    </a:moveTo>
                                    <a:lnTo>
                                      <a:pt x="6674" y="2715"/>
                                    </a:lnTo>
                                    <a:moveTo>
                                      <a:pt x="6780" y="2671"/>
                                    </a:moveTo>
                                    <a:lnTo>
                                      <a:pt x="6780" y="2715"/>
                                    </a:lnTo>
                                    <a:moveTo>
                                      <a:pt x="6854" y="2671"/>
                                    </a:moveTo>
                                    <a:lnTo>
                                      <a:pt x="6854" y="2715"/>
                                    </a:lnTo>
                                    <a:moveTo>
                                      <a:pt x="6931" y="2671"/>
                                    </a:moveTo>
                                    <a:lnTo>
                                      <a:pt x="6931" y="2715"/>
                                    </a:lnTo>
                                    <a:moveTo>
                                      <a:pt x="6991" y="2655"/>
                                    </a:moveTo>
                                    <a:lnTo>
                                      <a:pt x="6991" y="2731"/>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386432" name="AutoShape 133"/>
                            <wps:cNvSpPr>
                              <a:spLocks/>
                            </wps:cNvSpPr>
                            <wps:spPr bwMode="auto">
                              <a:xfrm>
                                <a:off x="609600" y="349250"/>
                                <a:ext cx="2331444" cy="1644538"/>
                              </a:xfrm>
                              <a:custGeom>
                                <a:avLst/>
                                <a:gdLst>
                                  <a:gd name="T0" fmla="+- 0 3677 3677"/>
                                  <a:gd name="T1" fmla="*/ T0 w 6132"/>
                                  <a:gd name="T2" fmla="+- 0 -2186 -4708"/>
                                  <a:gd name="T3" fmla="*/ -2186 h 3588"/>
                                  <a:gd name="T4" fmla="+- 0 5630 3677"/>
                                  <a:gd name="T5" fmla="*/ T4 w 6132"/>
                                  <a:gd name="T6" fmla="+- 0 -2186 -4708"/>
                                  <a:gd name="T7" fmla="*/ -2186 h 3588"/>
                                  <a:gd name="T8" fmla="+- 0 5722 3677"/>
                                  <a:gd name="T9" fmla="*/ T8 w 6132"/>
                                  <a:gd name="T10" fmla="+- 0 -2265 -4708"/>
                                  <a:gd name="T11" fmla="*/ -2265 h 3588"/>
                                  <a:gd name="T12" fmla="+- 0 5810 3677"/>
                                  <a:gd name="T13" fmla="*/ T12 w 6132"/>
                                  <a:gd name="T14" fmla="+- 0 -2743 -4708"/>
                                  <a:gd name="T15" fmla="*/ -2743 h 3588"/>
                                  <a:gd name="T16" fmla="+- 0 5899 3677"/>
                                  <a:gd name="T17" fmla="*/ T16 w 6132"/>
                                  <a:gd name="T18" fmla="+- 0 -3496 -4708"/>
                                  <a:gd name="T19" fmla="*/ -3496 h 3588"/>
                                  <a:gd name="T20" fmla="+- 0 5988 3677"/>
                                  <a:gd name="T21" fmla="*/ T20 w 6132"/>
                                  <a:gd name="T22" fmla="+- 0 -4235 -4708"/>
                                  <a:gd name="T23" fmla="*/ -4235 h 3588"/>
                                  <a:gd name="T24" fmla="+- 0 6077 3677"/>
                                  <a:gd name="T25" fmla="*/ T24 w 6132"/>
                                  <a:gd name="T26" fmla="+- 0 -4689 -4708"/>
                                  <a:gd name="T27" fmla="*/ -4689 h 3588"/>
                                  <a:gd name="T28" fmla="+- 0 6166 3677"/>
                                  <a:gd name="T29" fmla="*/ T28 w 6132"/>
                                  <a:gd name="T30" fmla="+- 0 -4708 -4708"/>
                                  <a:gd name="T31" fmla="*/ -4708 h 3588"/>
                                  <a:gd name="T32" fmla="+- 0 6254 3677"/>
                                  <a:gd name="T33" fmla="*/ T32 w 6132"/>
                                  <a:gd name="T34" fmla="+- 0 -4300 -4708"/>
                                  <a:gd name="T35" fmla="*/ -4300 h 3588"/>
                                  <a:gd name="T36" fmla="+- 0 6343 3677"/>
                                  <a:gd name="T37" fmla="*/ T36 w 6132"/>
                                  <a:gd name="T38" fmla="+- 0 -3621 -4708"/>
                                  <a:gd name="T39" fmla="*/ -3621 h 3588"/>
                                  <a:gd name="T40" fmla="+- 0 6432 3677"/>
                                  <a:gd name="T41" fmla="*/ T40 w 6132"/>
                                  <a:gd name="T42" fmla="+- 0 -2903 -4708"/>
                                  <a:gd name="T43" fmla="*/ -2903 h 3588"/>
                                  <a:gd name="T44" fmla="+- 0 6521 3677"/>
                                  <a:gd name="T45" fmla="*/ T44 w 6132"/>
                                  <a:gd name="T46" fmla="+- 0 -2387 -4708"/>
                                  <a:gd name="T47" fmla="*/ -2387 h 3588"/>
                                  <a:gd name="T48" fmla="+- 0 6610 3677"/>
                                  <a:gd name="T49" fmla="*/ T48 w 6132"/>
                                  <a:gd name="T50" fmla="+- 0 -2186 -4708"/>
                                  <a:gd name="T51" fmla="*/ -2186 h 3588"/>
                                  <a:gd name="T52" fmla="+- 0 9809 3677"/>
                                  <a:gd name="T53" fmla="*/ T52 w 6132"/>
                                  <a:gd name="T54" fmla="+- 0 -2186 -4708"/>
                                  <a:gd name="T55" fmla="*/ -2186 h 3588"/>
                                  <a:gd name="T56" fmla="+- 0 4920 3677"/>
                                  <a:gd name="T57" fmla="*/ T56 w 6132"/>
                                  <a:gd name="T58" fmla="+- 0 -1120 -4708"/>
                                  <a:gd name="T59" fmla="*/ -1120 h 3588"/>
                                  <a:gd name="T60" fmla="+- 0 5460 3677"/>
                                  <a:gd name="T61" fmla="*/ T60 w 6132"/>
                                  <a:gd name="T62" fmla="+- 0 -1120 -4708"/>
                                  <a:gd name="T63" fmla="*/ -1120 h 35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6132" h="3588">
                                    <a:moveTo>
                                      <a:pt x="0" y="2522"/>
                                    </a:moveTo>
                                    <a:lnTo>
                                      <a:pt x="1953" y="2522"/>
                                    </a:lnTo>
                                    <a:lnTo>
                                      <a:pt x="2045" y="2443"/>
                                    </a:lnTo>
                                    <a:lnTo>
                                      <a:pt x="2133" y="1965"/>
                                    </a:lnTo>
                                    <a:lnTo>
                                      <a:pt x="2222" y="1212"/>
                                    </a:lnTo>
                                    <a:lnTo>
                                      <a:pt x="2311" y="473"/>
                                    </a:lnTo>
                                    <a:lnTo>
                                      <a:pt x="2400" y="19"/>
                                    </a:lnTo>
                                    <a:lnTo>
                                      <a:pt x="2489" y="0"/>
                                    </a:lnTo>
                                    <a:lnTo>
                                      <a:pt x="2577" y="408"/>
                                    </a:lnTo>
                                    <a:lnTo>
                                      <a:pt x="2666" y="1087"/>
                                    </a:lnTo>
                                    <a:lnTo>
                                      <a:pt x="2755" y="1805"/>
                                    </a:lnTo>
                                    <a:lnTo>
                                      <a:pt x="2844" y="2321"/>
                                    </a:lnTo>
                                    <a:lnTo>
                                      <a:pt x="2933" y="2522"/>
                                    </a:lnTo>
                                    <a:lnTo>
                                      <a:pt x="6132" y="2522"/>
                                    </a:lnTo>
                                    <a:moveTo>
                                      <a:pt x="1243" y="3588"/>
                                    </a:moveTo>
                                    <a:lnTo>
                                      <a:pt x="1783" y="3588"/>
                                    </a:lnTo>
                                  </a:path>
                                </a:pathLst>
                              </a:custGeom>
                              <a:noFill/>
                              <a:ln w="1524">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8067886" name="Text Box 136"/>
                            <wps:cNvSpPr txBox="1">
                              <a:spLocks noChangeArrowheads="1"/>
                            </wps:cNvSpPr>
                            <wps:spPr bwMode="auto">
                              <a:xfrm>
                                <a:off x="133350" y="241300"/>
                                <a:ext cx="153224" cy="1132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E2D34"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20</w:t>
                                  </w:r>
                                </w:p>
                              </w:txbxContent>
                            </wps:txbx>
                            <wps:bodyPr rot="0" vert="horz" wrap="square" lIns="0" tIns="0" rIns="0" bIns="0" anchor="t" anchorCtr="0" upright="1">
                              <a:noAutofit/>
                            </wps:bodyPr>
                          </wps:wsp>
                          <wps:wsp>
                            <wps:cNvPr id="2031034134" name="Text Box 137"/>
                            <wps:cNvSpPr txBox="1">
                              <a:spLocks noChangeArrowheads="1"/>
                            </wps:cNvSpPr>
                            <wps:spPr bwMode="auto">
                              <a:xfrm>
                                <a:off x="120650" y="552450"/>
                                <a:ext cx="153224" cy="1090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58E48E"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5</w:t>
                                  </w:r>
                                </w:p>
                              </w:txbxContent>
                            </wps:txbx>
                            <wps:bodyPr rot="0" vert="horz" wrap="square" lIns="0" tIns="0" rIns="0" bIns="0" anchor="t" anchorCtr="0" upright="1">
                              <a:noAutofit/>
                            </wps:bodyPr>
                          </wps:wsp>
                          <wps:wsp>
                            <wps:cNvPr id="1835978773" name="Text Box 138"/>
                            <wps:cNvSpPr txBox="1">
                              <a:spLocks noChangeArrowheads="1"/>
                            </wps:cNvSpPr>
                            <wps:spPr bwMode="auto">
                              <a:xfrm>
                                <a:off x="107950" y="863600"/>
                                <a:ext cx="190865" cy="103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44EC10"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w:t>
                                  </w:r>
                                </w:p>
                              </w:txbxContent>
                            </wps:txbx>
                            <wps:bodyPr rot="0" vert="horz" wrap="square" lIns="0" tIns="0" rIns="0" bIns="0" anchor="t" anchorCtr="0" upright="1">
                              <a:noAutofit/>
                            </wps:bodyPr>
                          </wps:wsp>
                          <wps:wsp>
                            <wps:cNvPr id="407913739" name="Text Box 139"/>
                            <wps:cNvSpPr txBox="1">
                              <a:spLocks noChangeArrowheads="1"/>
                            </wps:cNvSpPr>
                            <wps:spPr bwMode="auto">
                              <a:xfrm>
                                <a:off x="134731" y="1162050"/>
                                <a:ext cx="131172" cy="106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0D86F"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5</w:t>
                                  </w:r>
                                </w:p>
                              </w:txbxContent>
                            </wps:txbx>
                            <wps:bodyPr rot="0" vert="horz" wrap="square" lIns="0" tIns="0" rIns="0" bIns="0" anchor="t" anchorCtr="0" upright="1">
                              <a:noAutofit/>
                            </wps:bodyPr>
                          </wps:wsp>
                          <wps:wsp>
                            <wps:cNvPr id="290067295" name="Text Box 141"/>
                            <wps:cNvSpPr txBox="1">
                              <a:spLocks noChangeArrowheads="1"/>
                            </wps:cNvSpPr>
                            <wps:spPr bwMode="auto">
                              <a:xfrm>
                                <a:off x="736600" y="1562100"/>
                                <a:ext cx="183261" cy="1058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0420"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1</w:t>
                                  </w:r>
                                </w:p>
                              </w:txbxContent>
                            </wps:txbx>
                            <wps:bodyPr rot="0" vert="horz" wrap="square" lIns="0" tIns="0" rIns="0" bIns="0" anchor="t" anchorCtr="0" upright="1">
                              <a:noAutofit/>
                            </wps:bodyPr>
                          </wps:wsp>
                          <wps:wsp>
                            <wps:cNvPr id="1203477722" name="Text Box 142"/>
                            <wps:cNvSpPr txBox="1">
                              <a:spLocks noChangeArrowheads="1"/>
                            </wps:cNvSpPr>
                            <wps:spPr bwMode="auto">
                              <a:xfrm>
                                <a:off x="1250950" y="1562100"/>
                                <a:ext cx="248657" cy="1237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D713C4"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w:t>
                                  </w:r>
                                </w:p>
                              </w:txbxContent>
                            </wps:txbx>
                            <wps:bodyPr rot="0" vert="horz" wrap="square" lIns="0" tIns="0" rIns="0" bIns="0" anchor="t" anchorCtr="0" upright="1">
                              <a:noAutofit/>
                            </wps:bodyPr>
                          </wps:wsp>
                          <wps:wsp>
                            <wps:cNvPr id="724698015" name="Text Box 143"/>
                            <wps:cNvSpPr txBox="1">
                              <a:spLocks noChangeArrowheads="1"/>
                            </wps:cNvSpPr>
                            <wps:spPr bwMode="auto">
                              <a:xfrm>
                                <a:off x="1677893" y="1562100"/>
                                <a:ext cx="310249" cy="1270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1E45BA"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0</w:t>
                                  </w:r>
                                </w:p>
                              </w:txbxContent>
                            </wps:txbx>
                            <wps:bodyPr rot="0" vert="horz" wrap="square" lIns="0" tIns="0" rIns="0" bIns="0" anchor="t" anchorCtr="0" upright="1">
                              <a:noAutofit/>
                            </wps:bodyPr>
                          </wps:wsp>
                          <wps:wsp>
                            <wps:cNvPr id="1865756345" name="Text Box 144"/>
                            <wps:cNvSpPr txBox="1">
                              <a:spLocks noChangeArrowheads="1"/>
                            </wps:cNvSpPr>
                            <wps:spPr bwMode="auto">
                              <a:xfrm>
                                <a:off x="2214183" y="1562100"/>
                                <a:ext cx="337810" cy="1237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65F6C5"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00</w:t>
                                  </w:r>
                                </w:p>
                              </w:txbxContent>
                            </wps:txbx>
                            <wps:bodyPr rot="0" vert="horz" wrap="square" lIns="0" tIns="0" rIns="0" bIns="0" anchor="t" anchorCtr="0" upright="1">
                              <a:noAutofit/>
                            </wps:bodyPr>
                          </wps:wsp>
                          <wps:wsp>
                            <wps:cNvPr id="532391926" name="Text Box 145"/>
                            <wps:cNvSpPr txBox="1">
                              <a:spLocks noChangeArrowheads="1"/>
                            </wps:cNvSpPr>
                            <wps:spPr bwMode="auto">
                              <a:xfrm>
                                <a:off x="2642111" y="1562100"/>
                                <a:ext cx="463128" cy="19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8A354"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000</w:t>
                                  </w:r>
                                </w:p>
                              </w:txbxContent>
                            </wps:txbx>
                            <wps:bodyPr rot="0" vert="horz" wrap="square" lIns="0" tIns="0" rIns="0" bIns="0" anchor="t" anchorCtr="0" upright="1">
                              <a:noAutofit/>
                            </wps:bodyPr>
                          </wps:wsp>
                          <wps:wsp>
                            <wps:cNvPr id="71341551" name="Text Box 98"/>
                            <wps:cNvSpPr txBox="1">
                              <a:spLocks noChangeArrowheads="1"/>
                            </wps:cNvSpPr>
                            <wps:spPr bwMode="auto">
                              <a:xfrm>
                                <a:off x="751636" y="-75919"/>
                                <a:ext cx="1852514" cy="265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EBD76" w14:textId="77777777" w:rsidR="001A01BB" w:rsidRPr="00A11543" w:rsidRDefault="001A01BB" w:rsidP="001A01BB">
                                  <w:pPr>
                                    <w:spacing w:line="276" w:lineRule="auto"/>
                                    <w:jc w:val="center"/>
                                    <w:rPr>
                                      <w:sz w:val="20"/>
                                      <w:szCs w:val="20"/>
                                    </w:rPr>
                                  </w:pPr>
                                  <w:r w:rsidRPr="00A11543">
                                    <w:rPr>
                                      <w:sz w:val="20"/>
                                      <w:szCs w:val="20"/>
                                    </w:rPr>
                                    <w:t>Size</w:t>
                                  </w:r>
                                  <w:r w:rsidRPr="00A11543">
                                    <w:rPr>
                                      <w:spacing w:val="10"/>
                                      <w:sz w:val="20"/>
                                      <w:szCs w:val="20"/>
                                    </w:rPr>
                                    <w:t xml:space="preserve"> </w:t>
                                  </w:r>
                                  <w:r w:rsidRPr="00A11543">
                                    <w:rPr>
                                      <w:sz w:val="20"/>
                                      <w:szCs w:val="20"/>
                                    </w:rPr>
                                    <w:t>Distribution</w:t>
                                  </w:r>
                                  <w:r w:rsidRPr="00A11543">
                                    <w:rPr>
                                      <w:spacing w:val="10"/>
                                      <w:sz w:val="20"/>
                                      <w:szCs w:val="20"/>
                                    </w:rPr>
                                    <w:t xml:space="preserve"> </w:t>
                                  </w:r>
                                  <w:r w:rsidRPr="00A11543">
                                    <w:rPr>
                                      <w:sz w:val="20"/>
                                      <w:szCs w:val="20"/>
                                    </w:rPr>
                                    <w:t>by</w:t>
                                  </w:r>
                                  <w:r w:rsidRPr="00A11543">
                                    <w:rPr>
                                      <w:spacing w:val="8"/>
                                      <w:sz w:val="20"/>
                                      <w:szCs w:val="20"/>
                                    </w:rPr>
                                    <w:t xml:space="preserve"> </w:t>
                                  </w:r>
                                  <w:r w:rsidRPr="00A11543">
                                    <w:rPr>
                                      <w:sz w:val="20"/>
                                      <w:szCs w:val="20"/>
                                    </w:rPr>
                                    <w:t>Intensity</w:t>
                                  </w:r>
                                </w:p>
                              </w:txbxContent>
                            </wps:txbx>
                            <wps:bodyPr rot="0" vert="horz" wrap="square" lIns="0" tIns="36000" rIns="0" bIns="0" anchor="ctr" anchorCtr="0" upright="1">
                              <a:noAutofit/>
                            </wps:bodyPr>
                          </wps:wsp>
                          <wps:wsp>
                            <wps:cNvPr id="971971984" name="Text Box 8"/>
                            <wps:cNvSpPr txBox="1">
                              <a:spLocks noChangeArrowheads="1"/>
                            </wps:cNvSpPr>
                            <wps:spPr bwMode="auto">
                              <a:xfrm>
                                <a:off x="-68328" y="181207"/>
                                <a:ext cx="188979" cy="1378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9719BB" w14:textId="77777777" w:rsidR="001A01BB" w:rsidRPr="00A11543" w:rsidRDefault="001A01BB" w:rsidP="001A01BB">
                                  <w:pPr>
                                    <w:spacing w:line="240" w:lineRule="auto"/>
                                    <w:ind w:left="20"/>
                                    <w:rPr>
                                      <w:sz w:val="20"/>
                                      <w:szCs w:val="20"/>
                                    </w:rPr>
                                  </w:pPr>
                                  <w:r w:rsidRPr="00A11543">
                                    <w:rPr>
                                      <w:sz w:val="20"/>
                                      <w:szCs w:val="20"/>
                                    </w:rPr>
                                    <w:t>Intensity</w:t>
                                  </w:r>
                                  <w:r w:rsidRPr="00A11543">
                                    <w:rPr>
                                      <w:spacing w:val="13"/>
                                      <w:sz w:val="20"/>
                                      <w:szCs w:val="20"/>
                                    </w:rPr>
                                    <w:t xml:space="preserve"> </w:t>
                                  </w:r>
                                  <w:r w:rsidRPr="00A11543">
                                    <w:rPr>
                                      <w:sz w:val="20"/>
                                      <w:szCs w:val="20"/>
                                    </w:rPr>
                                    <w:t>(Percent)</w:t>
                                  </w:r>
                                </w:p>
                              </w:txbxContent>
                            </wps:txbx>
                            <wps:bodyPr rot="0" vert="vert270" wrap="square" lIns="0" tIns="0" rIns="0" bIns="0" anchor="t" anchorCtr="0" upright="1">
                              <a:noAutofit/>
                            </wps:bodyPr>
                          </wps:wsp>
                          <wps:wsp>
                            <wps:cNvPr id="1323271281" name="Text Box 103"/>
                            <wps:cNvSpPr txBox="1">
                              <a:spLocks noChangeArrowheads="1"/>
                            </wps:cNvSpPr>
                            <wps:spPr bwMode="auto">
                              <a:xfrm>
                                <a:off x="145913" y="1381723"/>
                                <a:ext cx="120058" cy="192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2E7D1"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0</w:t>
                                  </w:r>
                                </w:p>
                              </w:txbxContent>
                            </wps:txbx>
                            <wps:bodyPr rot="0" vert="horz" wrap="square" lIns="0" tIns="0" rIns="0" bIns="0" anchor="t" anchorCtr="0" upright="1">
                              <a:noAutofit/>
                            </wps:bodyPr>
                          </wps:wsp>
                          <wps:wsp>
                            <wps:cNvPr id="1983400947" name="Text Box 110"/>
                            <wps:cNvSpPr txBox="1">
                              <a:spLocks noChangeArrowheads="1"/>
                            </wps:cNvSpPr>
                            <wps:spPr bwMode="auto">
                              <a:xfrm>
                                <a:off x="1035050" y="1869718"/>
                                <a:ext cx="1219200" cy="181439"/>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2D43E37A" w14:textId="77777777" w:rsidR="001A01BB" w:rsidRPr="009D1EB3" w:rsidRDefault="001A01BB" w:rsidP="001A01BB">
                                  <w:pPr>
                                    <w:spacing w:before="31" w:line="240" w:lineRule="auto"/>
                                    <w:jc w:val="center"/>
                                    <w:rPr>
                                      <w:sz w:val="16"/>
                                      <w:szCs w:val="16"/>
                                      <w14:textOutline w14:w="9525" w14:cap="rnd" w14:cmpd="sng" w14:algn="ctr">
                                        <w14:noFill/>
                                        <w14:prstDash w14:val="solid"/>
                                        <w14:bevel/>
                                      </w14:textOutline>
                                    </w:rPr>
                                  </w:pPr>
                                  <w:r w:rsidRPr="009D1EB3">
                                    <w:rPr>
                                      <w:spacing w:val="-1"/>
                                      <w:w w:val="105"/>
                                      <w:sz w:val="16"/>
                                      <w:szCs w:val="16"/>
                                      <w14:textOutline w14:w="9525" w14:cap="rnd" w14:cmpd="sng" w14:algn="ctr">
                                        <w14:noFill/>
                                        <w14:prstDash w14:val="solid"/>
                                        <w14:bevel/>
                                      </w14:textOutline>
                                    </w:rPr>
                                    <w:t>Record</w:t>
                                  </w:r>
                                  <w:r w:rsidRPr="009D1EB3">
                                    <w:rPr>
                                      <w:spacing w:val="-11"/>
                                      <w:w w:val="105"/>
                                      <w:sz w:val="16"/>
                                      <w:szCs w:val="16"/>
                                      <w14:textOutline w14:w="9525" w14:cap="rnd" w14:cmpd="sng" w14:algn="ctr">
                                        <w14:noFill/>
                                        <w14:prstDash w14:val="solid"/>
                                        <w14:bevel/>
                                      </w14:textOutline>
                                    </w:rPr>
                                    <w:t xml:space="preserve"> </w:t>
                                  </w:r>
                                  <w:r w:rsidRPr="009D1EB3">
                                    <w:rPr>
                                      <w:spacing w:val="-1"/>
                                      <w:w w:val="105"/>
                                      <w:sz w:val="16"/>
                                      <w:szCs w:val="16"/>
                                      <w14:textOutline w14:w="9525" w14:cap="rnd" w14:cmpd="sng" w14:algn="ctr">
                                        <w14:noFill/>
                                        <w14:prstDash w14:val="solid"/>
                                        <w14:bevel/>
                                      </w14:textOutline>
                                    </w:rPr>
                                    <w:t>20:</w:t>
                                  </w:r>
                                  <w:r w:rsidRPr="009D1EB3">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9D1EB3">
                                    <w:rPr>
                                      <w:w w:val="105"/>
                                      <w:sz w:val="16"/>
                                      <w:szCs w:val="16"/>
                                      <w14:textOutline w14:w="9525" w14:cap="rnd" w14:cmpd="sng" w14:algn="ctr">
                                        <w14:noFill/>
                                        <w14:prstDash w14:val="solid"/>
                                        <w14:bevel/>
                                      </w14:textOutline>
                                    </w:rPr>
                                    <w:t>verage</w:t>
                                  </w:r>
                                  <w:r w:rsidRPr="009D1EB3">
                                    <w:rPr>
                                      <w:spacing w:val="-10"/>
                                      <w:w w:val="105"/>
                                      <w:sz w:val="16"/>
                                      <w:szCs w:val="16"/>
                                      <w14:textOutline w14:w="9525" w14:cap="rnd" w14:cmpd="sng" w14:algn="ctr">
                                        <w14:noFill/>
                                        <w14:prstDash w14:val="solid"/>
                                        <w14:bevel/>
                                      </w14:textOutline>
                                    </w:rPr>
                                    <w:t xml:space="preserve"> </w:t>
                                  </w:r>
                                  <w:r w:rsidRPr="009D1EB3">
                                    <w:rPr>
                                      <w:w w:val="105"/>
                                      <w:sz w:val="16"/>
                                      <w:szCs w:val="16"/>
                                      <w14:textOutline w14:w="9525" w14:cap="rnd" w14:cmpd="sng" w14:algn="ctr">
                                        <w14:noFill/>
                                        <w14:prstDash w14:val="solid"/>
                                        <w14:bevel/>
                                      </w14:textOutline>
                                    </w:rPr>
                                    <w:t>15.</w:t>
                                  </w:r>
                                </w:p>
                              </w:txbxContent>
                            </wps:txbx>
                            <wps:bodyPr rot="0" vert="horz" wrap="square" lIns="0" tIns="0" rIns="0" bIns="0" anchor="t" anchorCtr="0" upright="1">
                              <a:noAutofit/>
                            </wps:bodyPr>
                          </wps:wsp>
                          <wps:wsp>
                            <wps:cNvPr id="947935652" name="Text Box 104"/>
                            <wps:cNvSpPr txBox="1">
                              <a:spLocks noChangeArrowheads="1"/>
                            </wps:cNvSpPr>
                            <wps:spPr bwMode="auto">
                              <a:xfrm>
                                <a:off x="2596559" y="1814460"/>
                                <a:ext cx="291036" cy="2505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7A9767" w14:textId="77777777" w:rsidR="001A01BB" w:rsidRPr="00A838E8" w:rsidRDefault="001A01BB" w:rsidP="001A01BB">
                                  <w:pPr>
                                    <w:spacing w:line="276" w:lineRule="auto"/>
                                    <w:rPr>
                                      <w:b/>
                                      <w:bCs/>
                                      <w:sz w:val="24"/>
                                    </w:rPr>
                                  </w:pPr>
                                  <w:r w:rsidRPr="00A838E8">
                                    <w:rPr>
                                      <w:b/>
                                      <w:bCs/>
                                      <w:w w:val="102"/>
                                      <w:sz w:val="24"/>
                                    </w:rPr>
                                    <w:t>F2</w:t>
                                  </w:r>
                                </w:p>
                              </w:txbxContent>
                            </wps:txbx>
                            <wps:bodyPr rot="0" vert="horz" wrap="square" lIns="0" tIns="0" rIns="0" bIns="0" anchor="t" anchorCtr="0" upright="1">
                              <a:noAutofit/>
                            </wps:bodyPr>
                          </wps:wsp>
                          <wps:wsp>
                            <wps:cNvPr id="1808794344" name="Text Box 109"/>
                            <wps:cNvSpPr txBox="1">
                              <a:spLocks noChangeArrowheads="1"/>
                            </wps:cNvSpPr>
                            <wps:spPr bwMode="auto">
                              <a:xfrm>
                                <a:off x="1232315" y="1689099"/>
                                <a:ext cx="776689" cy="2159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0F159C" w14:textId="77777777" w:rsidR="001A01BB" w:rsidRPr="00A11543" w:rsidRDefault="001A01BB" w:rsidP="001A01BB">
                                  <w:pPr>
                                    <w:spacing w:line="276" w:lineRule="auto"/>
                                    <w:rPr>
                                      <w:sz w:val="20"/>
                                      <w:szCs w:val="20"/>
                                    </w:rPr>
                                  </w:pPr>
                                  <w:r w:rsidRPr="00A11543">
                                    <w:rPr>
                                      <w:spacing w:val="-1"/>
                                      <w:w w:val="105"/>
                                      <w:sz w:val="20"/>
                                      <w:szCs w:val="20"/>
                                    </w:rPr>
                                    <w:t>Size</w:t>
                                  </w:r>
                                  <w:r w:rsidRPr="00A11543">
                                    <w:rPr>
                                      <w:spacing w:val="-11"/>
                                      <w:w w:val="105"/>
                                      <w:sz w:val="20"/>
                                      <w:szCs w:val="20"/>
                                    </w:rPr>
                                    <w:t xml:space="preserve"> </w:t>
                                  </w:r>
                                  <w:r w:rsidRPr="00A11543">
                                    <w:rPr>
                                      <w:spacing w:val="-1"/>
                                      <w:w w:val="105"/>
                                      <w:sz w:val="20"/>
                                      <w:szCs w:val="20"/>
                                    </w:rPr>
                                    <w:t>(d.nm)</w:t>
                                  </w:r>
                                </w:p>
                              </w:txbxContent>
                            </wps:txbx>
                            <wps:bodyPr rot="0" vert="horz" wrap="square" lIns="0" tIns="0" rIns="0" bIns="0" anchor="t" anchorCtr="0" upright="1">
                              <a:noAutofit/>
                            </wps:bodyPr>
                          </wps:wsp>
                          <wps:wsp>
                            <wps:cNvPr id="1398118515" name="Text Box 103"/>
                            <wps:cNvSpPr txBox="1">
                              <a:spLocks noChangeArrowheads="1"/>
                            </wps:cNvSpPr>
                            <wps:spPr bwMode="auto">
                              <a:xfrm>
                                <a:off x="243923" y="1576042"/>
                                <a:ext cx="287538" cy="185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D2EE"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0.1</w:t>
                                  </w:r>
                                </w:p>
                              </w:txbxContent>
                            </wps:txbx>
                            <wps:bodyPr rot="0" vert="horz" wrap="square" lIns="0" tIns="0" rIns="0" bIns="0" anchor="t" anchorCtr="0" upright="1">
                              <a:noAutofit/>
                            </wps:bodyPr>
                          </wps:wsp>
                        </wpg:grpSp>
                      </wpg:grpSp>
                      <wpg:grpSp>
                        <wpg:cNvPr id="1514229976" name="Group 20"/>
                        <wpg:cNvGrpSpPr/>
                        <wpg:grpSpPr>
                          <a:xfrm>
                            <a:off x="2914650" y="2127250"/>
                            <a:ext cx="2787650" cy="1879600"/>
                            <a:chOff x="0" y="0"/>
                            <a:chExt cx="2819400" cy="1828800"/>
                          </a:xfrm>
                        </wpg:grpSpPr>
                        <wps:wsp>
                          <wps:cNvPr id="1890283264" name="docshape8"/>
                          <wps:cNvSpPr>
                            <a:spLocks/>
                          </wps:cNvSpPr>
                          <wps:spPr bwMode="auto">
                            <a:xfrm>
                              <a:off x="0" y="0"/>
                              <a:ext cx="2819400" cy="1828800"/>
                            </a:xfrm>
                            <a:custGeom>
                              <a:avLst/>
                              <a:gdLst>
                                <a:gd name="T0" fmla="+- 0 1711 1711"/>
                                <a:gd name="T1" fmla="*/ T0 w 8835"/>
                                <a:gd name="T2" fmla="+- 0 -5604 -5604"/>
                                <a:gd name="T3" fmla="*/ -5604 h 4752"/>
                                <a:gd name="T4" fmla="+- 0 10546 1711"/>
                                <a:gd name="T5" fmla="*/ T4 w 8835"/>
                                <a:gd name="T6" fmla="+- 0 -5604 -5604"/>
                                <a:gd name="T7" fmla="*/ -5604 h 4752"/>
                                <a:gd name="T8" fmla="+- 0 10546 1711"/>
                                <a:gd name="T9" fmla="*/ T8 w 8835"/>
                                <a:gd name="T10" fmla="+- 0 -852 -5604"/>
                                <a:gd name="T11" fmla="*/ -852 h 4752"/>
                                <a:gd name="T12" fmla="+- 0 1711 1711"/>
                                <a:gd name="T13" fmla="*/ T12 w 8835"/>
                                <a:gd name="T14" fmla="+- 0 -852 -5604"/>
                                <a:gd name="T15" fmla="*/ -852 h 4752"/>
                                <a:gd name="T16" fmla="+- 0 1711 1711"/>
                                <a:gd name="T17" fmla="*/ T16 w 8835"/>
                                <a:gd name="T18" fmla="+- 0 -5604 -5604"/>
                                <a:gd name="T19" fmla="*/ -5604 h 4752"/>
                                <a:gd name="T20" fmla="+- 0 1726 1711"/>
                                <a:gd name="T21" fmla="*/ T20 w 8835"/>
                                <a:gd name="T22" fmla="+- 0 -5604 -5604"/>
                                <a:gd name="T23" fmla="*/ -5604 h 4752"/>
                              </a:gdLst>
                              <a:ahLst/>
                              <a:cxnLst>
                                <a:cxn ang="0">
                                  <a:pos x="T1" y="T3"/>
                                </a:cxn>
                                <a:cxn ang="0">
                                  <a:pos x="T5" y="T7"/>
                                </a:cxn>
                                <a:cxn ang="0">
                                  <a:pos x="T9" y="T11"/>
                                </a:cxn>
                                <a:cxn ang="0">
                                  <a:pos x="T13" y="T15"/>
                                </a:cxn>
                                <a:cxn ang="0">
                                  <a:pos x="T17" y="T19"/>
                                </a:cxn>
                                <a:cxn ang="0">
                                  <a:pos x="T21" y="T23"/>
                                </a:cxn>
                              </a:cxnLst>
                              <a:rect l="0" t="0" r="r" b="b"/>
                              <a:pathLst>
                                <a:path w="8835" h="4752">
                                  <a:moveTo>
                                    <a:pt x="0" y="0"/>
                                  </a:moveTo>
                                  <a:lnTo>
                                    <a:pt x="8835" y="0"/>
                                  </a:lnTo>
                                  <a:lnTo>
                                    <a:pt x="8835" y="4752"/>
                                  </a:lnTo>
                                  <a:lnTo>
                                    <a:pt x="0" y="4752"/>
                                  </a:lnTo>
                                  <a:lnTo>
                                    <a:pt x="0" y="0"/>
                                  </a:lnTo>
                                  <a:lnTo>
                                    <a:pt x="15" y="0"/>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090890107" name="Group 19"/>
                          <wpg:cNvGrpSpPr/>
                          <wpg:grpSpPr>
                            <a:xfrm>
                              <a:off x="101600" y="11347"/>
                              <a:ext cx="2667000" cy="1772368"/>
                              <a:chOff x="-15008" y="-31044"/>
                              <a:chExt cx="3151641" cy="2056694"/>
                            </a:xfrm>
                          </wpg:grpSpPr>
                          <wps:wsp>
                            <wps:cNvPr id="513111451" name="docshape5"/>
                            <wps:cNvSpPr>
                              <a:spLocks/>
                            </wps:cNvSpPr>
                            <wps:spPr bwMode="auto">
                              <a:xfrm>
                                <a:off x="311150" y="260350"/>
                                <a:ext cx="2657407" cy="1213165"/>
                              </a:xfrm>
                              <a:custGeom>
                                <a:avLst/>
                                <a:gdLst>
                                  <a:gd name="T0" fmla="+- 0 2834 2834"/>
                                  <a:gd name="T1" fmla="*/ T0 w 6963"/>
                                  <a:gd name="T2" fmla="+- 0 -2876 -4887"/>
                                  <a:gd name="T3" fmla="*/ -2876 h 2686"/>
                                  <a:gd name="T4" fmla="+- 0 9797 2834"/>
                                  <a:gd name="T5" fmla="*/ T4 w 6963"/>
                                  <a:gd name="T6" fmla="+- 0 -2876 -4887"/>
                                  <a:gd name="T7" fmla="*/ -2876 h 2686"/>
                                  <a:gd name="T8" fmla="+- 0 2834 2834"/>
                                  <a:gd name="T9" fmla="*/ T8 w 6963"/>
                                  <a:gd name="T10" fmla="+- 0 -3536 -4887"/>
                                  <a:gd name="T11" fmla="*/ -3536 h 2686"/>
                                  <a:gd name="T12" fmla="+- 0 9797 2834"/>
                                  <a:gd name="T13" fmla="*/ T12 w 6963"/>
                                  <a:gd name="T14" fmla="+- 0 -3536 -4887"/>
                                  <a:gd name="T15" fmla="*/ -3536 h 2686"/>
                                  <a:gd name="T16" fmla="+- 0 2834 2834"/>
                                  <a:gd name="T17" fmla="*/ T16 w 6963"/>
                                  <a:gd name="T18" fmla="+- 0 -4210 -4887"/>
                                  <a:gd name="T19" fmla="*/ -4210 h 2686"/>
                                  <a:gd name="T20" fmla="+- 0 9797 2834"/>
                                  <a:gd name="T21" fmla="*/ T20 w 6963"/>
                                  <a:gd name="T22" fmla="+- 0 -4210 -4887"/>
                                  <a:gd name="T23" fmla="*/ -4210 h 2686"/>
                                  <a:gd name="T24" fmla="+- 0 2834 2834"/>
                                  <a:gd name="T25" fmla="*/ T24 w 6963"/>
                                  <a:gd name="T26" fmla="+- 0 -4887 -4887"/>
                                  <a:gd name="T27" fmla="*/ -4887 h 2686"/>
                                  <a:gd name="T28" fmla="+- 0 9797 2834"/>
                                  <a:gd name="T29" fmla="*/ T28 w 6963"/>
                                  <a:gd name="T30" fmla="+- 0 -4887 -4887"/>
                                  <a:gd name="T31" fmla="*/ -4887 h 2686"/>
                                  <a:gd name="T32" fmla="+- 0 4231 2834"/>
                                  <a:gd name="T33" fmla="*/ T32 w 6963"/>
                                  <a:gd name="T34" fmla="+- 0 -4887 -4887"/>
                                  <a:gd name="T35" fmla="*/ -4887 h 2686"/>
                                  <a:gd name="T36" fmla="+- 0 4231 2834"/>
                                  <a:gd name="T37" fmla="*/ T36 w 6963"/>
                                  <a:gd name="T38" fmla="+- 0 -2201 -4887"/>
                                  <a:gd name="T39" fmla="*/ -2201 h 2686"/>
                                  <a:gd name="T40" fmla="+- 0 5626 2834"/>
                                  <a:gd name="T41" fmla="*/ T40 w 6963"/>
                                  <a:gd name="T42" fmla="+- 0 -4887 -4887"/>
                                  <a:gd name="T43" fmla="*/ -4887 h 2686"/>
                                  <a:gd name="T44" fmla="+- 0 5626 2834"/>
                                  <a:gd name="T45" fmla="*/ T44 w 6963"/>
                                  <a:gd name="T46" fmla="+- 0 -2201 -4887"/>
                                  <a:gd name="T47" fmla="*/ -2201 h 2686"/>
                                  <a:gd name="T48" fmla="+- 0 7006 2834"/>
                                  <a:gd name="T49" fmla="*/ T48 w 6963"/>
                                  <a:gd name="T50" fmla="+- 0 -4887 -4887"/>
                                  <a:gd name="T51" fmla="*/ -4887 h 2686"/>
                                  <a:gd name="T52" fmla="+- 0 7006 2834"/>
                                  <a:gd name="T53" fmla="*/ T52 w 6963"/>
                                  <a:gd name="T54" fmla="+- 0 -2201 -4887"/>
                                  <a:gd name="T55" fmla="*/ -2201 h 2686"/>
                                  <a:gd name="T56" fmla="+- 0 8400 2834"/>
                                  <a:gd name="T57" fmla="*/ T56 w 6963"/>
                                  <a:gd name="T58" fmla="+- 0 -4887 -4887"/>
                                  <a:gd name="T59" fmla="*/ -4887 h 2686"/>
                                  <a:gd name="T60" fmla="+- 0 8400 2834"/>
                                  <a:gd name="T61" fmla="*/ T60 w 6963"/>
                                  <a:gd name="T62" fmla="+- 0 -2201 -4887"/>
                                  <a:gd name="T63" fmla="*/ -2201 h 2686"/>
                                  <a:gd name="T64" fmla="+- 0 9797 2834"/>
                                  <a:gd name="T65" fmla="*/ T64 w 6963"/>
                                  <a:gd name="T66" fmla="+- 0 -4887 -4887"/>
                                  <a:gd name="T67" fmla="*/ -4887 h 2686"/>
                                  <a:gd name="T68" fmla="+- 0 9797 2834"/>
                                  <a:gd name="T69" fmla="*/ T68 w 6963"/>
                                  <a:gd name="T70" fmla="+- 0 -2201 -4887"/>
                                  <a:gd name="T71" fmla="*/ -2201 h 26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963" h="2686">
                                    <a:moveTo>
                                      <a:pt x="0" y="2011"/>
                                    </a:moveTo>
                                    <a:lnTo>
                                      <a:pt x="6963" y="2011"/>
                                    </a:lnTo>
                                    <a:moveTo>
                                      <a:pt x="0" y="1351"/>
                                    </a:moveTo>
                                    <a:lnTo>
                                      <a:pt x="6963" y="1351"/>
                                    </a:lnTo>
                                    <a:moveTo>
                                      <a:pt x="0" y="677"/>
                                    </a:moveTo>
                                    <a:lnTo>
                                      <a:pt x="6963" y="677"/>
                                    </a:lnTo>
                                    <a:moveTo>
                                      <a:pt x="0" y="0"/>
                                    </a:moveTo>
                                    <a:lnTo>
                                      <a:pt x="6963" y="0"/>
                                    </a:lnTo>
                                    <a:moveTo>
                                      <a:pt x="1397" y="0"/>
                                    </a:moveTo>
                                    <a:lnTo>
                                      <a:pt x="1397" y="2686"/>
                                    </a:lnTo>
                                    <a:moveTo>
                                      <a:pt x="2792" y="0"/>
                                    </a:moveTo>
                                    <a:lnTo>
                                      <a:pt x="2792" y="2686"/>
                                    </a:lnTo>
                                    <a:moveTo>
                                      <a:pt x="4172" y="0"/>
                                    </a:moveTo>
                                    <a:lnTo>
                                      <a:pt x="4172" y="2686"/>
                                    </a:lnTo>
                                    <a:moveTo>
                                      <a:pt x="5566" y="0"/>
                                    </a:moveTo>
                                    <a:lnTo>
                                      <a:pt x="5566" y="2686"/>
                                    </a:lnTo>
                                    <a:moveTo>
                                      <a:pt x="6963" y="0"/>
                                    </a:moveTo>
                                    <a:lnTo>
                                      <a:pt x="6963" y="2686"/>
                                    </a:lnTo>
                                  </a:path>
                                </a:pathLst>
                              </a:custGeom>
                              <a:noFill/>
                              <a:ln w="9522">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265372" name="docshape6"/>
                            <wps:cNvSpPr>
                              <a:spLocks/>
                            </wps:cNvSpPr>
                            <wps:spPr bwMode="auto">
                              <a:xfrm>
                                <a:off x="304800" y="260350"/>
                                <a:ext cx="2668475" cy="1233942"/>
                              </a:xfrm>
                              <a:custGeom>
                                <a:avLst/>
                                <a:gdLst>
                                  <a:gd name="T0" fmla="+- 0 2834 2806"/>
                                  <a:gd name="T1" fmla="*/ T0 w 6992"/>
                                  <a:gd name="T2" fmla="+- 0 -2201 -4887"/>
                                  <a:gd name="T3" fmla="*/ -2201 h 2732"/>
                                  <a:gd name="T4" fmla="+- 0 2880 2806"/>
                                  <a:gd name="T5" fmla="*/ T4 w 6992"/>
                                  <a:gd name="T6" fmla="+- 0 -2201 -4887"/>
                                  <a:gd name="T7" fmla="*/ -2201 h 2732"/>
                                  <a:gd name="T8" fmla="+- 0 2880 2806"/>
                                  <a:gd name="T9" fmla="*/ T8 w 6992"/>
                                  <a:gd name="T10" fmla="+- 0 -2532 -4887"/>
                                  <a:gd name="T11" fmla="*/ -2532 h 2732"/>
                                  <a:gd name="T12" fmla="+- 0 2880 2806"/>
                                  <a:gd name="T13" fmla="*/ T12 w 6992"/>
                                  <a:gd name="T14" fmla="+- 0 -2876 -4887"/>
                                  <a:gd name="T15" fmla="*/ -2876 h 2732"/>
                                  <a:gd name="T16" fmla="+- 0 2880 2806"/>
                                  <a:gd name="T17" fmla="*/ T16 w 6992"/>
                                  <a:gd name="T18" fmla="+- 0 -3207 -4887"/>
                                  <a:gd name="T19" fmla="*/ -3207 h 2732"/>
                                  <a:gd name="T20" fmla="+- 0 2880 2806"/>
                                  <a:gd name="T21" fmla="*/ T20 w 6992"/>
                                  <a:gd name="T22" fmla="+- 0 -3536 -4887"/>
                                  <a:gd name="T23" fmla="*/ -3536 h 2732"/>
                                  <a:gd name="T24" fmla="+- 0 2880 2806"/>
                                  <a:gd name="T25" fmla="*/ T24 w 6992"/>
                                  <a:gd name="T26" fmla="+- 0 -3881 -4887"/>
                                  <a:gd name="T27" fmla="*/ -3881 h 2732"/>
                                  <a:gd name="T28" fmla="+- 0 2880 2806"/>
                                  <a:gd name="T29" fmla="*/ T28 w 6992"/>
                                  <a:gd name="T30" fmla="+- 0 -4210 -4887"/>
                                  <a:gd name="T31" fmla="*/ -4210 h 2732"/>
                                  <a:gd name="T32" fmla="+- 0 2880 2806"/>
                                  <a:gd name="T33" fmla="*/ T32 w 6992"/>
                                  <a:gd name="T34" fmla="+- 0 -4556 -4887"/>
                                  <a:gd name="T35" fmla="*/ -4556 h 2732"/>
                                  <a:gd name="T36" fmla="+- 0 2880 2806"/>
                                  <a:gd name="T37" fmla="*/ T36 w 6992"/>
                                  <a:gd name="T38" fmla="+- 0 -4887 -4887"/>
                                  <a:gd name="T39" fmla="*/ -4887 h 2732"/>
                                  <a:gd name="T40" fmla="+- 0 9797 2806"/>
                                  <a:gd name="T41" fmla="*/ T40 w 6992"/>
                                  <a:gd name="T42" fmla="+- 0 -2201 -4887"/>
                                  <a:gd name="T43" fmla="*/ -2201 h 2732"/>
                                  <a:gd name="T44" fmla="+- 0 2834 2806"/>
                                  <a:gd name="T45" fmla="*/ T44 w 6992"/>
                                  <a:gd name="T46" fmla="+- 0 -2156 -4887"/>
                                  <a:gd name="T47" fmla="*/ -2156 h 2732"/>
                                  <a:gd name="T48" fmla="+- 0 3254 2806"/>
                                  <a:gd name="T49" fmla="*/ T48 w 6992"/>
                                  <a:gd name="T50" fmla="+- 0 -2172 -4887"/>
                                  <a:gd name="T51" fmla="*/ -2172 h 2732"/>
                                  <a:gd name="T52" fmla="+- 0 3494 2806"/>
                                  <a:gd name="T53" fmla="*/ T52 w 6992"/>
                                  <a:gd name="T54" fmla="+- 0 -2172 -4887"/>
                                  <a:gd name="T55" fmla="*/ -2172 h 2732"/>
                                  <a:gd name="T56" fmla="+- 0 3674 2806"/>
                                  <a:gd name="T57" fmla="*/ T56 w 6992"/>
                                  <a:gd name="T58" fmla="+- 0 -2172 -4887"/>
                                  <a:gd name="T59" fmla="*/ -2172 h 2732"/>
                                  <a:gd name="T60" fmla="+- 0 3811 2806"/>
                                  <a:gd name="T61" fmla="*/ T60 w 6992"/>
                                  <a:gd name="T62" fmla="+- 0 -2172 -4887"/>
                                  <a:gd name="T63" fmla="*/ -2172 h 2732"/>
                                  <a:gd name="T64" fmla="+- 0 3914 2806"/>
                                  <a:gd name="T65" fmla="*/ T64 w 6992"/>
                                  <a:gd name="T66" fmla="+- 0 -2172 -4887"/>
                                  <a:gd name="T67" fmla="*/ -2172 h 2732"/>
                                  <a:gd name="T68" fmla="+- 0 4006 2806"/>
                                  <a:gd name="T69" fmla="*/ T68 w 6992"/>
                                  <a:gd name="T70" fmla="+- 0 -2172 -4887"/>
                                  <a:gd name="T71" fmla="*/ -2172 h 2732"/>
                                  <a:gd name="T72" fmla="+- 0 4094 2806"/>
                                  <a:gd name="T73" fmla="*/ T72 w 6992"/>
                                  <a:gd name="T74" fmla="+- 0 -2172 -4887"/>
                                  <a:gd name="T75" fmla="*/ -2172 h 2732"/>
                                  <a:gd name="T76" fmla="+- 0 4171 2806"/>
                                  <a:gd name="T77" fmla="*/ T76 w 6992"/>
                                  <a:gd name="T78" fmla="+- 0 -2172 -4887"/>
                                  <a:gd name="T79" fmla="*/ -2172 h 2732"/>
                                  <a:gd name="T80" fmla="+- 0 4231 2806"/>
                                  <a:gd name="T81" fmla="*/ T80 w 6992"/>
                                  <a:gd name="T82" fmla="+- 0 -2156 -4887"/>
                                  <a:gd name="T83" fmla="*/ -2156 h 2732"/>
                                  <a:gd name="T84" fmla="+- 0 4651 2806"/>
                                  <a:gd name="T85" fmla="*/ T84 w 6992"/>
                                  <a:gd name="T86" fmla="+- 0 -2172 -4887"/>
                                  <a:gd name="T87" fmla="*/ -2172 h 2732"/>
                                  <a:gd name="T88" fmla="+- 0 4891 2806"/>
                                  <a:gd name="T89" fmla="*/ T88 w 6992"/>
                                  <a:gd name="T90" fmla="+- 0 -2172 -4887"/>
                                  <a:gd name="T91" fmla="*/ -2172 h 2732"/>
                                  <a:gd name="T92" fmla="+- 0 5071 2806"/>
                                  <a:gd name="T93" fmla="*/ T92 w 6992"/>
                                  <a:gd name="T94" fmla="+- 0 -2172 -4887"/>
                                  <a:gd name="T95" fmla="*/ -2172 h 2732"/>
                                  <a:gd name="T96" fmla="+- 0 5206 2806"/>
                                  <a:gd name="T97" fmla="*/ T96 w 6992"/>
                                  <a:gd name="T98" fmla="+- 0 -2172 -4887"/>
                                  <a:gd name="T99" fmla="*/ -2172 h 2732"/>
                                  <a:gd name="T100" fmla="+- 0 5311 2806"/>
                                  <a:gd name="T101" fmla="*/ T100 w 6992"/>
                                  <a:gd name="T102" fmla="+- 0 -2172 -4887"/>
                                  <a:gd name="T103" fmla="*/ -2172 h 2732"/>
                                  <a:gd name="T104" fmla="+- 0 5400 2806"/>
                                  <a:gd name="T105" fmla="*/ T104 w 6992"/>
                                  <a:gd name="T106" fmla="+- 0 -2172 -4887"/>
                                  <a:gd name="T107" fmla="*/ -2172 h 2732"/>
                                  <a:gd name="T108" fmla="+- 0 5491 2806"/>
                                  <a:gd name="T109" fmla="*/ T108 w 6992"/>
                                  <a:gd name="T110" fmla="+- 0 -2172 -4887"/>
                                  <a:gd name="T111" fmla="*/ -2172 h 2732"/>
                                  <a:gd name="T112" fmla="+- 0 5551 2806"/>
                                  <a:gd name="T113" fmla="*/ T112 w 6992"/>
                                  <a:gd name="T114" fmla="+- 0 -2172 -4887"/>
                                  <a:gd name="T115" fmla="*/ -2172 h 2732"/>
                                  <a:gd name="T116" fmla="+- 0 5626 2806"/>
                                  <a:gd name="T117" fmla="*/ T116 w 6992"/>
                                  <a:gd name="T118" fmla="+- 0 -2156 -4887"/>
                                  <a:gd name="T119" fmla="*/ -2156 h 2732"/>
                                  <a:gd name="T120" fmla="+- 0 6046 2806"/>
                                  <a:gd name="T121" fmla="*/ T120 w 6992"/>
                                  <a:gd name="T122" fmla="+- 0 -2172 -4887"/>
                                  <a:gd name="T123" fmla="*/ -2172 h 2732"/>
                                  <a:gd name="T124" fmla="+- 0 6286 2806"/>
                                  <a:gd name="T125" fmla="*/ T124 w 6992"/>
                                  <a:gd name="T126" fmla="+- 0 -2172 -4887"/>
                                  <a:gd name="T127" fmla="*/ -2172 h 2732"/>
                                  <a:gd name="T128" fmla="+- 0 6451 2806"/>
                                  <a:gd name="T129" fmla="*/ T128 w 6992"/>
                                  <a:gd name="T130" fmla="+- 0 -2172 -4887"/>
                                  <a:gd name="T131" fmla="*/ -2172 h 2732"/>
                                  <a:gd name="T132" fmla="+- 0 6586 2806"/>
                                  <a:gd name="T133" fmla="*/ T132 w 6992"/>
                                  <a:gd name="T134" fmla="+- 0 -2172 -4887"/>
                                  <a:gd name="T135" fmla="*/ -2172 h 2732"/>
                                  <a:gd name="T136" fmla="+- 0 6706 2806"/>
                                  <a:gd name="T137" fmla="*/ T136 w 6992"/>
                                  <a:gd name="T138" fmla="+- 0 -2172 -4887"/>
                                  <a:gd name="T139" fmla="*/ -2172 h 2732"/>
                                  <a:gd name="T140" fmla="+- 0 6797 2806"/>
                                  <a:gd name="T141" fmla="*/ T140 w 6992"/>
                                  <a:gd name="T142" fmla="+- 0 -2172 -4887"/>
                                  <a:gd name="T143" fmla="*/ -2172 h 2732"/>
                                  <a:gd name="T144" fmla="+- 0 6871 2806"/>
                                  <a:gd name="T145" fmla="*/ T144 w 6992"/>
                                  <a:gd name="T146" fmla="+- 0 -2172 -4887"/>
                                  <a:gd name="T147" fmla="*/ -2172 h 2732"/>
                                  <a:gd name="T148" fmla="+- 0 6946 2806"/>
                                  <a:gd name="T149" fmla="*/ T148 w 6992"/>
                                  <a:gd name="T150" fmla="+- 0 -2172 -4887"/>
                                  <a:gd name="T151" fmla="*/ -2172 h 2732"/>
                                  <a:gd name="T152" fmla="+- 0 7006 2806"/>
                                  <a:gd name="T153" fmla="*/ T152 w 6992"/>
                                  <a:gd name="T154" fmla="+- 0 -2156 -4887"/>
                                  <a:gd name="T155" fmla="*/ -2156 h 2732"/>
                                  <a:gd name="T156" fmla="+- 0 7426 2806"/>
                                  <a:gd name="T157" fmla="*/ T156 w 6992"/>
                                  <a:gd name="T158" fmla="+- 0 -2172 -4887"/>
                                  <a:gd name="T159" fmla="*/ -2172 h 2732"/>
                                  <a:gd name="T160" fmla="+- 0 7680 2806"/>
                                  <a:gd name="T161" fmla="*/ T160 w 6992"/>
                                  <a:gd name="T162" fmla="+- 0 -2172 -4887"/>
                                  <a:gd name="T163" fmla="*/ -2172 h 2732"/>
                                  <a:gd name="T164" fmla="+- 0 7846 2806"/>
                                  <a:gd name="T165" fmla="*/ T164 w 6992"/>
                                  <a:gd name="T166" fmla="+- 0 -2172 -4887"/>
                                  <a:gd name="T167" fmla="*/ -2172 h 2732"/>
                                  <a:gd name="T168" fmla="+- 0 7980 2806"/>
                                  <a:gd name="T169" fmla="*/ T168 w 6992"/>
                                  <a:gd name="T170" fmla="+- 0 -2172 -4887"/>
                                  <a:gd name="T171" fmla="*/ -2172 h 2732"/>
                                  <a:gd name="T172" fmla="+- 0 8100 2806"/>
                                  <a:gd name="T173" fmla="*/ T172 w 6992"/>
                                  <a:gd name="T174" fmla="+- 0 -2172 -4887"/>
                                  <a:gd name="T175" fmla="*/ -2172 h 2732"/>
                                  <a:gd name="T176" fmla="+- 0 8191 2806"/>
                                  <a:gd name="T177" fmla="*/ T176 w 6992"/>
                                  <a:gd name="T178" fmla="+- 0 -2172 -4887"/>
                                  <a:gd name="T179" fmla="*/ -2172 h 2732"/>
                                  <a:gd name="T180" fmla="+- 0 8266 2806"/>
                                  <a:gd name="T181" fmla="*/ T180 w 6992"/>
                                  <a:gd name="T182" fmla="+- 0 -2172 -4887"/>
                                  <a:gd name="T183" fmla="*/ -2172 h 2732"/>
                                  <a:gd name="T184" fmla="+- 0 8340 2806"/>
                                  <a:gd name="T185" fmla="*/ T184 w 6992"/>
                                  <a:gd name="T186" fmla="+- 0 -2172 -4887"/>
                                  <a:gd name="T187" fmla="*/ -2172 h 2732"/>
                                  <a:gd name="T188" fmla="+- 0 8400 2806"/>
                                  <a:gd name="T189" fmla="*/ T188 w 6992"/>
                                  <a:gd name="T190" fmla="+- 0 -2156 -4887"/>
                                  <a:gd name="T191" fmla="*/ -2156 h 2732"/>
                                  <a:gd name="T192" fmla="+- 0 8820 2806"/>
                                  <a:gd name="T193" fmla="*/ T192 w 6992"/>
                                  <a:gd name="T194" fmla="+- 0 -2172 -4887"/>
                                  <a:gd name="T195" fmla="*/ -2172 h 2732"/>
                                  <a:gd name="T196" fmla="+- 0 9060 2806"/>
                                  <a:gd name="T197" fmla="*/ T196 w 6992"/>
                                  <a:gd name="T198" fmla="+- 0 -2172 -4887"/>
                                  <a:gd name="T199" fmla="*/ -2172 h 2732"/>
                                  <a:gd name="T200" fmla="+- 0 9240 2806"/>
                                  <a:gd name="T201" fmla="*/ T200 w 6992"/>
                                  <a:gd name="T202" fmla="+- 0 -2172 -4887"/>
                                  <a:gd name="T203" fmla="*/ -2172 h 2732"/>
                                  <a:gd name="T204" fmla="+- 0 9377 2806"/>
                                  <a:gd name="T205" fmla="*/ T204 w 6992"/>
                                  <a:gd name="T206" fmla="+- 0 -2172 -4887"/>
                                  <a:gd name="T207" fmla="*/ -2172 h 2732"/>
                                  <a:gd name="T208" fmla="+- 0 9480 2806"/>
                                  <a:gd name="T209" fmla="*/ T208 w 6992"/>
                                  <a:gd name="T210" fmla="+- 0 -2172 -4887"/>
                                  <a:gd name="T211" fmla="*/ -2172 h 2732"/>
                                  <a:gd name="T212" fmla="+- 0 9586 2806"/>
                                  <a:gd name="T213" fmla="*/ T212 w 6992"/>
                                  <a:gd name="T214" fmla="+- 0 -2172 -4887"/>
                                  <a:gd name="T215" fmla="*/ -2172 h 2732"/>
                                  <a:gd name="T216" fmla="+- 0 9660 2806"/>
                                  <a:gd name="T217" fmla="*/ T216 w 6992"/>
                                  <a:gd name="T218" fmla="+- 0 -2172 -4887"/>
                                  <a:gd name="T219" fmla="*/ -2172 h 2732"/>
                                  <a:gd name="T220" fmla="+- 0 9737 2806"/>
                                  <a:gd name="T221" fmla="*/ T220 w 6992"/>
                                  <a:gd name="T222" fmla="+- 0 -2172 -4887"/>
                                  <a:gd name="T223" fmla="*/ -2172 h 2732"/>
                                  <a:gd name="T224" fmla="+- 0 9797 2806"/>
                                  <a:gd name="T225" fmla="*/ T224 w 6992"/>
                                  <a:gd name="T226" fmla="+- 0 -2156 -4887"/>
                                  <a:gd name="T227" fmla="*/ -2156 h 2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992" h="2732">
                                    <a:moveTo>
                                      <a:pt x="28" y="0"/>
                                    </a:moveTo>
                                    <a:lnTo>
                                      <a:pt x="28" y="2686"/>
                                    </a:lnTo>
                                    <a:moveTo>
                                      <a:pt x="0" y="2686"/>
                                    </a:moveTo>
                                    <a:lnTo>
                                      <a:pt x="74" y="2686"/>
                                    </a:lnTo>
                                    <a:moveTo>
                                      <a:pt x="0" y="2355"/>
                                    </a:moveTo>
                                    <a:lnTo>
                                      <a:pt x="74" y="2355"/>
                                    </a:lnTo>
                                    <a:moveTo>
                                      <a:pt x="0" y="2011"/>
                                    </a:moveTo>
                                    <a:lnTo>
                                      <a:pt x="74" y="2011"/>
                                    </a:lnTo>
                                    <a:moveTo>
                                      <a:pt x="0" y="1680"/>
                                    </a:moveTo>
                                    <a:lnTo>
                                      <a:pt x="74" y="1680"/>
                                    </a:lnTo>
                                    <a:moveTo>
                                      <a:pt x="0" y="1351"/>
                                    </a:moveTo>
                                    <a:lnTo>
                                      <a:pt x="74" y="1351"/>
                                    </a:lnTo>
                                    <a:moveTo>
                                      <a:pt x="0" y="1006"/>
                                    </a:moveTo>
                                    <a:lnTo>
                                      <a:pt x="74" y="1006"/>
                                    </a:lnTo>
                                    <a:moveTo>
                                      <a:pt x="0" y="677"/>
                                    </a:moveTo>
                                    <a:lnTo>
                                      <a:pt x="74" y="677"/>
                                    </a:lnTo>
                                    <a:moveTo>
                                      <a:pt x="0" y="331"/>
                                    </a:moveTo>
                                    <a:lnTo>
                                      <a:pt x="74" y="331"/>
                                    </a:lnTo>
                                    <a:moveTo>
                                      <a:pt x="0" y="0"/>
                                    </a:moveTo>
                                    <a:lnTo>
                                      <a:pt x="74" y="0"/>
                                    </a:lnTo>
                                    <a:moveTo>
                                      <a:pt x="28" y="2686"/>
                                    </a:moveTo>
                                    <a:lnTo>
                                      <a:pt x="6991" y="2686"/>
                                    </a:lnTo>
                                    <a:moveTo>
                                      <a:pt x="28" y="2655"/>
                                    </a:moveTo>
                                    <a:lnTo>
                                      <a:pt x="28" y="2731"/>
                                    </a:lnTo>
                                    <a:moveTo>
                                      <a:pt x="448" y="2671"/>
                                    </a:moveTo>
                                    <a:lnTo>
                                      <a:pt x="448" y="2715"/>
                                    </a:lnTo>
                                    <a:moveTo>
                                      <a:pt x="688" y="2671"/>
                                    </a:moveTo>
                                    <a:lnTo>
                                      <a:pt x="688" y="2715"/>
                                    </a:lnTo>
                                    <a:moveTo>
                                      <a:pt x="868" y="2671"/>
                                    </a:moveTo>
                                    <a:lnTo>
                                      <a:pt x="868" y="2715"/>
                                    </a:lnTo>
                                    <a:moveTo>
                                      <a:pt x="1005" y="2671"/>
                                    </a:moveTo>
                                    <a:lnTo>
                                      <a:pt x="1005" y="2715"/>
                                    </a:lnTo>
                                    <a:moveTo>
                                      <a:pt x="1108" y="2671"/>
                                    </a:moveTo>
                                    <a:lnTo>
                                      <a:pt x="1108" y="2715"/>
                                    </a:lnTo>
                                    <a:moveTo>
                                      <a:pt x="1200" y="2671"/>
                                    </a:moveTo>
                                    <a:lnTo>
                                      <a:pt x="1200" y="2715"/>
                                    </a:lnTo>
                                    <a:moveTo>
                                      <a:pt x="1288" y="2671"/>
                                    </a:moveTo>
                                    <a:lnTo>
                                      <a:pt x="1288" y="2715"/>
                                    </a:lnTo>
                                    <a:moveTo>
                                      <a:pt x="1365" y="2671"/>
                                    </a:moveTo>
                                    <a:lnTo>
                                      <a:pt x="1365" y="2715"/>
                                    </a:lnTo>
                                    <a:moveTo>
                                      <a:pt x="1425" y="2655"/>
                                    </a:moveTo>
                                    <a:lnTo>
                                      <a:pt x="1425" y="2731"/>
                                    </a:lnTo>
                                    <a:moveTo>
                                      <a:pt x="1845" y="2671"/>
                                    </a:moveTo>
                                    <a:lnTo>
                                      <a:pt x="1845" y="2715"/>
                                    </a:lnTo>
                                    <a:moveTo>
                                      <a:pt x="2085" y="2671"/>
                                    </a:moveTo>
                                    <a:lnTo>
                                      <a:pt x="2085" y="2715"/>
                                    </a:lnTo>
                                    <a:moveTo>
                                      <a:pt x="2265" y="2671"/>
                                    </a:moveTo>
                                    <a:lnTo>
                                      <a:pt x="2265" y="2715"/>
                                    </a:lnTo>
                                    <a:moveTo>
                                      <a:pt x="2400" y="2671"/>
                                    </a:moveTo>
                                    <a:lnTo>
                                      <a:pt x="2400" y="2715"/>
                                    </a:lnTo>
                                    <a:moveTo>
                                      <a:pt x="2505" y="2671"/>
                                    </a:moveTo>
                                    <a:lnTo>
                                      <a:pt x="2505" y="2715"/>
                                    </a:lnTo>
                                    <a:moveTo>
                                      <a:pt x="2594" y="2671"/>
                                    </a:moveTo>
                                    <a:lnTo>
                                      <a:pt x="2594" y="2715"/>
                                    </a:lnTo>
                                    <a:moveTo>
                                      <a:pt x="2685" y="2671"/>
                                    </a:moveTo>
                                    <a:lnTo>
                                      <a:pt x="2685" y="2715"/>
                                    </a:lnTo>
                                    <a:moveTo>
                                      <a:pt x="2745" y="2671"/>
                                    </a:moveTo>
                                    <a:lnTo>
                                      <a:pt x="2745" y="2715"/>
                                    </a:lnTo>
                                    <a:moveTo>
                                      <a:pt x="2820" y="2655"/>
                                    </a:moveTo>
                                    <a:lnTo>
                                      <a:pt x="2820" y="2731"/>
                                    </a:lnTo>
                                    <a:moveTo>
                                      <a:pt x="3240" y="2671"/>
                                    </a:moveTo>
                                    <a:lnTo>
                                      <a:pt x="3240" y="2715"/>
                                    </a:lnTo>
                                    <a:moveTo>
                                      <a:pt x="3480" y="2671"/>
                                    </a:moveTo>
                                    <a:lnTo>
                                      <a:pt x="3480" y="2715"/>
                                    </a:lnTo>
                                    <a:moveTo>
                                      <a:pt x="3645" y="2671"/>
                                    </a:moveTo>
                                    <a:lnTo>
                                      <a:pt x="3645" y="2715"/>
                                    </a:lnTo>
                                    <a:moveTo>
                                      <a:pt x="3780" y="2671"/>
                                    </a:moveTo>
                                    <a:lnTo>
                                      <a:pt x="3780" y="2715"/>
                                    </a:lnTo>
                                    <a:moveTo>
                                      <a:pt x="3900" y="2671"/>
                                    </a:moveTo>
                                    <a:lnTo>
                                      <a:pt x="3900" y="2715"/>
                                    </a:lnTo>
                                    <a:moveTo>
                                      <a:pt x="3991" y="2671"/>
                                    </a:moveTo>
                                    <a:lnTo>
                                      <a:pt x="3991" y="2715"/>
                                    </a:lnTo>
                                    <a:moveTo>
                                      <a:pt x="4065" y="2671"/>
                                    </a:moveTo>
                                    <a:lnTo>
                                      <a:pt x="4065" y="2715"/>
                                    </a:lnTo>
                                    <a:moveTo>
                                      <a:pt x="4140" y="2671"/>
                                    </a:moveTo>
                                    <a:lnTo>
                                      <a:pt x="4140" y="2715"/>
                                    </a:lnTo>
                                    <a:moveTo>
                                      <a:pt x="4200" y="2655"/>
                                    </a:moveTo>
                                    <a:lnTo>
                                      <a:pt x="4200" y="2731"/>
                                    </a:lnTo>
                                    <a:moveTo>
                                      <a:pt x="4620" y="2671"/>
                                    </a:moveTo>
                                    <a:lnTo>
                                      <a:pt x="4620" y="2715"/>
                                    </a:lnTo>
                                    <a:moveTo>
                                      <a:pt x="4874" y="2671"/>
                                    </a:moveTo>
                                    <a:lnTo>
                                      <a:pt x="4874" y="2715"/>
                                    </a:lnTo>
                                    <a:moveTo>
                                      <a:pt x="5040" y="2671"/>
                                    </a:moveTo>
                                    <a:lnTo>
                                      <a:pt x="5040" y="2715"/>
                                    </a:lnTo>
                                    <a:moveTo>
                                      <a:pt x="5174" y="2671"/>
                                    </a:moveTo>
                                    <a:lnTo>
                                      <a:pt x="5174" y="2715"/>
                                    </a:lnTo>
                                    <a:moveTo>
                                      <a:pt x="5294" y="2671"/>
                                    </a:moveTo>
                                    <a:lnTo>
                                      <a:pt x="5294" y="2715"/>
                                    </a:lnTo>
                                    <a:moveTo>
                                      <a:pt x="5385" y="2671"/>
                                    </a:moveTo>
                                    <a:lnTo>
                                      <a:pt x="5385" y="2715"/>
                                    </a:lnTo>
                                    <a:moveTo>
                                      <a:pt x="5460" y="2671"/>
                                    </a:moveTo>
                                    <a:lnTo>
                                      <a:pt x="5460" y="2715"/>
                                    </a:lnTo>
                                    <a:moveTo>
                                      <a:pt x="5534" y="2671"/>
                                    </a:moveTo>
                                    <a:lnTo>
                                      <a:pt x="5534" y="2715"/>
                                    </a:lnTo>
                                    <a:moveTo>
                                      <a:pt x="5594" y="2655"/>
                                    </a:moveTo>
                                    <a:lnTo>
                                      <a:pt x="5594" y="2731"/>
                                    </a:lnTo>
                                    <a:moveTo>
                                      <a:pt x="6014" y="2671"/>
                                    </a:moveTo>
                                    <a:lnTo>
                                      <a:pt x="6014" y="2715"/>
                                    </a:lnTo>
                                    <a:moveTo>
                                      <a:pt x="6254" y="2671"/>
                                    </a:moveTo>
                                    <a:lnTo>
                                      <a:pt x="6254" y="2715"/>
                                    </a:lnTo>
                                    <a:moveTo>
                                      <a:pt x="6434" y="2671"/>
                                    </a:moveTo>
                                    <a:lnTo>
                                      <a:pt x="6434" y="2715"/>
                                    </a:lnTo>
                                    <a:moveTo>
                                      <a:pt x="6571" y="2671"/>
                                    </a:moveTo>
                                    <a:lnTo>
                                      <a:pt x="6571" y="2715"/>
                                    </a:lnTo>
                                    <a:moveTo>
                                      <a:pt x="6674" y="2671"/>
                                    </a:moveTo>
                                    <a:lnTo>
                                      <a:pt x="6674" y="2715"/>
                                    </a:lnTo>
                                    <a:moveTo>
                                      <a:pt x="6780" y="2671"/>
                                    </a:moveTo>
                                    <a:lnTo>
                                      <a:pt x="6780" y="2715"/>
                                    </a:lnTo>
                                    <a:moveTo>
                                      <a:pt x="6854" y="2671"/>
                                    </a:moveTo>
                                    <a:lnTo>
                                      <a:pt x="6854" y="2715"/>
                                    </a:lnTo>
                                    <a:moveTo>
                                      <a:pt x="6931" y="2671"/>
                                    </a:moveTo>
                                    <a:lnTo>
                                      <a:pt x="6931" y="2715"/>
                                    </a:lnTo>
                                    <a:moveTo>
                                      <a:pt x="6991" y="2655"/>
                                    </a:moveTo>
                                    <a:lnTo>
                                      <a:pt x="6991" y="2731"/>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55902949" name="docshape7"/>
                            <wps:cNvSpPr>
                              <a:spLocks/>
                            </wps:cNvSpPr>
                            <wps:spPr bwMode="auto">
                              <a:xfrm>
                                <a:off x="635000" y="292100"/>
                                <a:ext cx="2340259" cy="1666183"/>
                              </a:xfrm>
                              <a:custGeom>
                                <a:avLst/>
                                <a:gdLst>
                                  <a:gd name="T0" fmla="+- 0 3677 3677"/>
                                  <a:gd name="T1" fmla="*/ T0 w 6132"/>
                                  <a:gd name="T2" fmla="+- 0 -2187 -4810"/>
                                  <a:gd name="T3" fmla="*/ -2187 h 3689"/>
                                  <a:gd name="T4" fmla="+- 0 5542 3677"/>
                                  <a:gd name="T5" fmla="*/ T4 w 6132"/>
                                  <a:gd name="T6" fmla="+- 0 -2187 -4810"/>
                                  <a:gd name="T7" fmla="*/ -2187 h 3689"/>
                                  <a:gd name="T8" fmla="+- 0 5630 3677"/>
                                  <a:gd name="T9" fmla="*/ T8 w 6132"/>
                                  <a:gd name="T10" fmla="+- 0 -2372 -4810"/>
                                  <a:gd name="T11" fmla="*/ -2372 h 3689"/>
                                  <a:gd name="T12" fmla="+- 0 5722 3677"/>
                                  <a:gd name="T13" fmla="*/ T12 w 6132"/>
                                  <a:gd name="T14" fmla="+- 0 -2972 -4810"/>
                                  <a:gd name="T15" fmla="*/ -2972 h 3689"/>
                                  <a:gd name="T16" fmla="+- 0 5810 3677"/>
                                  <a:gd name="T17" fmla="*/ T16 w 6132"/>
                                  <a:gd name="T18" fmla="+- 0 -3785 -4810"/>
                                  <a:gd name="T19" fmla="*/ -3785 h 3689"/>
                                  <a:gd name="T20" fmla="+- 0 5899 3677"/>
                                  <a:gd name="T21" fmla="*/ T20 w 6132"/>
                                  <a:gd name="T22" fmla="+- 0 -4488 -4810"/>
                                  <a:gd name="T23" fmla="*/ -4488 h 3689"/>
                                  <a:gd name="T24" fmla="+- 0 5988 3677"/>
                                  <a:gd name="T25" fmla="*/ T24 w 6132"/>
                                  <a:gd name="T26" fmla="+- 0 -4810 -4810"/>
                                  <a:gd name="T27" fmla="*/ -4810 h 3689"/>
                                  <a:gd name="T28" fmla="+- 0 6077 3677"/>
                                  <a:gd name="T29" fmla="*/ T28 w 6132"/>
                                  <a:gd name="T30" fmla="+- 0 -4649 -4810"/>
                                  <a:gd name="T31" fmla="*/ -4649 h 3689"/>
                                  <a:gd name="T32" fmla="+- 0 6166 3677"/>
                                  <a:gd name="T33" fmla="*/ T32 w 6132"/>
                                  <a:gd name="T34" fmla="+- 0 -4080 -4810"/>
                                  <a:gd name="T35" fmla="*/ -4080 h 3689"/>
                                  <a:gd name="T36" fmla="+- 0 6254 3677"/>
                                  <a:gd name="T37" fmla="*/ T36 w 6132"/>
                                  <a:gd name="T38" fmla="+- 0 -3317 -4810"/>
                                  <a:gd name="T39" fmla="*/ -3317 h 3689"/>
                                  <a:gd name="T40" fmla="+- 0 6343 3677"/>
                                  <a:gd name="T41" fmla="*/ T40 w 6132"/>
                                  <a:gd name="T42" fmla="+- 0 -2636 -4810"/>
                                  <a:gd name="T43" fmla="*/ -2636 h 3689"/>
                                  <a:gd name="T44" fmla="+- 0 6432 3677"/>
                                  <a:gd name="T45" fmla="*/ T44 w 6132"/>
                                  <a:gd name="T46" fmla="+- 0 -2249 -4810"/>
                                  <a:gd name="T47" fmla="*/ -2249 h 3689"/>
                                  <a:gd name="T48" fmla="+- 0 6521 3677"/>
                                  <a:gd name="T49" fmla="*/ T48 w 6132"/>
                                  <a:gd name="T50" fmla="+- 0 -2187 -4810"/>
                                  <a:gd name="T51" fmla="*/ -2187 h 3689"/>
                                  <a:gd name="T52" fmla="+- 0 9809 3677"/>
                                  <a:gd name="T53" fmla="*/ T52 w 6132"/>
                                  <a:gd name="T54" fmla="+- 0 -2187 -4810"/>
                                  <a:gd name="T55" fmla="*/ -2187 h 3689"/>
                                  <a:gd name="T56" fmla="+- 0 4920 3677"/>
                                  <a:gd name="T57" fmla="*/ T56 w 6132"/>
                                  <a:gd name="T58" fmla="+- 0 -1121 -4810"/>
                                  <a:gd name="T59" fmla="*/ -1121 h 3689"/>
                                  <a:gd name="T60" fmla="+- 0 5460 3677"/>
                                  <a:gd name="T61" fmla="*/ T60 w 6132"/>
                                  <a:gd name="T62" fmla="+- 0 -1121 -4810"/>
                                  <a:gd name="T63" fmla="*/ -1121 h 36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6132" h="3689">
                                    <a:moveTo>
                                      <a:pt x="0" y="2623"/>
                                    </a:moveTo>
                                    <a:lnTo>
                                      <a:pt x="1865" y="2623"/>
                                    </a:lnTo>
                                    <a:lnTo>
                                      <a:pt x="1953" y="2438"/>
                                    </a:lnTo>
                                    <a:lnTo>
                                      <a:pt x="2045" y="1838"/>
                                    </a:lnTo>
                                    <a:lnTo>
                                      <a:pt x="2133" y="1025"/>
                                    </a:lnTo>
                                    <a:lnTo>
                                      <a:pt x="2222" y="322"/>
                                    </a:lnTo>
                                    <a:lnTo>
                                      <a:pt x="2311" y="0"/>
                                    </a:lnTo>
                                    <a:lnTo>
                                      <a:pt x="2400" y="161"/>
                                    </a:lnTo>
                                    <a:lnTo>
                                      <a:pt x="2489" y="730"/>
                                    </a:lnTo>
                                    <a:lnTo>
                                      <a:pt x="2577" y="1493"/>
                                    </a:lnTo>
                                    <a:lnTo>
                                      <a:pt x="2666" y="2174"/>
                                    </a:lnTo>
                                    <a:lnTo>
                                      <a:pt x="2755" y="2561"/>
                                    </a:lnTo>
                                    <a:lnTo>
                                      <a:pt x="2844" y="2623"/>
                                    </a:lnTo>
                                    <a:lnTo>
                                      <a:pt x="6132" y="2623"/>
                                    </a:lnTo>
                                    <a:moveTo>
                                      <a:pt x="1243" y="3689"/>
                                    </a:moveTo>
                                    <a:lnTo>
                                      <a:pt x="1783" y="3689"/>
                                    </a:lnTo>
                                  </a:path>
                                </a:pathLst>
                              </a:custGeom>
                              <a:noFill/>
                              <a:ln w="1524">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5017821" name="docshape10"/>
                            <wps:cNvSpPr txBox="1">
                              <a:spLocks noChangeArrowheads="1"/>
                            </wps:cNvSpPr>
                            <wps:spPr bwMode="auto">
                              <a:xfrm>
                                <a:off x="146050" y="234950"/>
                                <a:ext cx="176702" cy="174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F4E112" w14:textId="77777777" w:rsidR="001A01BB" w:rsidRDefault="001A01BB" w:rsidP="001A01BB">
                                  <w:pPr>
                                    <w:spacing w:line="161" w:lineRule="exact"/>
                                    <w:jc w:val="center"/>
                                    <w:rPr>
                                      <w:rFonts w:ascii="Arial MT"/>
                                      <w:sz w:val="16"/>
                                    </w:rPr>
                                  </w:pPr>
                                  <w:r>
                                    <w:rPr>
                                      <w:rFonts w:ascii="Arial MT"/>
                                      <w:spacing w:val="-5"/>
                                      <w:sz w:val="16"/>
                                    </w:rPr>
                                    <w:t>20</w:t>
                                  </w:r>
                                </w:p>
                              </w:txbxContent>
                            </wps:txbx>
                            <wps:bodyPr rot="0" vert="horz" wrap="square" lIns="0" tIns="0" rIns="0" bIns="0" anchor="t" anchorCtr="0" upright="1">
                              <a:noAutofit/>
                            </wps:bodyPr>
                          </wps:wsp>
                          <wps:wsp>
                            <wps:cNvPr id="1488645082" name="docshape11"/>
                            <wps:cNvSpPr txBox="1">
                              <a:spLocks noChangeArrowheads="1"/>
                            </wps:cNvSpPr>
                            <wps:spPr bwMode="auto">
                              <a:xfrm>
                                <a:off x="152400" y="539750"/>
                                <a:ext cx="170214" cy="168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6B4136" w14:textId="77777777" w:rsidR="001A01BB" w:rsidRDefault="001A01BB" w:rsidP="001A01BB">
                                  <w:pPr>
                                    <w:spacing w:line="161" w:lineRule="exact"/>
                                    <w:jc w:val="center"/>
                                    <w:rPr>
                                      <w:rFonts w:ascii="Arial MT"/>
                                      <w:sz w:val="16"/>
                                    </w:rPr>
                                  </w:pPr>
                                  <w:r>
                                    <w:rPr>
                                      <w:rFonts w:ascii="Arial MT"/>
                                      <w:spacing w:val="-5"/>
                                      <w:sz w:val="16"/>
                                    </w:rPr>
                                    <w:t>15</w:t>
                                  </w:r>
                                </w:p>
                              </w:txbxContent>
                            </wps:txbx>
                            <wps:bodyPr rot="0" vert="horz" wrap="square" lIns="0" tIns="0" rIns="0" bIns="0" anchor="t" anchorCtr="0" upright="1">
                              <a:noAutofit/>
                            </wps:bodyPr>
                          </wps:wsp>
                          <wps:wsp>
                            <wps:cNvPr id="496609972" name="docshape12"/>
                            <wps:cNvSpPr txBox="1">
                              <a:spLocks noChangeArrowheads="1"/>
                            </wps:cNvSpPr>
                            <wps:spPr bwMode="auto">
                              <a:xfrm>
                                <a:off x="158750" y="844550"/>
                                <a:ext cx="163727" cy="161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B18E02" w14:textId="77777777" w:rsidR="001A01BB" w:rsidRDefault="001A01BB" w:rsidP="001A01BB">
                                  <w:pPr>
                                    <w:spacing w:line="161" w:lineRule="exact"/>
                                    <w:jc w:val="center"/>
                                    <w:rPr>
                                      <w:rFonts w:ascii="Arial MT"/>
                                      <w:sz w:val="16"/>
                                    </w:rPr>
                                  </w:pPr>
                                  <w:r>
                                    <w:rPr>
                                      <w:rFonts w:ascii="Arial MT"/>
                                      <w:spacing w:val="-5"/>
                                      <w:sz w:val="16"/>
                                    </w:rPr>
                                    <w:t>10</w:t>
                                  </w:r>
                                </w:p>
                              </w:txbxContent>
                            </wps:txbx>
                            <wps:bodyPr rot="0" vert="horz" wrap="square" lIns="0" tIns="0" rIns="0" bIns="0" anchor="t" anchorCtr="0" upright="1">
                              <a:noAutofit/>
                            </wps:bodyPr>
                          </wps:wsp>
                          <wps:wsp>
                            <wps:cNvPr id="1525170981" name="docshape13"/>
                            <wps:cNvSpPr txBox="1">
                              <a:spLocks noChangeArrowheads="1"/>
                            </wps:cNvSpPr>
                            <wps:spPr bwMode="auto">
                              <a:xfrm>
                                <a:off x="171450" y="1143000"/>
                                <a:ext cx="154567" cy="149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A1B0F5" w14:textId="77777777" w:rsidR="001A01BB" w:rsidRDefault="001A01BB" w:rsidP="001A01BB">
                                  <w:pPr>
                                    <w:spacing w:line="161" w:lineRule="exact"/>
                                    <w:jc w:val="center"/>
                                    <w:rPr>
                                      <w:rFonts w:ascii="Arial MT"/>
                                      <w:sz w:val="16"/>
                                    </w:rPr>
                                  </w:pPr>
                                  <w:r>
                                    <w:rPr>
                                      <w:rFonts w:ascii="Arial MT"/>
                                      <w:w w:val="102"/>
                                      <w:sz w:val="16"/>
                                    </w:rPr>
                                    <w:t>5</w:t>
                                  </w:r>
                                </w:p>
                              </w:txbxContent>
                            </wps:txbx>
                            <wps:bodyPr rot="0" vert="horz" wrap="square" lIns="0" tIns="0" rIns="0" bIns="0" anchor="t" anchorCtr="0" upright="1">
                              <a:noAutofit/>
                            </wps:bodyPr>
                          </wps:wsp>
                          <wps:wsp>
                            <wps:cNvPr id="2042344189" name="docshape14"/>
                            <wps:cNvSpPr txBox="1">
                              <a:spLocks noChangeArrowheads="1"/>
                            </wps:cNvSpPr>
                            <wps:spPr bwMode="auto">
                              <a:xfrm>
                                <a:off x="222250" y="1447800"/>
                                <a:ext cx="117929" cy="119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4C65" w14:textId="77777777" w:rsidR="001A01BB" w:rsidRDefault="001A01BB" w:rsidP="001A01BB">
                                  <w:pPr>
                                    <w:spacing w:line="161" w:lineRule="exact"/>
                                    <w:rPr>
                                      <w:rFonts w:ascii="Arial MT"/>
                                      <w:sz w:val="16"/>
                                    </w:rPr>
                                  </w:pPr>
                                  <w:r>
                                    <w:rPr>
                                      <w:rFonts w:ascii="Arial MT"/>
                                      <w:w w:val="102"/>
                                      <w:sz w:val="16"/>
                                    </w:rPr>
                                    <w:t>0</w:t>
                                  </w:r>
                                </w:p>
                              </w:txbxContent>
                            </wps:txbx>
                            <wps:bodyPr rot="0" vert="horz" wrap="square" lIns="0" tIns="0" rIns="0" bIns="0" anchor="t" anchorCtr="0" upright="1">
                              <a:noAutofit/>
                            </wps:bodyPr>
                          </wps:wsp>
                          <wps:wsp>
                            <wps:cNvPr id="1556533611" name="docshape15"/>
                            <wps:cNvSpPr txBox="1">
                              <a:spLocks noChangeArrowheads="1"/>
                            </wps:cNvSpPr>
                            <wps:spPr bwMode="auto">
                              <a:xfrm>
                                <a:off x="749300" y="1536700"/>
                                <a:ext cx="179756" cy="1187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958AAB" w14:textId="77777777" w:rsidR="001A01BB" w:rsidRDefault="001A01BB" w:rsidP="001A01BB">
                                  <w:pPr>
                                    <w:spacing w:line="161" w:lineRule="exact"/>
                                    <w:jc w:val="center"/>
                                    <w:rPr>
                                      <w:rFonts w:ascii="Arial MT"/>
                                      <w:sz w:val="16"/>
                                    </w:rPr>
                                  </w:pPr>
                                  <w:r>
                                    <w:rPr>
                                      <w:rFonts w:ascii="Arial MT"/>
                                      <w:w w:val="102"/>
                                      <w:sz w:val="16"/>
                                    </w:rPr>
                                    <w:t>1</w:t>
                                  </w:r>
                                </w:p>
                              </w:txbxContent>
                            </wps:txbx>
                            <wps:bodyPr rot="0" vert="horz" wrap="square" lIns="0" tIns="0" rIns="0" bIns="0" anchor="t" anchorCtr="0" upright="1">
                              <a:noAutofit/>
                            </wps:bodyPr>
                          </wps:wsp>
                          <wps:wsp>
                            <wps:cNvPr id="1719915633" name="docshape16"/>
                            <wps:cNvSpPr txBox="1">
                              <a:spLocks noChangeArrowheads="1"/>
                            </wps:cNvSpPr>
                            <wps:spPr bwMode="auto">
                              <a:xfrm>
                                <a:off x="1282700" y="1536700"/>
                                <a:ext cx="197693" cy="1368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F5AE81" w14:textId="77777777" w:rsidR="001A01BB" w:rsidRDefault="001A01BB" w:rsidP="001A01BB">
                                  <w:pPr>
                                    <w:spacing w:line="161" w:lineRule="exact"/>
                                    <w:jc w:val="center"/>
                                    <w:rPr>
                                      <w:rFonts w:ascii="Arial MT"/>
                                      <w:sz w:val="16"/>
                                    </w:rPr>
                                  </w:pPr>
                                  <w:r>
                                    <w:rPr>
                                      <w:rFonts w:ascii="Arial MT"/>
                                      <w:spacing w:val="-5"/>
                                      <w:sz w:val="16"/>
                                    </w:rPr>
                                    <w:t>10</w:t>
                                  </w:r>
                                </w:p>
                              </w:txbxContent>
                            </wps:txbx>
                            <wps:bodyPr rot="0" vert="horz" wrap="square" lIns="0" tIns="0" rIns="0" bIns="0" anchor="t" anchorCtr="0" upright="1">
                              <a:noAutofit/>
                            </wps:bodyPr>
                          </wps:wsp>
                          <wps:wsp>
                            <wps:cNvPr id="1859378011" name="docshape17"/>
                            <wps:cNvSpPr txBox="1">
                              <a:spLocks noChangeArrowheads="1"/>
                            </wps:cNvSpPr>
                            <wps:spPr bwMode="auto">
                              <a:xfrm>
                                <a:off x="1790700" y="1536700"/>
                                <a:ext cx="266008" cy="1368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46E11" w14:textId="77777777" w:rsidR="001A01BB" w:rsidRDefault="001A01BB" w:rsidP="001A01BB">
                                  <w:pPr>
                                    <w:spacing w:line="161" w:lineRule="exact"/>
                                    <w:jc w:val="center"/>
                                    <w:rPr>
                                      <w:rFonts w:ascii="Arial MT"/>
                                      <w:sz w:val="16"/>
                                    </w:rPr>
                                  </w:pPr>
                                  <w:r>
                                    <w:rPr>
                                      <w:rFonts w:ascii="Arial MT"/>
                                      <w:spacing w:val="-5"/>
                                      <w:sz w:val="16"/>
                                    </w:rPr>
                                    <w:t>100</w:t>
                                  </w:r>
                                </w:p>
                              </w:txbxContent>
                            </wps:txbx>
                            <wps:bodyPr rot="0" vert="horz" wrap="square" lIns="0" tIns="0" rIns="0" bIns="0" anchor="t" anchorCtr="0" upright="1">
                              <a:noAutofit/>
                            </wps:bodyPr>
                          </wps:wsp>
                          <wps:wsp>
                            <wps:cNvPr id="103860037" name="docshape18"/>
                            <wps:cNvSpPr txBox="1">
                              <a:spLocks noChangeArrowheads="1"/>
                            </wps:cNvSpPr>
                            <wps:spPr bwMode="auto">
                              <a:xfrm>
                                <a:off x="2317750" y="1536700"/>
                                <a:ext cx="258375" cy="1504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F6EE5" w14:textId="77777777" w:rsidR="001A01BB" w:rsidRDefault="001A01BB" w:rsidP="001A01BB">
                                  <w:pPr>
                                    <w:spacing w:line="161" w:lineRule="exact"/>
                                    <w:jc w:val="center"/>
                                    <w:rPr>
                                      <w:rFonts w:ascii="Arial MT"/>
                                      <w:sz w:val="16"/>
                                    </w:rPr>
                                  </w:pPr>
                                  <w:r>
                                    <w:rPr>
                                      <w:rFonts w:ascii="Arial MT"/>
                                      <w:spacing w:val="-4"/>
                                      <w:sz w:val="16"/>
                                    </w:rPr>
                                    <w:t>1000</w:t>
                                  </w:r>
                                </w:p>
                              </w:txbxContent>
                            </wps:txbx>
                            <wps:bodyPr rot="0" vert="horz" wrap="square" lIns="0" tIns="0" rIns="0" bIns="0" anchor="t" anchorCtr="0" upright="1">
                              <a:noAutofit/>
                            </wps:bodyPr>
                          </wps:wsp>
                          <wps:wsp>
                            <wps:cNvPr id="408344812" name="docshape19"/>
                            <wps:cNvSpPr txBox="1">
                              <a:spLocks noChangeArrowheads="1"/>
                            </wps:cNvSpPr>
                            <wps:spPr bwMode="auto">
                              <a:xfrm>
                                <a:off x="2764994" y="1536700"/>
                                <a:ext cx="371639"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E369C" w14:textId="77777777" w:rsidR="001A01BB" w:rsidRDefault="001A01BB" w:rsidP="001A01BB">
                                  <w:pPr>
                                    <w:spacing w:line="161" w:lineRule="exact"/>
                                    <w:jc w:val="center"/>
                                    <w:rPr>
                                      <w:rFonts w:ascii="Arial MT"/>
                                      <w:sz w:val="16"/>
                                    </w:rPr>
                                  </w:pPr>
                                  <w:r>
                                    <w:rPr>
                                      <w:rFonts w:ascii="Arial MT"/>
                                      <w:spacing w:val="-2"/>
                                      <w:sz w:val="16"/>
                                    </w:rPr>
                                    <w:t>10000</w:t>
                                  </w:r>
                                </w:p>
                              </w:txbxContent>
                            </wps:txbx>
                            <wps:bodyPr rot="0" vert="horz" wrap="square" lIns="0" tIns="0" rIns="0" bIns="0" anchor="t" anchorCtr="0" upright="1">
                              <a:noAutofit/>
                            </wps:bodyPr>
                          </wps:wsp>
                          <wps:wsp>
                            <wps:cNvPr id="718357427" name="Text Box 98"/>
                            <wps:cNvSpPr txBox="1">
                              <a:spLocks noChangeArrowheads="1"/>
                            </wps:cNvSpPr>
                            <wps:spPr bwMode="auto">
                              <a:xfrm>
                                <a:off x="670517" y="-31044"/>
                                <a:ext cx="1883097" cy="237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81DC69" w14:textId="77777777" w:rsidR="001A01BB" w:rsidRPr="006F76FE" w:rsidRDefault="001A01BB" w:rsidP="001A01BB">
                                  <w:pPr>
                                    <w:spacing w:line="276" w:lineRule="auto"/>
                                    <w:jc w:val="center"/>
                                    <w:rPr>
                                      <w:sz w:val="20"/>
                                      <w:szCs w:val="20"/>
                                    </w:rPr>
                                  </w:pPr>
                                  <w:r w:rsidRPr="006F76FE">
                                    <w:rPr>
                                      <w:sz w:val="20"/>
                                      <w:szCs w:val="20"/>
                                    </w:rPr>
                                    <w:t>Size</w:t>
                                  </w:r>
                                  <w:r w:rsidRPr="006F76FE">
                                    <w:rPr>
                                      <w:spacing w:val="10"/>
                                      <w:sz w:val="20"/>
                                      <w:szCs w:val="20"/>
                                    </w:rPr>
                                    <w:t xml:space="preserve"> </w:t>
                                  </w:r>
                                  <w:r w:rsidRPr="006F76FE">
                                    <w:rPr>
                                      <w:sz w:val="20"/>
                                      <w:szCs w:val="20"/>
                                    </w:rPr>
                                    <w:t>Distribution</w:t>
                                  </w:r>
                                  <w:r w:rsidRPr="006F76FE">
                                    <w:rPr>
                                      <w:spacing w:val="10"/>
                                      <w:sz w:val="20"/>
                                      <w:szCs w:val="20"/>
                                    </w:rPr>
                                    <w:t xml:space="preserve"> </w:t>
                                  </w:r>
                                  <w:r w:rsidRPr="006F76FE">
                                    <w:rPr>
                                      <w:sz w:val="20"/>
                                      <w:szCs w:val="20"/>
                                    </w:rPr>
                                    <w:t>by</w:t>
                                  </w:r>
                                  <w:r w:rsidRPr="006F76FE">
                                    <w:rPr>
                                      <w:spacing w:val="8"/>
                                      <w:sz w:val="20"/>
                                      <w:szCs w:val="20"/>
                                    </w:rPr>
                                    <w:t xml:space="preserve"> </w:t>
                                  </w:r>
                                  <w:r w:rsidRPr="006F76FE">
                                    <w:rPr>
                                      <w:sz w:val="20"/>
                                      <w:szCs w:val="20"/>
                                    </w:rPr>
                                    <w:t>Intensity</w:t>
                                  </w:r>
                                </w:p>
                              </w:txbxContent>
                            </wps:txbx>
                            <wps:bodyPr rot="0" vert="horz" wrap="square" lIns="0" tIns="36000" rIns="0" bIns="0" anchor="ctr" anchorCtr="0" upright="1">
                              <a:noAutofit/>
                            </wps:bodyPr>
                          </wps:wsp>
                          <wps:wsp>
                            <wps:cNvPr id="223614778" name="Text Box 8"/>
                            <wps:cNvSpPr txBox="1">
                              <a:spLocks noChangeArrowheads="1"/>
                            </wps:cNvSpPr>
                            <wps:spPr bwMode="auto">
                              <a:xfrm>
                                <a:off x="-15008" y="180054"/>
                                <a:ext cx="173758" cy="13395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F1648A" w14:textId="77777777" w:rsidR="001A01BB" w:rsidRPr="006F76FE" w:rsidRDefault="001A01BB" w:rsidP="001A01BB">
                                  <w:pPr>
                                    <w:spacing w:line="240" w:lineRule="auto"/>
                                    <w:ind w:left="20"/>
                                    <w:rPr>
                                      <w:sz w:val="20"/>
                                      <w:szCs w:val="20"/>
                                    </w:rPr>
                                  </w:pPr>
                                  <w:r w:rsidRPr="006F76FE">
                                    <w:rPr>
                                      <w:sz w:val="20"/>
                                      <w:szCs w:val="20"/>
                                    </w:rPr>
                                    <w:t>Intensity</w:t>
                                  </w:r>
                                  <w:r w:rsidRPr="006F76FE">
                                    <w:rPr>
                                      <w:spacing w:val="13"/>
                                      <w:sz w:val="20"/>
                                      <w:szCs w:val="20"/>
                                    </w:rPr>
                                    <w:t xml:space="preserve"> </w:t>
                                  </w:r>
                                  <w:r w:rsidRPr="006F76FE">
                                    <w:rPr>
                                      <w:sz w:val="20"/>
                                      <w:szCs w:val="20"/>
                                    </w:rPr>
                                    <w:t>(Percent)</w:t>
                                  </w:r>
                                </w:p>
                              </w:txbxContent>
                            </wps:txbx>
                            <wps:bodyPr rot="0" vert="vert270" wrap="square" lIns="0" tIns="0" rIns="0" bIns="0" anchor="t" anchorCtr="0" upright="1">
                              <a:noAutofit/>
                            </wps:bodyPr>
                          </wps:wsp>
                          <wps:wsp>
                            <wps:cNvPr id="654556637" name="Text Box 103"/>
                            <wps:cNvSpPr txBox="1">
                              <a:spLocks noChangeArrowheads="1"/>
                            </wps:cNvSpPr>
                            <wps:spPr bwMode="auto">
                              <a:xfrm>
                                <a:off x="304800" y="1536700"/>
                                <a:ext cx="173829" cy="1634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AAC50A" w14:textId="77777777" w:rsidR="001A01BB" w:rsidRDefault="001A01BB" w:rsidP="001A01BB">
                                  <w:pPr>
                                    <w:spacing w:line="161" w:lineRule="exact"/>
                                    <w:jc w:val="center"/>
                                    <w:rPr>
                                      <w:rFonts w:ascii="Arial MT"/>
                                      <w:sz w:val="16"/>
                                    </w:rPr>
                                  </w:pPr>
                                  <w:r>
                                    <w:rPr>
                                      <w:rFonts w:ascii="Arial MT"/>
                                      <w:w w:val="102"/>
                                      <w:sz w:val="16"/>
                                    </w:rPr>
                                    <w:t>0.1</w:t>
                                  </w:r>
                                </w:p>
                              </w:txbxContent>
                            </wps:txbx>
                            <wps:bodyPr rot="0" vert="horz" wrap="square" lIns="0" tIns="0" rIns="0" bIns="0" anchor="t" anchorCtr="0" upright="1">
                              <a:noAutofit/>
                            </wps:bodyPr>
                          </wps:wsp>
                          <wps:wsp>
                            <wps:cNvPr id="787001580" name="Text Box 109"/>
                            <wps:cNvSpPr txBox="1">
                              <a:spLocks noChangeArrowheads="1"/>
                            </wps:cNvSpPr>
                            <wps:spPr bwMode="auto">
                              <a:xfrm>
                                <a:off x="1272314" y="1657350"/>
                                <a:ext cx="788344" cy="174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618B3" w14:textId="77777777" w:rsidR="001A01BB" w:rsidRPr="006F76FE" w:rsidRDefault="001A01BB" w:rsidP="001A01BB">
                                  <w:pPr>
                                    <w:spacing w:line="276" w:lineRule="auto"/>
                                    <w:rPr>
                                      <w:sz w:val="20"/>
                                      <w:szCs w:val="20"/>
                                    </w:rPr>
                                  </w:pPr>
                                  <w:r w:rsidRPr="006F76FE">
                                    <w:rPr>
                                      <w:spacing w:val="-1"/>
                                      <w:w w:val="105"/>
                                      <w:sz w:val="20"/>
                                      <w:szCs w:val="20"/>
                                    </w:rPr>
                                    <w:t>Size</w:t>
                                  </w:r>
                                  <w:r w:rsidRPr="006F76FE">
                                    <w:rPr>
                                      <w:spacing w:val="-11"/>
                                      <w:w w:val="105"/>
                                      <w:sz w:val="20"/>
                                      <w:szCs w:val="20"/>
                                    </w:rPr>
                                    <w:t xml:space="preserve"> </w:t>
                                  </w:r>
                                  <w:r w:rsidRPr="006F76FE">
                                    <w:rPr>
                                      <w:spacing w:val="-1"/>
                                      <w:w w:val="105"/>
                                      <w:sz w:val="20"/>
                                      <w:szCs w:val="20"/>
                                    </w:rPr>
                                    <w:t>(d.nm)</w:t>
                                  </w:r>
                                </w:p>
                              </w:txbxContent>
                            </wps:txbx>
                            <wps:bodyPr rot="0" vert="horz" wrap="square" lIns="0" tIns="0" rIns="0" bIns="0" anchor="t" anchorCtr="0" upright="1">
                              <a:noAutofit/>
                            </wps:bodyPr>
                          </wps:wsp>
                          <wps:wsp>
                            <wps:cNvPr id="1960711438" name="Text Box 110"/>
                            <wps:cNvSpPr txBox="1">
                              <a:spLocks noChangeArrowheads="1"/>
                            </wps:cNvSpPr>
                            <wps:spPr bwMode="auto">
                              <a:xfrm>
                                <a:off x="1104900" y="1860550"/>
                                <a:ext cx="1054100" cy="1651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19FE85D6" w14:textId="77777777" w:rsidR="001A01BB" w:rsidRPr="006F76FE" w:rsidRDefault="001A01BB" w:rsidP="001A01BB">
                                  <w:pPr>
                                    <w:spacing w:before="31" w:line="240" w:lineRule="auto"/>
                                    <w:jc w:val="center"/>
                                    <w:rPr>
                                      <w:sz w:val="16"/>
                                      <w:szCs w:val="16"/>
                                      <w14:textOutline w14:w="9525" w14:cap="rnd" w14:cmpd="sng" w14:algn="ctr">
                                        <w14:noFill/>
                                        <w14:prstDash w14:val="solid"/>
                                        <w14:bevel/>
                                      </w14:textOutline>
                                    </w:rPr>
                                  </w:pPr>
                                  <w:r w:rsidRPr="006F76FE">
                                    <w:rPr>
                                      <w:spacing w:val="-1"/>
                                      <w:w w:val="105"/>
                                      <w:sz w:val="16"/>
                                      <w:szCs w:val="16"/>
                                      <w14:textOutline w14:w="9525" w14:cap="rnd" w14:cmpd="sng" w14:algn="ctr">
                                        <w14:noFill/>
                                        <w14:prstDash w14:val="solid"/>
                                        <w14:bevel/>
                                      </w14:textOutline>
                                    </w:rPr>
                                    <w:t>Record</w:t>
                                  </w:r>
                                  <w:r w:rsidRPr="006F76FE">
                                    <w:rPr>
                                      <w:spacing w:val="-11"/>
                                      <w:w w:val="105"/>
                                      <w:sz w:val="16"/>
                                      <w:szCs w:val="16"/>
                                      <w14:textOutline w14:w="9525" w14:cap="rnd" w14:cmpd="sng" w14:algn="ctr">
                                        <w14:noFill/>
                                        <w14:prstDash w14:val="solid"/>
                                        <w14:bevel/>
                                      </w14:textOutline>
                                    </w:rPr>
                                    <w:t xml:space="preserve"> 3</w:t>
                                  </w:r>
                                  <w:r w:rsidRPr="006F76FE">
                                    <w:rPr>
                                      <w:spacing w:val="-1"/>
                                      <w:w w:val="105"/>
                                      <w:sz w:val="16"/>
                                      <w:szCs w:val="16"/>
                                      <w14:textOutline w14:w="9525" w14:cap="rnd" w14:cmpd="sng" w14:algn="ctr">
                                        <w14:noFill/>
                                        <w14:prstDash w14:val="solid"/>
                                        <w14:bevel/>
                                      </w14:textOutline>
                                    </w:rPr>
                                    <w:t>6:</w:t>
                                  </w:r>
                                  <w:r w:rsidRPr="006F76FE">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6F76FE">
                                    <w:rPr>
                                      <w:w w:val="105"/>
                                      <w:sz w:val="16"/>
                                      <w:szCs w:val="16"/>
                                      <w14:textOutline w14:w="9525" w14:cap="rnd" w14:cmpd="sng" w14:algn="ctr">
                                        <w14:noFill/>
                                        <w14:prstDash w14:val="solid"/>
                                        <w14:bevel/>
                                      </w14:textOutline>
                                    </w:rPr>
                                    <w:t>verage</w:t>
                                  </w:r>
                                  <w:r w:rsidRPr="006F76FE">
                                    <w:rPr>
                                      <w:spacing w:val="-10"/>
                                      <w:w w:val="105"/>
                                      <w:sz w:val="16"/>
                                      <w:szCs w:val="16"/>
                                      <w14:textOutline w14:w="9525" w14:cap="rnd" w14:cmpd="sng" w14:algn="ctr">
                                        <w14:noFill/>
                                        <w14:prstDash w14:val="solid"/>
                                        <w14:bevel/>
                                      </w14:textOutline>
                                    </w:rPr>
                                    <w:t xml:space="preserve"> </w:t>
                                  </w:r>
                                  <w:r w:rsidRPr="006F76FE">
                                    <w:rPr>
                                      <w:w w:val="105"/>
                                      <w:sz w:val="16"/>
                                      <w:szCs w:val="16"/>
                                      <w14:textOutline w14:w="9525" w14:cap="rnd" w14:cmpd="sng" w14:algn="ctr">
                                        <w14:noFill/>
                                        <w14:prstDash w14:val="solid"/>
                                        <w14:bevel/>
                                      </w14:textOutline>
                                    </w:rPr>
                                    <w:t>19.</w:t>
                                  </w:r>
                                </w:p>
                              </w:txbxContent>
                            </wps:txbx>
                            <wps:bodyPr rot="0" vert="horz" wrap="square" lIns="0" tIns="0" rIns="0" bIns="0" anchor="t" anchorCtr="0" upright="1">
                              <a:noAutofit/>
                            </wps:bodyPr>
                          </wps:wsp>
                          <wps:wsp>
                            <wps:cNvPr id="848917270" name="Text Box 104"/>
                            <wps:cNvSpPr txBox="1">
                              <a:spLocks noChangeArrowheads="1"/>
                            </wps:cNvSpPr>
                            <wps:spPr bwMode="auto">
                              <a:xfrm>
                                <a:off x="2730500" y="1778000"/>
                                <a:ext cx="268617" cy="227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1317E" w14:textId="77777777" w:rsidR="001A01BB" w:rsidRPr="006F76FE" w:rsidRDefault="001A01BB" w:rsidP="001A01BB">
                                  <w:pPr>
                                    <w:spacing w:line="276" w:lineRule="auto"/>
                                    <w:rPr>
                                      <w:b/>
                                      <w:bCs/>
                                      <w:sz w:val="24"/>
                                    </w:rPr>
                                  </w:pPr>
                                  <w:r w:rsidRPr="006F76FE">
                                    <w:rPr>
                                      <w:b/>
                                      <w:bCs/>
                                      <w:w w:val="102"/>
                                      <w:sz w:val="24"/>
                                    </w:rPr>
                                    <w:t>F4</w:t>
                                  </w:r>
                                </w:p>
                              </w:txbxContent>
                            </wps:txbx>
                            <wps:bodyPr rot="0" vert="horz" wrap="square" lIns="0" tIns="0" rIns="0" bIns="0" anchor="t" anchorCtr="0" upright="1">
                              <a:noAutofit/>
                            </wps:bodyPr>
                          </wps:wsp>
                        </wpg:grpSp>
                      </wpg:grpSp>
                      <wpg:grpSp>
                        <wpg:cNvPr id="985390469" name="Group 23"/>
                        <wpg:cNvGrpSpPr/>
                        <wpg:grpSpPr>
                          <a:xfrm>
                            <a:off x="0" y="4305300"/>
                            <a:ext cx="2781300" cy="1873250"/>
                            <a:chOff x="0" y="0"/>
                            <a:chExt cx="2781300" cy="1873250"/>
                          </a:xfrm>
                        </wpg:grpSpPr>
                        <wps:wsp>
                          <wps:cNvPr id="1756975442" name="Rectangle 22"/>
                          <wps:cNvSpPr/>
                          <wps:spPr>
                            <a:xfrm>
                              <a:off x="0" y="0"/>
                              <a:ext cx="2781300" cy="18732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82886194" name="Group 21"/>
                          <wpg:cNvGrpSpPr/>
                          <wpg:grpSpPr>
                            <a:xfrm>
                              <a:off x="76200" y="16790"/>
                              <a:ext cx="2641600" cy="1809754"/>
                              <a:chOff x="-46003" y="-17552"/>
                              <a:chExt cx="3189566" cy="2123334"/>
                            </a:xfrm>
                          </wpg:grpSpPr>
                          <wps:wsp>
                            <wps:cNvPr id="1476558198" name="AutoShape 203"/>
                            <wps:cNvSpPr>
                              <a:spLocks/>
                            </wps:cNvSpPr>
                            <wps:spPr bwMode="auto">
                              <a:xfrm>
                                <a:off x="298450" y="279400"/>
                                <a:ext cx="2677425" cy="1249058"/>
                              </a:xfrm>
                              <a:custGeom>
                                <a:avLst/>
                                <a:gdLst>
                                  <a:gd name="T0" fmla="+- 0 2834 2834"/>
                                  <a:gd name="T1" fmla="*/ T0 w 6963"/>
                                  <a:gd name="T2" fmla="+- 0 -2875 -4886"/>
                                  <a:gd name="T3" fmla="*/ -2875 h 2686"/>
                                  <a:gd name="T4" fmla="+- 0 9797 2834"/>
                                  <a:gd name="T5" fmla="*/ T4 w 6963"/>
                                  <a:gd name="T6" fmla="+- 0 -2875 -4886"/>
                                  <a:gd name="T7" fmla="*/ -2875 h 2686"/>
                                  <a:gd name="T8" fmla="+- 0 2834 2834"/>
                                  <a:gd name="T9" fmla="*/ T8 w 6963"/>
                                  <a:gd name="T10" fmla="+- 0 -3535 -4886"/>
                                  <a:gd name="T11" fmla="*/ -3535 h 2686"/>
                                  <a:gd name="T12" fmla="+- 0 9797 2834"/>
                                  <a:gd name="T13" fmla="*/ T12 w 6963"/>
                                  <a:gd name="T14" fmla="+- 0 -3535 -4886"/>
                                  <a:gd name="T15" fmla="*/ -3535 h 2686"/>
                                  <a:gd name="T16" fmla="+- 0 2834 2834"/>
                                  <a:gd name="T17" fmla="*/ T16 w 6963"/>
                                  <a:gd name="T18" fmla="+- 0 -4209 -4886"/>
                                  <a:gd name="T19" fmla="*/ -4209 h 2686"/>
                                  <a:gd name="T20" fmla="+- 0 9797 2834"/>
                                  <a:gd name="T21" fmla="*/ T20 w 6963"/>
                                  <a:gd name="T22" fmla="+- 0 -4209 -4886"/>
                                  <a:gd name="T23" fmla="*/ -4209 h 2686"/>
                                  <a:gd name="T24" fmla="+- 0 2834 2834"/>
                                  <a:gd name="T25" fmla="*/ T24 w 6963"/>
                                  <a:gd name="T26" fmla="+- 0 -4886 -4886"/>
                                  <a:gd name="T27" fmla="*/ -4886 h 2686"/>
                                  <a:gd name="T28" fmla="+- 0 9797 2834"/>
                                  <a:gd name="T29" fmla="*/ T28 w 6963"/>
                                  <a:gd name="T30" fmla="+- 0 -4886 -4886"/>
                                  <a:gd name="T31" fmla="*/ -4886 h 2686"/>
                                  <a:gd name="T32" fmla="+- 0 4231 2834"/>
                                  <a:gd name="T33" fmla="*/ T32 w 6963"/>
                                  <a:gd name="T34" fmla="+- 0 -4886 -4886"/>
                                  <a:gd name="T35" fmla="*/ -4886 h 2686"/>
                                  <a:gd name="T36" fmla="+- 0 4231 2834"/>
                                  <a:gd name="T37" fmla="*/ T36 w 6963"/>
                                  <a:gd name="T38" fmla="+- 0 -2200 -4886"/>
                                  <a:gd name="T39" fmla="*/ -2200 h 2686"/>
                                  <a:gd name="T40" fmla="+- 0 5626 2834"/>
                                  <a:gd name="T41" fmla="*/ T40 w 6963"/>
                                  <a:gd name="T42" fmla="+- 0 -4886 -4886"/>
                                  <a:gd name="T43" fmla="*/ -4886 h 2686"/>
                                  <a:gd name="T44" fmla="+- 0 5626 2834"/>
                                  <a:gd name="T45" fmla="*/ T44 w 6963"/>
                                  <a:gd name="T46" fmla="+- 0 -2200 -4886"/>
                                  <a:gd name="T47" fmla="*/ -2200 h 2686"/>
                                  <a:gd name="T48" fmla="+- 0 7006 2834"/>
                                  <a:gd name="T49" fmla="*/ T48 w 6963"/>
                                  <a:gd name="T50" fmla="+- 0 -4886 -4886"/>
                                  <a:gd name="T51" fmla="*/ -4886 h 2686"/>
                                  <a:gd name="T52" fmla="+- 0 7006 2834"/>
                                  <a:gd name="T53" fmla="*/ T52 w 6963"/>
                                  <a:gd name="T54" fmla="+- 0 -2200 -4886"/>
                                  <a:gd name="T55" fmla="*/ -2200 h 2686"/>
                                  <a:gd name="T56" fmla="+- 0 8400 2834"/>
                                  <a:gd name="T57" fmla="*/ T56 w 6963"/>
                                  <a:gd name="T58" fmla="+- 0 -4886 -4886"/>
                                  <a:gd name="T59" fmla="*/ -4886 h 2686"/>
                                  <a:gd name="T60" fmla="+- 0 8400 2834"/>
                                  <a:gd name="T61" fmla="*/ T60 w 6963"/>
                                  <a:gd name="T62" fmla="+- 0 -2200 -4886"/>
                                  <a:gd name="T63" fmla="*/ -2200 h 2686"/>
                                  <a:gd name="T64" fmla="+- 0 9797 2834"/>
                                  <a:gd name="T65" fmla="*/ T64 w 6963"/>
                                  <a:gd name="T66" fmla="+- 0 -4886 -4886"/>
                                  <a:gd name="T67" fmla="*/ -4886 h 2686"/>
                                  <a:gd name="T68" fmla="+- 0 9797 2834"/>
                                  <a:gd name="T69" fmla="*/ T68 w 6963"/>
                                  <a:gd name="T70" fmla="+- 0 -2200 -4886"/>
                                  <a:gd name="T71" fmla="*/ -2200 h 26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963" h="2686">
                                    <a:moveTo>
                                      <a:pt x="0" y="2011"/>
                                    </a:moveTo>
                                    <a:lnTo>
                                      <a:pt x="6963" y="2011"/>
                                    </a:lnTo>
                                    <a:moveTo>
                                      <a:pt x="0" y="1351"/>
                                    </a:moveTo>
                                    <a:lnTo>
                                      <a:pt x="6963" y="1351"/>
                                    </a:lnTo>
                                    <a:moveTo>
                                      <a:pt x="0" y="677"/>
                                    </a:moveTo>
                                    <a:lnTo>
                                      <a:pt x="6963" y="677"/>
                                    </a:lnTo>
                                    <a:moveTo>
                                      <a:pt x="0" y="0"/>
                                    </a:moveTo>
                                    <a:lnTo>
                                      <a:pt x="6963" y="0"/>
                                    </a:lnTo>
                                    <a:moveTo>
                                      <a:pt x="1397" y="0"/>
                                    </a:moveTo>
                                    <a:lnTo>
                                      <a:pt x="1397" y="2686"/>
                                    </a:lnTo>
                                    <a:moveTo>
                                      <a:pt x="2792" y="0"/>
                                    </a:moveTo>
                                    <a:lnTo>
                                      <a:pt x="2792" y="2686"/>
                                    </a:lnTo>
                                    <a:moveTo>
                                      <a:pt x="4172" y="0"/>
                                    </a:moveTo>
                                    <a:lnTo>
                                      <a:pt x="4172" y="2686"/>
                                    </a:lnTo>
                                    <a:moveTo>
                                      <a:pt x="5566" y="0"/>
                                    </a:moveTo>
                                    <a:lnTo>
                                      <a:pt x="5566" y="2686"/>
                                    </a:lnTo>
                                    <a:moveTo>
                                      <a:pt x="6963" y="0"/>
                                    </a:moveTo>
                                    <a:lnTo>
                                      <a:pt x="6963" y="2686"/>
                                    </a:lnTo>
                                  </a:path>
                                </a:pathLst>
                              </a:custGeom>
                              <a:noFill/>
                              <a:ln w="9522">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1963204" name="AutoShape 204"/>
                            <wps:cNvSpPr>
                              <a:spLocks/>
                            </wps:cNvSpPr>
                            <wps:spPr bwMode="auto">
                              <a:xfrm>
                                <a:off x="285750" y="279400"/>
                                <a:ext cx="2688576" cy="1270449"/>
                              </a:xfrm>
                              <a:custGeom>
                                <a:avLst/>
                                <a:gdLst>
                                  <a:gd name="T0" fmla="+- 0 2834 2806"/>
                                  <a:gd name="T1" fmla="*/ T0 w 6992"/>
                                  <a:gd name="T2" fmla="+- 0 -2200 -4886"/>
                                  <a:gd name="T3" fmla="*/ -2200 h 2732"/>
                                  <a:gd name="T4" fmla="+- 0 2880 2806"/>
                                  <a:gd name="T5" fmla="*/ T4 w 6992"/>
                                  <a:gd name="T6" fmla="+- 0 -2200 -4886"/>
                                  <a:gd name="T7" fmla="*/ -2200 h 2732"/>
                                  <a:gd name="T8" fmla="+- 0 2880 2806"/>
                                  <a:gd name="T9" fmla="*/ T8 w 6992"/>
                                  <a:gd name="T10" fmla="+- 0 -2531 -4886"/>
                                  <a:gd name="T11" fmla="*/ -2531 h 2732"/>
                                  <a:gd name="T12" fmla="+- 0 2880 2806"/>
                                  <a:gd name="T13" fmla="*/ T12 w 6992"/>
                                  <a:gd name="T14" fmla="+- 0 -2875 -4886"/>
                                  <a:gd name="T15" fmla="*/ -2875 h 2732"/>
                                  <a:gd name="T16" fmla="+- 0 2880 2806"/>
                                  <a:gd name="T17" fmla="*/ T16 w 6992"/>
                                  <a:gd name="T18" fmla="+- 0 -3206 -4886"/>
                                  <a:gd name="T19" fmla="*/ -3206 h 2732"/>
                                  <a:gd name="T20" fmla="+- 0 2880 2806"/>
                                  <a:gd name="T21" fmla="*/ T20 w 6992"/>
                                  <a:gd name="T22" fmla="+- 0 -3535 -4886"/>
                                  <a:gd name="T23" fmla="*/ -3535 h 2732"/>
                                  <a:gd name="T24" fmla="+- 0 2880 2806"/>
                                  <a:gd name="T25" fmla="*/ T24 w 6992"/>
                                  <a:gd name="T26" fmla="+- 0 -3880 -4886"/>
                                  <a:gd name="T27" fmla="*/ -3880 h 2732"/>
                                  <a:gd name="T28" fmla="+- 0 2880 2806"/>
                                  <a:gd name="T29" fmla="*/ T28 w 6992"/>
                                  <a:gd name="T30" fmla="+- 0 -4209 -4886"/>
                                  <a:gd name="T31" fmla="*/ -4209 h 2732"/>
                                  <a:gd name="T32" fmla="+- 0 2880 2806"/>
                                  <a:gd name="T33" fmla="*/ T32 w 6992"/>
                                  <a:gd name="T34" fmla="+- 0 -4555 -4886"/>
                                  <a:gd name="T35" fmla="*/ -4555 h 2732"/>
                                  <a:gd name="T36" fmla="+- 0 2880 2806"/>
                                  <a:gd name="T37" fmla="*/ T36 w 6992"/>
                                  <a:gd name="T38" fmla="+- 0 -4886 -4886"/>
                                  <a:gd name="T39" fmla="*/ -4886 h 2732"/>
                                  <a:gd name="T40" fmla="+- 0 9797 2806"/>
                                  <a:gd name="T41" fmla="*/ T40 w 6992"/>
                                  <a:gd name="T42" fmla="+- 0 -2200 -4886"/>
                                  <a:gd name="T43" fmla="*/ -2200 h 2732"/>
                                  <a:gd name="T44" fmla="+- 0 2834 2806"/>
                                  <a:gd name="T45" fmla="*/ T44 w 6992"/>
                                  <a:gd name="T46" fmla="+- 0 -2155 -4886"/>
                                  <a:gd name="T47" fmla="*/ -2155 h 2732"/>
                                  <a:gd name="T48" fmla="+- 0 3254 2806"/>
                                  <a:gd name="T49" fmla="*/ T48 w 6992"/>
                                  <a:gd name="T50" fmla="+- 0 -2171 -4886"/>
                                  <a:gd name="T51" fmla="*/ -2171 h 2732"/>
                                  <a:gd name="T52" fmla="+- 0 3494 2806"/>
                                  <a:gd name="T53" fmla="*/ T52 w 6992"/>
                                  <a:gd name="T54" fmla="+- 0 -2171 -4886"/>
                                  <a:gd name="T55" fmla="*/ -2171 h 2732"/>
                                  <a:gd name="T56" fmla="+- 0 3674 2806"/>
                                  <a:gd name="T57" fmla="*/ T56 w 6992"/>
                                  <a:gd name="T58" fmla="+- 0 -2171 -4886"/>
                                  <a:gd name="T59" fmla="*/ -2171 h 2732"/>
                                  <a:gd name="T60" fmla="+- 0 3811 2806"/>
                                  <a:gd name="T61" fmla="*/ T60 w 6992"/>
                                  <a:gd name="T62" fmla="+- 0 -2171 -4886"/>
                                  <a:gd name="T63" fmla="*/ -2171 h 2732"/>
                                  <a:gd name="T64" fmla="+- 0 3914 2806"/>
                                  <a:gd name="T65" fmla="*/ T64 w 6992"/>
                                  <a:gd name="T66" fmla="+- 0 -2171 -4886"/>
                                  <a:gd name="T67" fmla="*/ -2171 h 2732"/>
                                  <a:gd name="T68" fmla="+- 0 4006 2806"/>
                                  <a:gd name="T69" fmla="*/ T68 w 6992"/>
                                  <a:gd name="T70" fmla="+- 0 -2171 -4886"/>
                                  <a:gd name="T71" fmla="*/ -2171 h 2732"/>
                                  <a:gd name="T72" fmla="+- 0 4094 2806"/>
                                  <a:gd name="T73" fmla="*/ T72 w 6992"/>
                                  <a:gd name="T74" fmla="+- 0 -2171 -4886"/>
                                  <a:gd name="T75" fmla="*/ -2171 h 2732"/>
                                  <a:gd name="T76" fmla="+- 0 4171 2806"/>
                                  <a:gd name="T77" fmla="*/ T76 w 6992"/>
                                  <a:gd name="T78" fmla="+- 0 -2171 -4886"/>
                                  <a:gd name="T79" fmla="*/ -2171 h 2732"/>
                                  <a:gd name="T80" fmla="+- 0 4231 2806"/>
                                  <a:gd name="T81" fmla="*/ T80 w 6992"/>
                                  <a:gd name="T82" fmla="+- 0 -2155 -4886"/>
                                  <a:gd name="T83" fmla="*/ -2155 h 2732"/>
                                  <a:gd name="T84" fmla="+- 0 4651 2806"/>
                                  <a:gd name="T85" fmla="*/ T84 w 6992"/>
                                  <a:gd name="T86" fmla="+- 0 -2171 -4886"/>
                                  <a:gd name="T87" fmla="*/ -2171 h 2732"/>
                                  <a:gd name="T88" fmla="+- 0 4891 2806"/>
                                  <a:gd name="T89" fmla="*/ T88 w 6992"/>
                                  <a:gd name="T90" fmla="+- 0 -2171 -4886"/>
                                  <a:gd name="T91" fmla="*/ -2171 h 2732"/>
                                  <a:gd name="T92" fmla="+- 0 5071 2806"/>
                                  <a:gd name="T93" fmla="*/ T92 w 6992"/>
                                  <a:gd name="T94" fmla="+- 0 -2171 -4886"/>
                                  <a:gd name="T95" fmla="*/ -2171 h 2732"/>
                                  <a:gd name="T96" fmla="+- 0 5206 2806"/>
                                  <a:gd name="T97" fmla="*/ T96 w 6992"/>
                                  <a:gd name="T98" fmla="+- 0 -2171 -4886"/>
                                  <a:gd name="T99" fmla="*/ -2171 h 2732"/>
                                  <a:gd name="T100" fmla="+- 0 5311 2806"/>
                                  <a:gd name="T101" fmla="*/ T100 w 6992"/>
                                  <a:gd name="T102" fmla="+- 0 -2171 -4886"/>
                                  <a:gd name="T103" fmla="*/ -2171 h 2732"/>
                                  <a:gd name="T104" fmla="+- 0 5400 2806"/>
                                  <a:gd name="T105" fmla="*/ T104 w 6992"/>
                                  <a:gd name="T106" fmla="+- 0 -2171 -4886"/>
                                  <a:gd name="T107" fmla="*/ -2171 h 2732"/>
                                  <a:gd name="T108" fmla="+- 0 5491 2806"/>
                                  <a:gd name="T109" fmla="*/ T108 w 6992"/>
                                  <a:gd name="T110" fmla="+- 0 -2171 -4886"/>
                                  <a:gd name="T111" fmla="*/ -2171 h 2732"/>
                                  <a:gd name="T112" fmla="+- 0 5551 2806"/>
                                  <a:gd name="T113" fmla="*/ T112 w 6992"/>
                                  <a:gd name="T114" fmla="+- 0 -2171 -4886"/>
                                  <a:gd name="T115" fmla="*/ -2171 h 2732"/>
                                  <a:gd name="T116" fmla="+- 0 5626 2806"/>
                                  <a:gd name="T117" fmla="*/ T116 w 6992"/>
                                  <a:gd name="T118" fmla="+- 0 -2155 -4886"/>
                                  <a:gd name="T119" fmla="*/ -2155 h 2732"/>
                                  <a:gd name="T120" fmla="+- 0 6046 2806"/>
                                  <a:gd name="T121" fmla="*/ T120 w 6992"/>
                                  <a:gd name="T122" fmla="+- 0 -2171 -4886"/>
                                  <a:gd name="T123" fmla="*/ -2171 h 2732"/>
                                  <a:gd name="T124" fmla="+- 0 6286 2806"/>
                                  <a:gd name="T125" fmla="*/ T124 w 6992"/>
                                  <a:gd name="T126" fmla="+- 0 -2171 -4886"/>
                                  <a:gd name="T127" fmla="*/ -2171 h 2732"/>
                                  <a:gd name="T128" fmla="+- 0 6451 2806"/>
                                  <a:gd name="T129" fmla="*/ T128 w 6992"/>
                                  <a:gd name="T130" fmla="+- 0 -2171 -4886"/>
                                  <a:gd name="T131" fmla="*/ -2171 h 2732"/>
                                  <a:gd name="T132" fmla="+- 0 6586 2806"/>
                                  <a:gd name="T133" fmla="*/ T132 w 6992"/>
                                  <a:gd name="T134" fmla="+- 0 -2171 -4886"/>
                                  <a:gd name="T135" fmla="*/ -2171 h 2732"/>
                                  <a:gd name="T136" fmla="+- 0 6706 2806"/>
                                  <a:gd name="T137" fmla="*/ T136 w 6992"/>
                                  <a:gd name="T138" fmla="+- 0 -2171 -4886"/>
                                  <a:gd name="T139" fmla="*/ -2171 h 2732"/>
                                  <a:gd name="T140" fmla="+- 0 6797 2806"/>
                                  <a:gd name="T141" fmla="*/ T140 w 6992"/>
                                  <a:gd name="T142" fmla="+- 0 -2171 -4886"/>
                                  <a:gd name="T143" fmla="*/ -2171 h 2732"/>
                                  <a:gd name="T144" fmla="+- 0 6871 2806"/>
                                  <a:gd name="T145" fmla="*/ T144 w 6992"/>
                                  <a:gd name="T146" fmla="+- 0 -2171 -4886"/>
                                  <a:gd name="T147" fmla="*/ -2171 h 2732"/>
                                  <a:gd name="T148" fmla="+- 0 6946 2806"/>
                                  <a:gd name="T149" fmla="*/ T148 w 6992"/>
                                  <a:gd name="T150" fmla="+- 0 -2171 -4886"/>
                                  <a:gd name="T151" fmla="*/ -2171 h 2732"/>
                                  <a:gd name="T152" fmla="+- 0 7006 2806"/>
                                  <a:gd name="T153" fmla="*/ T152 w 6992"/>
                                  <a:gd name="T154" fmla="+- 0 -2155 -4886"/>
                                  <a:gd name="T155" fmla="*/ -2155 h 2732"/>
                                  <a:gd name="T156" fmla="+- 0 7426 2806"/>
                                  <a:gd name="T157" fmla="*/ T156 w 6992"/>
                                  <a:gd name="T158" fmla="+- 0 -2171 -4886"/>
                                  <a:gd name="T159" fmla="*/ -2171 h 2732"/>
                                  <a:gd name="T160" fmla="+- 0 7680 2806"/>
                                  <a:gd name="T161" fmla="*/ T160 w 6992"/>
                                  <a:gd name="T162" fmla="+- 0 -2171 -4886"/>
                                  <a:gd name="T163" fmla="*/ -2171 h 2732"/>
                                  <a:gd name="T164" fmla="+- 0 7846 2806"/>
                                  <a:gd name="T165" fmla="*/ T164 w 6992"/>
                                  <a:gd name="T166" fmla="+- 0 -2171 -4886"/>
                                  <a:gd name="T167" fmla="*/ -2171 h 2732"/>
                                  <a:gd name="T168" fmla="+- 0 7980 2806"/>
                                  <a:gd name="T169" fmla="*/ T168 w 6992"/>
                                  <a:gd name="T170" fmla="+- 0 -2171 -4886"/>
                                  <a:gd name="T171" fmla="*/ -2171 h 2732"/>
                                  <a:gd name="T172" fmla="+- 0 8100 2806"/>
                                  <a:gd name="T173" fmla="*/ T172 w 6992"/>
                                  <a:gd name="T174" fmla="+- 0 -2171 -4886"/>
                                  <a:gd name="T175" fmla="*/ -2171 h 2732"/>
                                  <a:gd name="T176" fmla="+- 0 8191 2806"/>
                                  <a:gd name="T177" fmla="*/ T176 w 6992"/>
                                  <a:gd name="T178" fmla="+- 0 -2171 -4886"/>
                                  <a:gd name="T179" fmla="*/ -2171 h 2732"/>
                                  <a:gd name="T180" fmla="+- 0 8266 2806"/>
                                  <a:gd name="T181" fmla="*/ T180 w 6992"/>
                                  <a:gd name="T182" fmla="+- 0 -2171 -4886"/>
                                  <a:gd name="T183" fmla="*/ -2171 h 2732"/>
                                  <a:gd name="T184" fmla="+- 0 8340 2806"/>
                                  <a:gd name="T185" fmla="*/ T184 w 6992"/>
                                  <a:gd name="T186" fmla="+- 0 -2171 -4886"/>
                                  <a:gd name="T187" fmla="*/ -2171 h 2732"/>
                                  <a:gd name="T188" fmla="+- 0 8400 2806"/>
                                  <a:gd name="T189" fmla="*/ T188 w 6992"/>
                                  <a:gd name="T190" fmla="+- 0 -2155 -4886"/>
                                  <a:gd name="T191" fmla="*/ -2155 h 2732"/>
                                  <a:gd name="T192" fmla="+- 0 8820 2806"/>
                                  <a:gd name="T193" fmla="*/ T192 w 6992"/>
                                  <a:gd name="T194" fmla="+- 0 -2171 -4886"/>
                                  <a:gd name="T195" fmla="*/ -2171 h 2732"/>
                                  <a:gd name="T196" fmla="+- 0 9060 2806"/>
                                  <a:gd name="T197" fmla="*/ T196 w 6992"/>
                                  <a:gd name="T198" fmla="+- 0 -2171 -4886"/>
                                  <a:gd name="T199" fmla="*/ -2171 h 2732"/>
                                  <a:gd name="T200" fmla="+- 0 9240 2806"/>
                                  <a:gd name="T201" fmla="*/ T200 w 6992"/>
                                  <a:gd name="T202" fmla="+- 0 -2171 -4886"/>
                                  <a:gd name="T203" fmla="*/ -2171 h 2732"/>
                                  <a:gd name="T204" fmla="+- 0 9377 2806"/>
                                  <a:gd name="T205" fmla="*/ T204 w 6992"/>
                                  <a:gd name="T206" fmla="+- 0 -2171 -4886"/>
                                  <a:gd name="T207" fmla="*/ -2171 h 2732"/>
                                  <a:gd name="T208" fmla="+- 0 9480 2806"/>
                                  <a:gd name="T209" fmla="*/ T208 w 6992"/>
                                  <a:gd name="T210" fmla="+- 0 -2171 -4886"/>
                                  <a:gd name="T211" fmla="*/ -2171 h 2732"/>
                                  <a:gd name="T212" fmla="+- 0 9586 2806"/>
                                  <a:gd name="T213" fmla="*/ T212 w 6992"/>
                                  <a:gd name="T214" fmla="+- 0 -2171 -4886"/>
                                  <a:gd name="T215" fmla="*/ -2171 h 2732"/>
                                  <a:gd name="T216" fmla="+- 0 9660 2806"/>
                                  <a:gd name="T217" fmla="*/ T216 w 6992"/>
                                  <a:gd name="T218" fmla="+- 0 -2171 -4886"/>
                                  <a:gd name="T219" fmla="*/ -2171 h 2732"/>
                                  <a:gd name="T220" fmla="+- 0 9737 2806"/>
                                  <a:gd name="T221" fmla="*/ T220 w 6992"/>
                                  <a:gd name="T222" fmla="+- 0 -2171 -4886"/>
                                  <a:gd name="T223" fmla="*/ -2171 h 2732"/>
                                  <a:gd name="T224" fmla="+- 0 9797 2806"/>
                                  <a:gd name="T225" fmla="*/ T224 w 6992"/>
                                  <a:gd name="T226" fmla="+- 0 -2155 -4886"/>
                                  <a:gd name="T227" fmla="*/ -2155 h 2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992" h="2732">
                                    <a:moveTo>
                                      <a:pt x="28" y="0"/>
                                    </a:moveTo>
                                    <a:lnTo>
                                      <a:pt x="28" y="2686"/>
                                    </a:lnTo>
                                    <a:moveTo>
                                      <a:pt x="0" y="2686"/>
                                    </a:moveTo>
                                    <a:lnTo>
                                      <a:pt x="74" y="2686"/>
                                    </a:lnTo>
                                    <a:moveTo>
                                      <a:pt x="0" y="2355"/>
                                    </a:moveTo>
                                    <a:lnTo>
                                      <a:pt x="74" y="2355"/>
                                    </a:lnTo>
                                    <a:moveTo>
                                      <a:pt x="0" y="2011"/>
                                    </a:moveTo>
                                    <a:lnTo>
                                      <a:pt x="74" y="2011"/>
                                    </a:lnTo>
                                    <a:moveTo>
                                      <a:pt x="0" y="1680"/>
                                    </a:moveTo>
                                    <a:lnTo>
                                      <a:pt x="74" y="1680"/>
                                    </a:lnTo>
                                    <a:moveTo>
                                      <a:pt x="0" y="1351"/>
                                    </a:moveTo>
                                    <a:lnTo>
                                      <a:pt x="74" y="1351"/>
                                    </a:lnTo>
                                    <a:moveTo>
                                      <a:pt x="0" y="1006"/>
                                    </a:moveTo>
                                    <a:lnTo>
                                      <a:pt x="74" y="1006"/>
                                    </a:lnTo>
                                    <a:moveTo>
                                      <a:pt x="0" y="677"/>
                                    </a:moveTo>
                                    <a:lnTo>
                                      <a:pt x="74" y="677"/>
                                    </a:lnTo>
                                    <a:moveTo>
                                      <a:pt x="0" y="331"/>
                                    </a:moveTo>
                                    <a:lnTo>
                                      <a:pt x="74" y="331"/>
                                    </a:lnTo>
                                    <a:moveTo>
                                      <a:pt x="0" y="0"/>
                                    </a:moveTo>
                                    <a:lnTo>
                                      <a:pt x="74" y="0"/>
                                    </a:lnTo>
                                    <a:moveTo>
                                      <a:pt x="28" y="2686"/>
                                    </a:moveTo>
                                    <a:lnTo>
                                      <a:pt x="6991" y="2686"/>
                                    </a:lnTo>
                                    <a:moveTo>
                                      <a:pt x="28" y="2655"/>
                                    </a:moveTo>
                                    <a:lnTo>
                                      <a:pt x="28" y="2731"/>
                                    </a:lnTo>
                                    <a:moveTo>
                                      <a:pt x="448" y="2671"/>
                                    </a:moveTo>
                                    <a:lnTo>
                                      <a:pt x="448" y="2715"/>
                                    </a:lnTo>
                                    <a:moveTo>
                                      <a:pt x="688" y="2671"/>
                                    </a:moveTo>
                                    <a:lnTo>
                                      <a:pt x="688" y="2715"/>
                                    </a:lnTo>
                                    <a:moveTo>
                                      <a:pt x="868" y="2671"/>
                                    </a:moveTo>
                                    <a:lnTo>
                                      <a:pt x="868" y="2715"/>
                                    </a:lnTo>
                                    <a:moveTo>
                                      <a:pt x="1005" y="2671"/>
                                    </a:moveTo>
                                    <a:lnTo>
                                      <a:pt x="1005" y="2715"/>
                                    </a:lnTo>
                                    <a:moveTo>
                                      <a:pt x="1108" y="2671"/>
                                    </a:moveTo>
                                    <a:lnTo>
                                      <a:pt x="1108" y="2715"/>
                                    </a:lnTo>
                                    <a:moveTo>
                                      <a:pt x="1200" y="2671"/>
                                    </a:moveTo>
                                    <a:lnTo>
                                      <a:pt x="1200" y="2715"/>
                                    </a:lnTo>
                                    <a:moveTo>
                                      <a:pt x="1288" y="2671"/>
                                    </a:moveTo>
                                    <a:lnTo>
                                      <a:pt x="1288" y="2715"/>
                                    </a:lnTo>
                                    <a:moveTo>
                                      <a:pt x="1365" y="2671"/>
                                    </a:moveTo>
                                    <a:lnTo>
                                      <a:pt x="1365" y="2715"/>
                                    </a:lnTo>
                                    <a:moveTo>
                                      <a:pt x="1425" y="2655"/>
                                    </a:moveTo>
                                    <a:lnTo>
                                      <a:pt x="1425" y="2731"/>
                                    </a:lnTo>
                                    <a:moveTo>
                                      <a:pt x="1845" y="2671"/>
                                    </a:moveTo>
                                    <a:lnTo>
                                      <a:pt x="1845" y="2715"/>
                                    </a:lnTo>
                                    <a:moveTo>
                                      <a:pt x="2085" y="2671"/>
                                    </a:moveTo>
                                    <a:lnTo>
                                      <a:pt x="2085" y="2715"/>
                                    </a:lnTo>
                                    <a:moveTo>
                                      <a:pt x="2265" y="2671"/>
                                    </a:moveTo>
                                    <a:lnTo>
                                      <a:pt x="2265" y="2715"/>
                                    </a:lnTo>
                                    <a:moveTo>
                                      <a:pt x="2400" y="2671"/>
                                    </a:moveTo>
                                    <a:lnTo>
                                      <a:pt x="2400" y="2715"/>
                                    </a:lnTo>
                                    <a:moveTo>
                                      <a:pt x="2505" y="2671"/>
                                    </a:moveTo>
                                    <a:lnTo>
                                      <a:pt x="2505" y="2715"/>
                                    </a:lnTo>
                                    <a:moveTo>
                                      <a:pt x="2594" y="2671"/>
                                    </a:moveTo>
                                    <a:lnTo>
                                      <a:pt x="2594" y="2715"/>
                                    </a:lnTo>
                                    <a:moveTo>
                                      <a:pt x="2685" y="2671"/>
                                    </a:moveTo>
                                    <a:lnTo>
                                      <a:pt x="2685" y="2715"/>
                                    </a:lnTo>
                                    <a:moveTo>
                                      <a:pt x="2745" y="2671"/>
                                    </a:moveTo>
                                    <a:lnTo>
                                      <a:pt x="2745" y="2715"/>
                                    </a:lnTo>
                                    <a:moveTo>
                                      <a:pt x="2820" y="2655"/>
                                    </a:moveTo>
                                    <a:lnTo>
                                      <a:pt x="2820" y="2731"/>
                                    </a:lnTo>
                                    <a:moveTo>
                                      <a:pt x="3240" y="2671"/>
                                    </a:moveTo>
                                    <a:lnTo>
                                      <a:pt x="3240" y="2715"/>
                                    </a:lnTo>
                                    <a:moveTo>
                                      <a:pt x="3480" y="2671"/>
                                    </a:moveTo>
                                    <a:lnTo>
                                      <a:pt x="3480" y="2715"/>
                                    </a:lnTo>
                                    <a:moveTo>
                                      <a:pt x="3645" y="2671"/>
                                    </a:moveTo>
                                    <a:lnTo>
                                      <a:pt x="3645" y="2715"/>
                                    </a:lnTo>
                                    <a:moveTo>
                                      <a:pt x="3780" y="2671"/>
                                    </a:moveTo>
                                    <a:lnTo>
                                      <a:pt x="3780" y="2715"/>
                                    </a:lnTo>
                                    <a:moveTo>
                                      <a:pt x="3900" y="2671"/>
                                    </a:moveTo>
                                    <a:lnTo>
                                      <a:pt x="3900" y="2715"/>
                                    </a:lnTo>
                                    <a:moveTo>
                                      <a:pt x="3991" y="2671"/>
                                    </a:moveTo>
                                    <a:lnTo>
                                      <a:pt x="3991" y="2715"/>
                                    </a:lnTo>
                                    <a:moveTo>
                                      <a:pt x="4065" y="2671"/>
                                    </a:moveTo>
                                    <a:lnTo>
                                      <a:pt x="4065" y="2715"/>
                                    </a:lnTo>
                                    <a:moveTo>
                                      <a:pt x="4140" y="2671"/>
                                    </a:moveTo>
                                    <a:lnTo>
                                      <a:pt x="4140" y="2715"/>
                                    </a:lnTo>
                                    <a:moveTo>
                                      <a:pt x="4200" y="2655"/>
                                    </a:moveTo>
                                    <a:lnTo>
                                      <a:pt x="4200" y="2731"/>
                                    </a:lnTo>
                                    <a:moveTo>
                                      <a:pt x="4620" y="2671"/>
                                    </a:moveTo>
                                    <a:lnTo>
                                      <a:pt x="4620" y="2715"/>
                                    </a:lnTo>
                                    <a:moveTo>
                                      <a:pt x="4874" y="2671"/>
                                    </a:moveTo>
                                    <a:lnTo>
                                      <a:pt x="4874" y="2715"/>
                                    </a:lnTo>
                                    <a:moveTo>
                                      <a:pt x="5040" y="2671"/>
                                    </a:moveTo>
                                    <a:lnTo>
                                      <a:pt x="5040" y="2715"/>
                                    </a:lnTo>
                                    <a:moveTo>
                                      <a:pt x="5174" y="2671"/>
                                    </a:moveTo>
                                    <a:lnTo>
                                      <a:pt x="5174" y="2715"/>
                                    </a:lnTo>
                                    <a:moveTo>
                                      <a:pt x="5294" y="2671"/>
                                    </a:moveTo>
                                    <a:lnTo>
                                      <a:pt x="5294" y="2715"/>
                                    </a:lnTo>
                                    <a:moveTo>
                                      <a:pt x="5385" y="2671"/>
                                    </a:moveTo>
                                    <a:lnTo>
                                      <a:pt x="5385" y="2715"/>
                                    </a:lnTo>
                                    <a:moveTo>
                                      <a:pt x="5460" y="2671"/>
                                    </a:moveTo>
                                    <a:lnTo>
                                      <a:pt x="5460" y="2715"/>
                                    </a:lnTo>
                                    <a:moveTo>
                                      <a:pt x="5534" y="2671"/>
                                    </a:moveTo>
                                    <a:lnTo>
                                      <a:pt x="5534" y="2715"/>
                                    </a:lnTo>
                                    <a:moveTo>
                                      <a:pt x="5594" y="2655"/>
                                    </a:moveTo>
                                    <a:lnTo>
                                      <a:pt x="5594" y="2731"/>
                                    </a:lnTo>
                                    <a:moveTo>
                                      <a:pt x="6014" y="2671"/>
                                    </a:moveTo>
                                    <a:lnTo>
                                      <a:pt x="6014" y="2715"/>
                                    </a:lnTo>
                                    <a:moveTo>
                                      <a:pt x="6254" y="2671"/>
                                    </a:moveTo>
                                    <a:lnTo>
                                      <a:pt x="6254" y="2715"/>
                                    </a:lnTo>
                                    <a:moveTo>
                                      <a:pt x="6434" y="2671"/>
                                    </a:moveTo>
                                    <a:lnTo>
                                      <a:pt x="6434" y="2715"/>
                                    </a:lnTo>
                                    <a:moveTo>
                                      <a:pt x="6571" y="2671"/>
                                    </a:moveTo>
                                    <a:lnTo>
                                      <a:pt x="6571" y="2715"/>
                                    </a:lnTo>
                                    <a:moveTo>
                                      <a:pt x="6674" y="2671"/>
                                    </a:moveTo>
                                    <a:lnTo>
                                      <a:pt x="6674" y="2715"/>
                                    </a:lnTo>
                                    <a:moveTo>
                                      <a:pt x="6780" y="2671"/>
                                    </a:moveTo>
                                    <a:lnTo>
                                      <a:pt x="6780" y="2715"/>
                                    </a:lnTo>
                                    <a:moveTo>
                                      <a:pt x="6854" y="2671"/>
                                    </a:moveTo>
                                    <a:lnTo>
                                      <a:pt x="6854" y="2715"/>
                                    </a:lnTo>
                                    <a:moveTo>
                                      <a:pt x="6931" y="2671"/>
                                    </a:moveTo>
                                    <a:lnTo>
                                      <a:pt x="6931" y="2715"/>
                                    </a:lnTo>
                                    <a:moveTo>
                                      <a:pt x="6991" y="2655"/>
                                    </a:moveTo>
                                    <a:lnTo>
                                      <a:pt x="6991" y="2731"/>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3020969" name="Text Box 208"/>
                            <wps:cNvSpPr txBox="1">
                              <a:spLocks noChangeArrowheads="1"/>
                            </wps:cNvSpPr>
                            <wps:spPr bwMode="auto">
                              <a:xfrm>
                                <a:off x="120650" y="254000"/>
                                <a:ext cx="199567" cy="140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484F1" w14:textId="77777777" w:rsidR="001A01BB" w:rsidRDefault="001A01BB" w:rsidP="001A01BB">
                                  <w:pPr>
                                    <w:spacing w:line="161" w:lineRule="exact"/>
                                    <w:jc w:val="center"/>
                                    <w:rPr>
                                      <w:rFonts w:ascii="Arial MT"/>
                                      <w:sz w:val="16"/>
                                    </w:rPr>
                                  </w:pPr>
                                  <w:r>
                                    <w:rPr>
                                      <w:rFonts w:ascii="Arial MT"/>
                                      <w:w w:val="105"/>
                                      <w:sz w:val="16"/>
                                    </w:rPr>
                                    <w:t>20</w:t>
                                  </w:r>
                                </w:p>
                              </w:txbxContent>
                            </wps:txbx>
                            <wps:bodyPr rot="0" vert="horz" wrap="square" lIns="0" tIns="0" rIns="0" bIns="0" anchor="t" anchorCtr="0" upright="1">
                              <a:noAutofit/>
                            </wps:bodyPr>
                          </wps:wsp>
                          <wps:wsp>
                            <wps:cNvPr id="1998087471" name="AutoShape 205"/>
                            <wps:cNvSpPr>
                              <a:spLocks/>
                            </wps:cNvSpPr>
                            <wps:spPr bwMode="auto">
                              <a:xfrm>
                                <a:off x="622300" y="495300"/>
                                <a:ext cx="2357888" cy="1530398"/>
                              </a:xfrm>
                              <a:custGeom>
                                <a:avLst/>
                                <a:gdLst>
                                  <a:gd name="T0" fmla="+- 0 3677 3677"/>
                                  <a:gd name="T1" fmla="*/ T0 w 6132"/>
                                  <a:gd name="T2" fmla="+- 0 -2186 -4411"/>
                                  <a:gd name="T3" fmla="*/ -2186 h 3291"/>
                                  <a:gd name="T4" fmla="+- 0 5542 3677"/>
                                  <a:gd name="T5" fmla="*/ T4 w 6132"/>
                                  <a:gd name="T6" fmla="+- 0 -2186 -4411"/>
                                  <a:gd name="T7" fmla="*/ -2186 h 3291"/>
                                  <a:gd name="T8" fmla="+- 0 5630 3677"/>
                                  <a:gd name="T9" fmla="*/ T8 w 6132"/>
                                  <a:gd name="T10" fmla="+- 0 -2200 -4411"/>
                                  <a:gd name="T11" fmla="*/ -2200 h 3291"/>
                                  <a:gd name="T12" fmla="+- 0 5722 3677"/>
                                  <a:gd name="T13" fmla="*/ T12 w 6132"/>
                                  <a:gd name="T14" fmla="+- 0 -2488 -4411"/>
                                  <a:gd name="T15" fmla="*/ -2488 h 3291"/>
                                  <a:gd name="T16" fmla="+- 0 5810 3677"/>
                                  <a:gd name="T17" fmla="*/ T16 w 6132"/>
                                  <a:gd name="T18" fmla="+- 0 -3031 -4411"/>
                                  <a:gd name="T19" fmla="*/ -3031 h 3291"/>
                                  <a:gd name="T20" fmla="+- 0 5899 3677"/>
                                  <a:gd name="T21" fmla="*/ T20 w 6132"/>
                                  <a:gd name="T22" fmla="+- 0 -3652 -4411"/>
                                  <a:gd name="T23" fmla="*/ -3652 h 3291"/>
                                  <a:gd name="T24" fmla="+- 0 5988 3677"/>
                                  <a:gd name="T25" fmla="*/ T24 w 6132"/>
                                  <a:gd name="T26" fmla="+- 0 -4159 -4411"/>
                                  <a:gd name="T27" fmla="*/ -4159 h 3291"/>
                                  <a:gd name="T28" fmla="+- 0 6077 3677"/>
                                  <a:gd name="T29" fmla="*/ T28 w 6132"/>
                                  <a:gd name="T30" fmla="+- 0 -4411 -4411"/>
                                  <a:gd name="T31" fmla="*/ -4411 h 3291"/>
                                  <a:gd name="T32" fmla="+- 0 6166 3677"/>
                                  <a:gd name="T33" fmla="*/ T32 w 6132"/>
                                  <a:gd name="T34" fmla="+- 0 -4355 -4411"/>
                                  <a:gd name="T35" fmla="*/ -4355 h 3291"/>
                                  <a:gd name="T36" fmla="+- 0 6254 3677"/>
                                  <a:gd name="T37" fmla="*/ T36 w 6132"/>
                                  <a:gd name="T38" fmla="+- 0 -4031 -4411"/>
                                  <a:gd name="T39" fmla="*/ -4031 h 3291"/>
                                  <a:gd name="T40" fmla="+- 0 6343 3677"/>
                                  <a:gd name="T41" fmla="*/ T40 w 6132"/>
                                  <a:gd name="T42" fmla="+- 0 -3539 -4411"/>
                                  <a:gd name="T43" fmla="*/ -3539 h 3291"/>
                                  <a:gd name="T44" fmla="+- 0 6432 3677"/>
                                  <a:gd name="T45" fmla="*/ T44 w 6132"/>
                                  <a:gd name="T46" fmla="+- 0 -3007 -4411"/>
                                  <a:gd name="T47" fmla="*/ -3007 h 3291"/>
                                  <a:gd name="T48" fmla="+- 0 6521 3677"/>
                                  <a:gd name="T49" fmla="*/ T48 w 6132"/>
                                  <a:gd name="T50" fmla="+- 0 -2560 -4411"/>
                                  <a:gd name="T51" fmla="*/ -2560 h 3291"/>
                                  <a:gd name="T52" fmla="+- 0 6610 3677"/>
                                  <a:gd name="T53" fmla="*/ T52 w 6132"/>
                                  <a:gd name="T54" fmla="+- 0 -2282 -4411"/>
                                  <a:gd name="T55" fmla="*/ -2282 h 3291"/>
                                  <a:gd name="T56" fmla="+- 0 6698 3677"/>
                                  <a:gd name="T57" fmla="*/ T56 w 6132"/>
                                  <a:gd name="T58" fmla="+- 0 -2186 -4411"/>
                                  <a:gd name="T59" fmla="*/ -2186 h 3291"/>
                                  <a:gd name="T60" fmla="+- 0 9809 3677"/>
                                  <a:gd name="T61" fmla="*/ T60 w 6132"/>
                                  <a:gd name="T62" fmla="+- 0 -2186 -4411"/>
                                  <a:gd name="T63" fmla="*/ -2186 h 3291"/>
                                  <a:gd name="T64" fmla="+- 0 4920 3677"/>
                                  <a:gd name="T65" fmla="*/ T64 w 6132"/>
                                  <a:gd name="T66" fmla="+- 0 -1120 -4411"/>
                                  <a:gd name="T67" fmla="*/ -1120 h 3291"/>
                                  <a:gd name="T68" fmla="+- 0 5460 3677"/>
                                  <a:gd name="T69" fmla="*/ T68 w 6132"/>
                                  <a:gd name="T70" fmla="+- 0 -1120 -4411"/>
                                  <a:gd name="T71" fmla="*/ -1120 h 32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132" h="3291">
                                    <a:moveTo>
                                      <a:pt x="0" y="2225"/>
                                    </a:moveTo>
                                    <a:lnTo>
                                      <a:pt x="1865" y="2225"/>
                                    </a:lnTo>
                                    <a:lnTo>
                                      <a:pt x="1953" y="2211"/>
                                    </a:lnTo>
                                    <a:lnTo>
                                      <a:pt x="2045" y="1923"/>
                                    </a:lnTo>
                                    <a:lnTo>
                                      <a:pt x="2133" y="1380"/>
                                    </a:lnTo>
                                    <a:lnTo>
                                      <a:pt x="2222" y="759"/>
                                    </a:lnTo>
                                    <a:lnTo>
                                      <a:pt x="2311" y="252"/>
                                    </a:lnTo>
                                    <a:lnTo>
                                      <a:pt x="2400" y="0"/>
                                    </a:lnTo>
                                    <a:lnTo>
                                      <a:pt x="2489" y="56"/>
                                    </a:lnTo>
                                    <a:lnTo>
                                      <a:pt x="2577" y="380"/>
                                    </a:lnTo>
                                    <a:lnTo>
                                      <a:pt x="2666" y="872"/>
                                    </a:lnTo>
                                    <a:lnTo>
                                      <a:pt x="2755" y="1404"/>
                                    </a:lnTo>
                                    <a:lnTo>
                                      <a:pt x="2844" y="1851"/>
                                    </a:lnTo>
                                    <a:lnTo>
                                      <a:pt x="2933" y="2129"/>
                                    </a:lnTo>
                                    <a:lnTo>
                                      <a:pt x="3021" y="2225"/>
                                    </a:lnTo>
                                    <a:lnTo>
                                      <a:pt x="6132" y="2225"/>
                                    </a:lnTo>
                                    <a:moveTo>
                                      <a:pt x="1243" y="3291"/>
                                    </a:moveTo>
                                    <a:lnTo>
                                      <a:pt x="1783" y="3291"/>
                                    </a:lnTo>
                                  </a:path>
                                </a:pathLst>
                              </a:custGeom>
                              <a:noFill/>
                              <a:ln w="1524">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654109" name="Text Box 209"/>
                            <wps:cNvSpPr txBox="1">
                              <a:spLocks noChangeArrowheads="1"/>
                            </wps:cNvSpPr>
                            <wps:spPr bwMode="auto">
                              <a:xfrm>
                                <a:off x="107950" y="565150"/>
                                <a:ext cx="213025" cy="1576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CE70B" w14:textId="77777777" w:rsidR="001A01BB" w:rsidRDefault="001A01BB" w:rsidP="001A01BB">
                                  <w:pPr>
                                    <w:spacing w:line="161" w:lineRule="exact"/>
                                    <w:jc w:val="center"/>
                                    <w:rPr>
                                      <w:rFonts w:ascii="Arial MT"/>
                                      <w:sz w:val="16"/>
                                    </w:rPr>
                                  </w:pPr>
                                  <w:r>
                                    <w:rPr>
                                      <w:rFonts w:ascii="Arial MT"/>
                                      <w:w w:val="105"/>
                                      <w:sz w:val="16"/>
                                    </w:rPr>
                                    <w:t>15</w:t>
                                  </w:r>
                                </w:p>
                              </w:txbxContent>
                            </wps:txbx>
                            <wps:bodyPr rot="0" vert="horz" wrap="square" lIns="0" tIns="0" rIns="0" bIns="0" anchor="t" anchorCtr="0" upright="1">
                              <a:noAutofit/>
                            </wps:bodyPr>
                          </wps:wsp>
                          <wps:wsp>
                            <wps:cNvPr id="2071350009" name="Text Box 211"/>
                            <wps:cNvSpPr txBox="1">
                              <a:spLocks noChangeArrowheads="1"/>
                            </wps:cNvSpPr>
                            <wps:spPr bwMode="auto">
                              <a:xfrm>
                                <a:off x="171450" y="1187450"/>
                                <a:ext cx="146118" cy="133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18747F" w14:textId="77777777" w:rsidR="001A01BB" w:rsidRDefault="001A01BB" w:rsidP="001A01BB">
                                  <w:pPr>
                                    <w:spacing w:line="161" w:lineRule="exact"/>
                                    <w:jc w:val="center"/>
                                    <w:rPr>
                                      <w:rFonts w:ascii="Arial MT"/>
                                      <w:sz w:val="16"/>
                                    </w:rPr>
                                  </w:pPr>
                                  <w:r>
                                    <w:rPr>
                                      <w:rFonts w:ascii="Arial MT"/>
                                      <w:w w:val="102"/>
                                      <w:sz w:val="16"/>
                                    </w:rPr>
                                    <w:t>5</w:t>
                                  </w:r>
                                </w:p>
                              </w:txbxContent>
                            </wps:txbx>
                            <wps:bodyPr rot="0" vert="horz" wrap="square" lIns="0" tIns="0" rIns="0" bIns="0" anchor="t" anchorCtr="0" upright="1">
                              <a:noAutofit/>
                            </wps:bodyPr>
                          </wps:wsp>
                          <wps:wsp>
                            <wps:cNvPr id="1411159928" name="Text Box 212"/>
                            <wps:cNvSpPr txBox="1">
                              <a:spLocks noChangeArrowheads="1"/>
                            </wps:cNvSpPr>
                            <wps:spPr bwMode="auto">
                              <a:xfrm>
                                <a:off x="166181" y="1458300"/>
                                <a:ext cx="113049" cy="167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3A34BC" w14:textId="77777777" w:rsidR="001A01BB" w:rsidRDefault="001A01BB" w:rsidP="001A01BB">
                                  <w:pPr>
                                    <w:spacing w:line="161" w:lineRule="exact"/>
                                    <w:jc w:val="center"/>
                                    <w:rPr>
                                      <w:rFonts w:ascii="Arial MT"/>
                                      <w:sz w:val="16"/>
                                    </w:rPr>
                                  </w:pPr>
                                  <w:r>
                                    <w:rPr>
                                      <w:rFonts w:ascii="Arial MT"/>
                                      <w:w w:val="102"/>
                                      <w:sz w:val="16"/>
                                    </w:rPr>
                                    <w:t>0</w:t>
                                  </w:r>
                                </w:p>
                              </w:txbxContent>
                            </wps:txbx>
                            <wps:bodyPr rot="0" vert="horz" wrap="square" lIns="0" tIns="0" rIns="0" bIns="0" anchor="t" anchorCtr="0" upright="1">
                              <a:noAutofit/>
                            </wps:bodyPr>
                          </wps:wsp>
                          <wps:wsp>
                            <wps:cNvPr id="1440432974" name="Text Box 213"/>
                            <wps:cNvSpPr txBox="1">
                              <a:spLocks noChangeArrowheads="1"/>
                            </wps:cNvSpPr>
                            <wps:spPr bwMode="auto">
                              <a:xfrm>
                                <a:off x="768350" y="1593850"/>
                                <a:ext cx="159961" cy="141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5C8DF" w14:textId="77777777" w:rsidR="001A01BB" w:rsidRDefault="001A01BB" w:rsidP="001A01BB">
                                  <w:pPr>
                                    <w:spacing w:line="161" w:lineRule="exact"/>
                                    <w:jc w:val="center"/>
                                    <w:rPr>
                                      <w:rFonts w:ascii="Arial MT"/>
                                      <w:sz w:val="16"/>
                                    </w:rPr>
                                  </w:pPr>
                                  <w:r>
                                    <w:rPr>
                                      <w:rFonts w:ascii="Arial MT"/>
                                      <w:w w:val="102"/>
                                      <w:sz w:val="16"/>
                                    </w:rPr>
                                    <w:t>1</w:t>
                                  </w:r>
                                </w:p>
                              </w:txbxContent>
                            </wps:txbx>
                            <wps:bodyPr rot="0" vert="horz" wrap="square" lIns="0" tIns="0" rIns="0" bIns="0" anchor="t" anchorCtr="0" upright="1">
                              <a:noAutofit/>
                            </wps:bodyPr>
                          </wps:wsp>
                          <wps:wsp>
                            <wps:cNvPr id="902687874" name="Text Box 214"/>
                            <wps:cNvSpPr txBox="1">
                              <a:spLocks noChangeArrowheads="1"/>
                            </wps:cNvSpPr>
                            <wps:spPr bwMode="auto">
                              <a:xfrm>
                                <a:off x="1276350" y="1593850"/>
                                <a:ext cx="205719" cy="130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7CBCE" w14:textId="77777777" w:rsidR="001A01BB" w:rsidRDefault="001A01BB" w:rsidP="001A01BB">
                                  <w:pPr>
                                    <w:spacing w:line="161" w:lineRule="exact"/>
                                    <w:jc w:val="center"/>
                                    <w:rPr>
                                      <w:rFonts w:ascii="Arial MT"/>
                                      <w:sz w:val="16"/>
                                    </w:rPr>
                                  </w:pPr>
                                  <w:r>
                                    <w:rPr>
                                      <w:rFonts w:ascii="Arial MT"/>
                                      <w:w w:val="105"/>
                                      <w:sz w:val="16"/>
                                    </w:rPr>
                                    <w:t>10</w:t>
                                  </w:r>
                                </w:p>
                              </w:txbxContent>
                            </wps:txbx>
                            <wps:bodyPr rot="0" vert="horz" wrap="square" lIns="0" tIns="0" rIns="0" bIns="0" anchor="t" anchorCtr="0" upright="1">
                              <a:noAutofit/>
                            </wps:bodyPr>
                          </wps:wsp>
                          <wps:wsp>
                            <wps:cNvPr id="1753547892" name="Text Box 215"/>
                            <wps:cNvSpPr txBox="1">
                              <a:spLocks noChangeArrowheads="1"/>
                            </wps:cNvSpPr>
                            <wps:spPr bwMode="auto">
                              <a:xfrm>
                                <a:off x="1765300" y="1593850"/>
                                <a:ext cx="302619" cy="130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291E6" w14:textId="77777777" w:rsidR="001A01BB" w:rsidRDefault="001A01BB" w:rsidP="001A01BB">
                                  <w:pPr>
                                    <w:spacing w:line="161" w:lineRule="exact"/>
                                    <w:jc w:val="center"/>
                                    <w:rPr>
                                      <w:rFonts w:ascii="Arial MT"/>
                                      <w:sz w:val="16"/>
                                    </w:rPr>
                                  </w:pPr>
                                  <w:r>
                                    <w:rPr>
                                      <w:rFonts w:ascii="Arial MT"/>
                                      <w:w w:val="105"/>
                                      <w:sz w:val="16"/>
                                    </w:rPr>
                                    <w:t>100</w:t>
                                  </w:r>
                                </w:p>
                              </w:txbxContent>
                            </wps:txbx>
                            <wps:bodyPr rot="0" vert="horz" wrap="square" lIns="0" tIns="0" rIns="0" bIns="0" anchor="t" anchorCtr="0" upright="1">
                              <a:noAutofit/>
                            </wps:bodyPr>
                          </wps:wsp>
                          <wps:wsp>
                            <wps:cNvPr id="645895252" name="Text Box 216"/>
                            <wps:cNvSpPr txBox="1">
                              <a:spLocks noChangeArrowheads="1"/>
                            </wps:cNvSpPr>
                            <wps:spPr bwMode="auto">
                              <a:xfrm>
                                <a:off x="2286000" y="1600200"/>
                                <a:ext cx="304157" cy="109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B40C55" w14:textId="77777777" w:rsidR="001A01BB" w:rsidRDefault="001A01BB" w:rsidP="001A01BB">
                                  <w:pPr>
                                    <w:spacing w:line="161" w:lineRule="exact"/>
                                    <w:jc w:val="center"/>
                                    <w:rPr>
                                      <w:rFonts w:ascii="Arial MT"/>
                                      <w:sz w:val="16"/>
                                    </w:rPr>
                                  </w:pPr>
                                  <w:r>
                                    <w:rPr>
                                      <w:rFonts w:ascii="Arial MT"/>
                                      <w:w w:val="105"/>
                                      <w:sz w:val="16"/>
                                    </w:rPr>
                                    <w:t>1000</w:t>
                                  </w:r>
                                </w:p>
                              </w:txbxContent>
                            </wps:txbx>
                            <wps:bodyPr rot="0" vert="horz" wrap="square" lIns="0" tIns="0" rIns="0" bIns="0" anchor="t" anchorCtr="0" upright="1">
                              <a:noAutofit/>
                            </wps:bodyPr>
                          </wps:wsp>
                          <wps:wsp>
                            <wps:cNvPr id="1767686941" name="Text Box 217"/>
                            <wps:cNvSpPr txBox="1">
                              <a:spLocks noChangeArrowheads="1"/>
                            </wps:cNvSpPr>
                            <wps:spPr bwMode="auto">
                              <a:xfrm>
                                <a:off x="2775536" y="1593852"/>
                                <a:ext cx="368027" cy="1328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9E263" w14:textId="77777777" w:rsidR="001A01BB" w:rsidRDefault="001A01BB" w:rsidP="001A01BB">
                                  <w:pPr>
                                    <w:spacing w:line="161" w:lineRule="exact"/>
                                    <w:rPr>
                                      <w:rFonts w:ascii="Arial MT"/>
                                      <w:sz w:val="16"/>
                                    </w:rPr>
                                  </w:pPr>
                                  <w:r>
                                    <w:rPr>
                                      <w:rFonts w:ascii="Arial MT"/>
                                      <w:w w:val="105"/>
                                      <w:sz w:val="16"/>
                                    </w:rPr>
                                    <w:t>10000</w:t>
                                  </w:r>
                                </w:p>
                              </w:txbxContent>
                            </wps:txbx>
                            <wps:bodyPr rot="0" vert="horz" wrap="square" lIns="0" tIns="0" rIns="0" bIns="0" anchor="t" anchorCtr="0" upright="1">
                              <a:noAutofit/>
                            </wps:bodyPr>
                          </wps:wsp>
                          <wps:wsp>
                            <wps:cNvPr id="1193653994" name="Text Box 219"/>
                            <wps:cNvSpPr txBox="1">
                              <a:spLocks noChangeArrowheads="1"/>
                            </wps:cNvSpPr>
                            <wps:spPr bwMode="auto">
                              <a:xfrm>
                                <a:off x="1092200" y="1981200"/>
                                <a:ext cx="937080" cy="1041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7EAAB5" w14:textId="77777777" w:rsidR="001A01BB" w:rsidRDefault="001A01BB" w:rsidP="001A01BB">
                                  <w:pPr>
                                    <w:spacing w:before="31"/>
                                    <w:ind w:left="743"/>
                                    <w:rPr>
                                      <w:rFonts w:ascii="Arial MT"/>
                                      <w:sz w:val="16"/>
                                    </w:rPr>
                                  </w:pPr>
                                </w:p>
                              </w:txbxContent>
                            </wps:txbx>
                            <wps:bodyPr rot="0" vert="horz" wrap="square" lIns="0" tIns="0" rIns="0" bIns="0" anchor="t" anchorCtr="0" upright="1">
                              <a:noAutofit/>
                            </wps:bodyPr>
                          </wps:wsp>
                          <wps:wsp>
                            <wps:cNvPr id="339398984" name="Text Box 98"/>
                            <wps:cNvSpPr txBox="1">
                              <a:spLocks noChangeArrowheads="1"/>
                            </wps:cNvSpPr>
                            <wps:spPr bwMode="auto">
                              <a:xfrm>
                                <a:off x="648427" y="-17552"/>
                                <a:ext cx="1897315" cy="2715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7CB2E" w14:textId="77777777" w:rsidR="001A01BB" w:rsidRPr="00827AD5" w:rsidRDefault="001A01BB" w:rsidP="001A01BB">
                                  <w:pPr>
                                    <w:spacing w:line="276" w:lineRule="auto"/>
                                    <w:jc w:val="center"/>
                                    <w:rPr>
                                      <w:sz w:val="20"/>
                                      <w:szCs w:val="20"/>
                                    </w:rPr>
                                  </w:pPr>
                                  <w:r w:rsidRPr="00827AD5">
                                    <w:rPr>
                                      <w:sz w:val="20"/>
                                      <w:szCs w:val="20"/>
                                    </w:rPr>
                                    <w:t>Size</w:t>
                                  </w:r>
                                  <w:r w:rsidRPr="00827AD5">
                                    <w:rPr>
                                      <w:spacing w:val="10"/>
                                      <w:sz w:val="20"/>
                                      <w:szCs w:val="20"/>
                                    </w:rPr>
                                    <w:t xml:space="preserve"> </w:t>
                                  </w:r>
                                  <w:r w:rsidRPr="00827AD5">
                                    <w:rPr>
                                      <w:sz w:val="20"/>
                                      <w:szCs w:val="20"/>
                                    </w:rPr>
                                    <w:t>Distribution</w:t>
                                  </w:r>
                                  <w:r w:rsidRPr="00827AD5">
                                    <w:rPr>
                                      <w:spacing w:val="10"/>
                                      <w:sz w:val="20"/>
                                      <w:szCs w:val="20"/>
                                    </w:rPr>
                                    <w:t xml:space="preserve"> </w:t>
                                  </w:r>
                                  <w:r w:rsidRPr="00827AD5">
                                    <w:rPr>
                                      <w:sz w:val="20"/>
                                      <w:szCs w:val="20"/>
                                    </w:rPr>
                                    <w:t>by</w:t>
                                  </w:r>
                                  <w:r w:rsidRPr="00827AD5">
                                    <w:rPr>
                                      <w:spacing w:val="8"/>
                                      <w:sz w:val="20"/>
                                      <w:szCs w:val="20"/>
                                    </w:rPr>
                                    <w:t xml:space="preserve"> </w:t>
                                  </w:r>
                                  <w:r w:rsidRPr="00827AD5">
                                    <w:rPr>
                                      <w:sz w:val="20"/>
                                      <w:szCs w:val="20"/>
                                    </w:rPr>
                                    <w:t>Intensity</w:t>
                                  </w:r>
                                </w:p>
                              </w:txbxContent>
                            </wps:txbx>
                            <wps:bodyPr rot="0" vert="horz" wrap="square" lIns="0" tIns="36000" rIns="0" bIns="0" anchor="ctr" anchorCtr="0" upright="1">
                              <a:noAutofit/>
                            </wps:bodyPr>
                          </wps:wsp>
                          <wps:wsp>
                            <wps:cNvPr id="391022654" name="Text Box 8"/>
                            <wps:cNvSpPr txBox="1">
                              <a:spLocks noChangeArrowheads="1"/>
                            </wps:cNvSpPr>
                            <wps:spPr bwMode="auto">
                              <a:xfrm>
                                <a:off x="-46003" y="350164"/>
                                <a:ext cx="154727" cy="1147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EA6CFE" w14:textId="77777777" w:rsidR="001A01BB" w:rsidRPr="00827AD5" w:rsidRDefault="001A01BB" w:rsidP="001A01BB">
                                  <w:pPr>
                                    <w:spacing w:line="240" w:lineRule="auto"/>
                                    <w:ind w:left="20"/>
                                    <w:rPr>
                                      <w:sz w:val="20"/>
                                      <w:szCs w:val="20"/>
                                    </w:rPr>
                                  </w:pPr>
                                  <w:r w:rsidRPr="00827AD5">
                                    <w:rPr>
                                      <w:sz w:val="20"/>
                                      <w:szCs w:val="20"/>
                                    </w:rPr>
                                    <w:t>Intensity</w:t>
                                  </w:r>
                                  <w:r w:rsidRPr="00827AD5">
                                    <w:rPr>
                                      <w:spacing w:val="13"/>
                                      <w:sz w:val="20"/>
                                      <w:szCs w:val="20"/>
                                    </w:rPr>
                                    <w:t xml:space="preserve"> </w:t>
                                  </w:r>
                                  <w:r w:rsidRPr="00827AD5">
                                    <w:rPr>
                                      <w:sz w:val="20"/>
                                      <w:szCs w:val="20"/>
                                    </w:rPr>
                                    <w:t>(Percent)</w:t>
                                  </w:r>
                                </w:p>
                              </w:txbxContent>
                            </wps:txbx>
                            <wps:bodyPr rot="0" vert="vert270" wrap="square" lIns="0" tIns="0" rIns="0" bIns="0" anchor="t" anchorCtr="0" upright="1">
                              <a:noAutofit/>
                            </wps:bodyPr>
                          </wps:wsp>
                          <wps:wsp>
                            <wps:cNvPr id="1644323454" name="Text Box 103"/>
                            <wps:cNvSpPr txBox="1">
                              <a:spLocks noChangeArrowheads="1"/>
                            </wps:cNvSpPr>
                            <wps:spPr bwMode="auto">
                              <a:xfrm>
                                <a:off x="228600" y="1593850"/>
                                <a:ext cx="223207" cy="1328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4187B" w14:textId="77777777" w:rsidR="001A01BB" w:rsidRDefault="001A01BB" w:rsidP="001A01BB">
                                  <w:pPr>
                                    <w:spacing w:line="161" w:lineRule="exact"/>
                                    <w:jc w:val="center"/>
                                    <w:rPr>
                                      <w:rFonts w:ascii="Arial MT"/>
                                      <w:sz w:val="16"/>
                                    </w:rPr>
                                  </w:pPr>
                                  <w:r>
                                    <w:rPr>
                                      <w:rFonts w:ascii="Arial MT"/>
                                      <w:w w:val="102"/>
                                      <w:sz w:val="16"/>
                                    </w:rPr>
                                    <w:t>0.1</w:t>
                                  </w:r>
                                </w:p>
                              </w:txbxContent>
                            </wps:txbx>
                            <wps:bodyPr rot="0" vert="horz" wrap="square" lIns="0" tIns="0" rIns="0" bIns="0" anchor="t" anchorCtr="0" upright="1">
                              <a:noAutofit/>
                            </wps:bodyPr>
                          </wps:wsp>
                          <wps:wsp>
                            <wps:cNvPr id="563455768" name="Text Box 109"/>
                            <wps:cNvSpPr txBox="1">
                              <a:spLocks noChangeArrowheads="1"/>
                            </wps:cNvSpPr>
                            <wps:spPr bwMode="auto">
                              <a:xfrm>
                                <a:off x="1224841" y="1714498"/>
                                <a:ext cx="799308" cy="2147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0BCFBF" w14:textId="77777777" w:rsidR="001A01BB" w:rsidRPr="00827AD5" w:rsidRDefault="001A01BB" w:rsidP="001A01BB">
                                  <w:pPr>
                                    <w:spacing w:line="276" w:lineRule="auto"/>
                                    <w:jc w:val="center"/>
                                    <w:rPr>
                                      <w:sz w:val="20"/>
                                      <w:szCs w:val="20"/>
                                    </w:rPr>
                                  </w:pPr>
                                  <w:r w:rsidRPr="00827AD5">
                                    <w:rPr>
                                      <w:spacing w:val="-1"/>
                                      <w:w w:val="105"/>
                                      <w:sz w:val="20"/>
                                      <w:szCs w:val="20"/>
                                    </w:rPr>
                                    <w:t>Size</w:t>
                                  </w:r>
                                  <w:r w:rsidRPr="00827AD5">
                                    <w:rPr>
                                      <w:spacing w:val="-11"/>
                                      <w:w w:val="105"/>
                                      <w:sz w:val="20"/>
                                      <w:szCs w:val="20"/>
                                    </w:rPr>
                                    <w:t xml:space="preserve"> </w:t>
                                  </w:r>
                                  <w:r w:rsidRPr="00827AD5">
                                    <w:rPr>
                                      <w:spacing w:val="-1"/>
                                      <w:w w:val="105"/>
                                      <w:sz w:val="20"/>
                                      <w:szCs w:val="20"/>
                                    </w:rPr>
                                    <w:t>(d.nm)</w:t>
                                  </w:r>
                                </w:p>
                              </w:txbxContent>
                            </wps:txbx>
                            <wps:bodyPr rot="0" vert="horz" wrap="square" lIns="0" tIns="0" rIns="0" bIns="0" anchor="t" anchorCtr="0" upright="1">
                              <a:noAutofit/>
                            </wps:bodyPr>
                          </wps:wsp>
                          <wps:wsp>
                            <wps:cNvPr id="1924397399" name="Text Box 110"/>
                            <wps:cNvSpPr txBox="1">
                              <a:spLocks noChangeArrowheads="1"/>
                            </wps:cNvSpPr>
                            <wps:spPr bwMode="auto">
                              <a:xfrm>
                                <a:off x="925274" y="1919201"/>
                                <a:ext cx="1336558" cy="186581"/>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22D9A8B" w14:textId="77777777" w:rsidR="001A01BB" w:rsidRPr="00B86296" w:rsidRDefault="001A01BB" w:rsidP="001A01BB">
                                  <w:pPr>
                                    <w:spacing w:before="31" w:line="240" w:lineRule="auto"/>
                                    <w:jc w:val="center"/>
                                    <w:rPr>
                                      <w:sz w:val="16"/>
                                      <w:szCs w:val="16"/>
                                      <w14:textOutline w14:w="9525" w14:cap="rnd" w14:cmpd="sng" w14:algn="ctr">
                                        <w14:noFill/>
                                        <w14:prstDash w14:val="solid"/>
                                        <w14:bevel/>
                                      </w14:textOutline>
                                    </w:rPr>
                                  </w:pPr>
                                  <w:r w:rsidRPr="00B86296">
                                    <w:rPr>
                                      <w:spacing w:val="-1"/>
                                      <w:w w:val="105"/>
                                      <w:sz w:val="16"/>
                                      <w:szCs w:val="16"/>
                                      <w14:textOutline w14:w="9525" w14:cap="rnd" w14:cmpd="sng" w14:algn="ctr">
                                        <w14:noFill/>
                                        <w14:prstDash w14:val="solid"/>
                                        <w14:bevel/>
                                      </w14:textOutline>
                                    </w:rPr>
                                    <w:t>Record</w:t>
                                  </w:r>
                                  <w:r w:rsidRPr="00B86296">
                                    <w:rPr>
                                      <w:spacing w:val="-11"/>
                                      <w:w w:val="105"/>
                                      <w:sz w:val="16"/>
                                      <w:szCs w:val="16"/>
                                      <w14:textOutline w14:w="9525" w14:cap="rnd" w14:cmpd="sng" w14:algn="ctr">
                                        <w14:noFill/>
                                        <w14:prstDash w14:val="solid"/>
                                        <w14:bevel/>
                                      </w14:textOutline>
                                    </w:rPr>
                                    <w:t xml:space="preserve"> 24</w:t>
                                  </w:r>
                                  <w:r w:rsidRPr="00B86296">
                                    <w:rPr>
                                      <w:spacing w:val="-1"/>
                                      <w:w w:val="105"/>
                                      <w:sz w:val="16"/>
                                      <w:szCs w:val="16"/>
                                      <w14:textOutline w14:w="9525" w14:cap="rnd" w14:cmpd="sng" w14:algn="ctr">
                                        <w14:noFill/>
                                        <w14:prstDash w14:val="solid"/>
                                        <w14:bevel/>
                                      </w14:textOutline>
                                    </w:rPr>
                                    <w:t>:</w:t>
                                  </w:r>
                                  <w:r w:rsidRPr="00B86296">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B86296">
                                    <w:rPr>
                                      <w:w w:val="105"/>
                                      <w:sz w:val="16"/>
                                      <w:szCs w:val="16"/>
                                      <w14:textOutline w14:w="9525" w14:cap="rnd" w14:cmpd="sng" w14:algn="ctr">
                                        <w14:noFill/>
                                        <w14:prstDash w14:val="solid"/>
                                        <w14:bevel/>
                                      </w14:textOutline>
                                    </w:rPr>
                                    <w:t>verage</w:t>
                                  </w:r>
                                  <w:r w:rsidRPr="00B86296">
                                    <w:rPr>
                                      <w:spacing w:val="-10"/>
                                      <w:w w:val="105"/>
                                      <w:sz w:val="16"/>
                                      <w:szCs w:val="16"/>
                                      <w14:textOutline w14:w="9525" w14:cap="rnd" w14:cmpd="sng" w14:algn="ctr">
                                        <w14:noFill/>
                                        <w14:prstDash w14:val="solid"/>
                                        <w14:bevel/>
                                      </w14:textOutline>
                                    </w:rPr>
                                    <w:t xml:space="preserve"> </w:t>
                                  </w:r>
                                  <w:r w:rsidRPr="00B86296">
                                    <w:rPr>
                                      <w:w w:val="105"/>
                                      <w:sz w:val="16"/>
                                      <w:szCs w:val="16"/>
                                      <w14:textOutline w14:w="9525" w14:cap="rnd" w14:cmpd="sng" w14:algn="ctr">
                                        <w14:noFill/>
                                        <w14:prstDash w14:val="solid"/>
                                        <w14:bevel/>
                                      </w14:textOutline>
                                    </w:rPr>
                                    <w:t>16.</w:t>
                                  </w:r>
                                </w:p>
                              </w:txbxContent>
                            </wps:txbx>
                            <wps:bodyPr rot="0" vert="horz" wrap="square" lIns="0" tIns="0" rIns="0" bIns="0" anchor="t" anchorCtr="0" upright="1">
                              <a:noAutofit/>
                            </wps:bodyPr>
                          </wps:wsp>
                          <wps:wsp>
                            <wps:cNvPr id="1867630249" name="Text Box 104"/>
                            <wps:cNvSpPr txBox="1">
                              <a:spLocks noChangeArrowheads="1"/>
                            </wps:cNvSpPr>
                            <wps:spPr bwMode="auto">
                              <a:xfrm>
                                <a:off x="2707498" y="1825822"/>
                                <a:ext cx="268377" cy="266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8E9D44" w14:textId="77777777" w:rsidR="001A01BB" w:rsidRPr="00827AD5" w:rsidRDefault="001A01BB" w:rsidP="001A01BB">
                                  <w:pPr>
                                    <w:spacing w:line="276" w:lineRule="auto"/>
                                    <w:rPr>
                                      <w:b/>
                                      <w:bCs/>
                                      <w:sz w:val="24"/>
                                    </w:rPr>
                                  </w:pPr>
                                  <w:r w:rsidRPr="00827AD5">
                                    <w:rPr>
                                      <w:b/>
                                      <w:bCs/>
                                      <w:w w:val="102"/>
                                      <w:sz w:val="24"/>
                                    </w:rPr>
                                    <w:t>F5</w:t>
                                  </w:r>
                                </w:p>
                              </w:txbxContent>
                            </wps:txbx>
                            <wps:bodyPr rot="0" vert="horz" wrap="square" lIns="0" tIns="0" rIns="0" bIns="0" anchor="t" anchorCtr="0" upright="1">
                              <a:noAutofit/>
                            </wps:bodyPr>
                          </wps:wsp>
                          <wps:wsp>
                            <wps:cNvPr id="265076446" name="docshape12"/>
                            <wps:cNvSpPr txBox="1">
                              <a:spLocks noChangeArrowheads="1"/>
                            </wps:cNvSpPr>
                            <wps:spPr bwMode="auto">
                              <a:xfrm>
                                <a:off x="139700" y="850900"/>
                                <a:ext cx="163195" cy="161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33FA38" w14:textId="77777777" w:rsidR="001A01BB" w:rsidRDefault="001A01BB" w:rsidP="001A01BB">
                                  <w:pPr>
                                    <w:spacing w:line="161" w:lineRule="exact"/>
                                    <w:jc w:val="center"/>
                                    <w:rPr>
                                      <w:rFonts w:ascii="Arial MT"/>
                                      <w:sz w:val="16"/>
                                    </w:rPr>
                                  </w:pPr>
                                  <w:r>
                                    <w:rPr>
                                      <w:rFonts w:ascii="Arial MT"/>
                                      <w:spacing w:val="-5"/>
                                      <w:sz w:val="16"/>
                                    </w:rPr>
                                    <w:t>10</w:t>
                                  </w:r>
                                </w:p>
                              </w:txbxContent>
                            </wps:txbx>
                            <wps:bodyPr rot="0" vert="horz" wrap="square" lIns="0" tIns="0" rIns="0" bIns="0" anchor="t" anchorCtr="0" upright="1">
                              <a:noAutofit/>
                            </wps:bodyPr>
                          </wps:wsp>
                        </wpg:grpSp>
                      </wpg:grpSp>
                      <wpg:grpSp>
                        <wpg:cNvPr id="907612748" name="Group 18"/>
                        <wpg:cNvGrpSpPr/>
                        <wpg:grpSpPr>
                          <a:xfrm>
                            <a:off x="12700" y="2127250"/>
                            <a:ext cx="2781300" cy="1885950"/>
                            <a:chOff x="0" y="0"/>
                            <a:chExt cx="2781300" cy="1885950"/>
                          </a:xfrm>
                        </wpg:grpSpPr>
                        <wps:wsp>
                          <wps:cNvPr id="1313366862" name="Rectangle 17"/>
                          <wps:cNvSpPr/>
                          <wps:spPr>
                            <a:xfrm>
                              <a:off x="0" y="0"/>
                              <a:ext cx="2781300" cy="18859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95922945" name="Group 16"/>
                          <wpg:cNvGrpSpPr/>
                          <wpg:grpSpPr>
                            <a:xfrm>
                              <a:off x="63501" y="25400"/>
                              <a:ext cx="2679699" cy="1845592"/>
                              <a:chOff x="-38074" y="0"/>
                              <a:chExt cx="3213386" cy="2047760"/>
                            </a:xfrm>
                          </wpg:grpSpPr>
                          <wps:wsp>
                            <wps:cNvPr id="750031471" name="AutoShape 149"/>
                            <wps:cNvSpPr>
                              <a:spLocks/>
                            </wps:cNvSpPr>
                            <wps:spPr bwMode="auto">
                              <a:xfrm>
                                <a:off x="304800" y="273050"/>
                                <a:ext cx="2657407" cy="1184451"/>
                              </a:xfrm>
                              <a:custGeom>
                                <a:avLst/>
                                <a:gdLst>
                                  <a:gd name="T0" fmla="+- 0 2834 2834"/>
                                  <a:gd name="T1" fmla="*/ T0 w 6963"/>
                                  <a:gd name="T2" fmla="+- 0 -2875 -4886"/>
                                  <a:gd name="T3" fmla="*/ -2875 h 2686"/>
                                  <a:gd name="T4" fmla="+- 0 9797 2834"/>
                                  <a:gd name="T5" fmla="*/ T4 w 6963"/>
                                  <a:gd name="T6" fmla="+- 0 -2875 -4886"/>
                                  <a:gd name="T7" fmla="*/ -2875 h 2686"/>
                                  <a:gd name="T8" fmla="+- 0 2834 2834"/>
                                  <a:gd name="T9" fmla="*/ T8 w 6963"/>
                                  <a:gd name="T10" fmla="+- 0 -3535 -4886"/>
                                  <a:gd name="T11" fmla="*/ -3535 h 2686"/>
                                  <a:gd name="T12" fmla="+- 0 9797 2834"/>
                                  <a:gd name="T13" fmla="*/ T12 w 6963"/>
                                  <a:gd name="T14" fmla="+- 0 -3535 -4886"/>
                                  <a:gd name="T15" fmla="*/ -3535 h 2686"/>
                                  <a:gd name="T16" fmla="+- 0 2834 2834"/>
                                  <a:gd name="T17" fmla="*/ T16 w 6963"/>
                                  <a:gd name="T18" fmla="+- 0 -4209 -4886"/>
                                  <a:gd name="T19" fmla="*/ -4209 h 2686"/>
                                  <a:gd name="T20" fmla="+- 0 9797 2834"/>
                                  <a:gd name="T21" fmla="*/ T20 w 6963"/>
                                  <a:gd name="T22" fmla="+- 0 -4209 -4886"/>
                                  <a:gd name="T23" fmla="*/ -4209 h 2686"/>
                                  <a:gd name="T24" fmla="+- 0 2834 2834"/>
                                  <a:gd name="T25" fmla="*/ T24 w 6963"/>
                                  <a:gd name="T26" fmla="+- 0 -4886 -4886"/>
                                  <a:gd name="T27" fmla="*/ -4886 h 2686"/>
                                  <a:gd name="T28" fmla="+- 0 9797 2834"/>
                                  <a:gd name="T29" fmla="*/ T28 w 6963"/>
                                  <a:gd name="T30" fmla="+- 0 -4886 -4886"/>
                                  <a:gd name="T31" fmla="*/ -4886 h 2686"/>
                                  <a:gd name="T32" fmla="+- 0 4231 2834"/>
                                  <a:gd name="T33" fmla="*/ T32 w 6963"/>
                                  <a:gd name="T34" fmla="+- 0 -4886 -4886"/>
                                  <a:gd name="T35" fmla="*/ -4886 h 2686"/>
                                  <a:gd name="T36" fmla="+- 0 4231 2834"/>
                                  <a:gd name="T37" fmla="*/ T36 w 6963"/>
                                  <a:gd name="T38" fmla="+- 0 -2200 -4886"/>
                                  <a:gd name="T39" fmla="*/ -2200 h 2686"/>
                                  <a:gd name="T40" fmla="+- 0 5626 2834"/>
                                  <a:gd name="T41" fmla="*/ T40 w 6963"/>
                                  <a:gd name="T42" fmla="+- 0 -4886 -4886"/>
                                  <a:gd name="T43" fmla="*/ -4886 h 2686"/>
                                  <a:gd name="T44" fmla="+- 0 5626 2834"/>
                                  <a:gd name="T45" fmla="*/ T44 w 6963"/>
                                  <a:gd name="T46" fmla="+- 0 -2200 -4886"/>
                                  <a:gd name="T47" fmla="*/ -2200 h 2686"/>
                                  <a:gd name="T48" fmla="+- 0 7006 2834"/>
                                  <a:gd name="T49" fmla="*/ T48 w 6963"/>
                                  <a:gd name="T50" fmla="+- 0 -4886 -4886"/>
                                  <a:gd name="T51" fmla="*/ -4886 h 2686"/>
                                  <a:gd name="T52" fmla="+- 0 7006 2834"/>
                                  <a:gd name="T53" fmla="*/ T52 w 6963"/>
                                  <a:gd name="T54" fmla="+- 0 -2200 -4886"/>
                                  <a:gd name="T55" fmla="*/ -2200 h 2686"/>
                                  <a:gd name="T56" fmla="+- 0 8400 2834"/>
                                  <a:gd name="T57" fmla="*/ T56 w 6963"/>
                                  <a:gd name="T58" fmla="+- 0 -4886 -4886"/>
                                  <a:gd name="T59" fmla="*/ -4886 h 2686"/>
                                  <a:gd name="T60" fmla="+- 0 8400 2834"/>
                                  <a:gd name="T61" fmla="*/ T60 w 6963"/>
                                  <a:gd name="T62" fmla="+- 0 -2200 -4886"/>
                                  <a:gd name="T63" fmla="*/ -2200 h 2686"/>
                                  <a:gd name="T64" fmla="+- 0 9797 2834"/>
                                  <a:gd name="T65" fmla="*/ T64 w 6963"/>
                                  <a:gd name="T66" fmla="+- 0 -4886 -4886"/>
                                  <a:gd name="T67" fmla="*/ -4886 h 2686"/>
                                  <a:gd name="T68" fmla="+- 0 9797 2834"/>
                                  <a:gd name="T69" fmla="*/ T68 w 6963"/>
                                  <a:gd name="T70" fmla="+- 0 -2200 -4886"/>
                                  <a:gd name="T71" fmla="*/ -2200 h 26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963" h="2686">
                                    <a:moveTo>
                                      <a:pt x="0" y="2011"/>
                                    </a:moveTo>
                                    <a:lnTo>
                                      <a:pt x="6963" y="2011"/>
                                    </a:lnTo>
                                    <a:moveTo>
                                      <a:pt x="0" y="1351"/>
                                    </a:moveTo>
                                    <a:lnTo>
                                      <a:pt x="6963" y="1351"/>
                                    </a:lnTo>
                                    <a:moveTo>
                                      <a:pt x="0" y="677"/>
                                    </a:moveTo>
                                    <a:lnTo>
                                      <a:pt x="6963" y="677"/>
                                    </a:lnTo>
                                    <a:moveTo>
                                      <a:pt x="0" y="0"/>
                                    </a:moveTo>
                                    <a:lnTo>
                                      <a:pt x="6963" y="0"/>
                                    </a:lnTo>
                                    <a:moveTo>
                                      <a:pt x="1397" y="0"/>
                                    </a:moveTo>
                                    <a:lnTo>
                                      <a:pt x="1397" y="2686"/>
                                    </a:lnTo>
                                    <a:moveTo>
                                      <a:pt x="2792" y="0"/>
                                    </a:moveTo>
                                    <a:lnTo>
                                      <a:pt x="2792" y="2686"/>
                                    </a:lnTo>
                                    <a:moveTo>
                                      <a:pt x="4172" y="0"/>
                                    </a:moveTo>
                                    <a:lnTo>
                                      <a:pt x="4172" y="2686"/>
                                    </a:lnTo>
                                    <a:moveTo>
                                      <a:pt x="5566" y="0"/>
                                    </a:moveTo>
                                    <a:lnTo>
                                      <a:pt x="5566" y="2686"/>
                                    </a:lnTo>
                                    <a:moveTo>
                                      <a:pt x="6963" y="0"/>
                                    </a:moveTo>
                                    <a:lnTo>
                                      <a:pt x="6963" y="2686"/>
                                    </a:lnTo>
                                  </a:path>
                                </a:pathLst>
                              </a:custGeom>
                              <a:noFill/>
                              <a:ln w="9522">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394587" name="AutoShape 150"/>
                            <wps:cNvSpPr>
                              <a:spLocks/>
                            </wps:cNvSpPr>
                            <wps:spPr bwMode="auto">
                              <a:xfrm>
                                <a:off x="298450" y="273050"/>
                                <a:ext cx="2668475" cy="1204736"/>
                              </a:xfrm>
                              <a:custGeom>
                                <a:avLst/>
                                <a:gdLst>
                                  <a:gd name="T0" fmla="+- 0 2834 2806"/>
                                  <a:gd name="T1" fmla="*/ T0 w 6992"/>
                                  <a:gd name="T2" fmla="+- 0 -2200 -4886"/>
                                  <a:gd name="T3" fmla="*/ -2200 h 2732"/>
                                  <a:gd name="T4" fmla="+- 0 2880 2806"/>
                                  <a:gd name="T5" fmla="*/ T4 w 6992"/>
                                  <a:gd name="T6" fmla="+- 0 -2200 -4886"/>
                                  <a:gd name="T7" fmla="*/ -2200 h 2732"/>
                                  <a:gd name="T8" fmla="+- 0 2880 2806"/>
                                  <a:gd name="T9" fmla="*/ T8 w 6992"/>
                                  <a:gd name="T10" fmla="+- 0 -2531 -4886"/>
                                  <a:gd name="T11" fmla="*/ -2531 h 2732"/>
                                  <a:gd name="T12" fmla="+- 0 2880 2806"/>
                                  <a:gd name="T13" fmla="*/ T12 w 6992"/>
                                  <a:gd name="T14" fmla="+- 0 -2875 -4886"/>
                                  <a:gd name="T15" fmla="*/ -2875 h 2732"/>
                                  <a:gd name="T16" fmla="+- 0 2880 2806"/>
                                  <a:gd name="T17" fmla="*/ T16 w 6992"/>
                                  <a:gd name="T18" fmla="+- 0 -3206 -4886"/>
                                  <a:gd name="T19" fmla="*/ -3206 h 2732"/>
                                  <a:gd name="T20" fmla="+- 0 2880 2806"/>
                                  <a:gd name="T21" fmla="*/ T20 w 6992"/>
                                  <a:gd name="T22" fmla="+- 0 -3535 -4886"/>
                                  <a:gd name="T23" fmla="*/ -3535 h 2732"/>
                                  <a:gd name="T24" fmla="+- 0 2880 2806"/>
                                  <a:gd name="T25" fmla="*/ T24 w 6992"/>
                                  <a:gd name="T26" fmla="+- 0 -3880 -4886"/>
                                  <a:gd name="T27" fmla="*/ -3880 h 2732"/>
                                  <a:gd name="T28" fmla="+- 0 2880 2806"/>
                                  <a:gd name="T29" fmla="*/ T28 w 6992"/>
                                  <a:gd name="T30" fmla="+- 0 -4209 -4886"/>
                                  <a:gd name="T31" fmla="*/ -4209 h 2732"/>
                                  <a:gd name="T32" fmla="+- 0 2880 2806"/>
                                  <a:gd name="T33" fmla="*/ T32 w 6992"/>
                                  <a:gd name="T34" fmla="+- 0 -4555 -4886"/>
                                  <a:gd name="T35" fmla="*/ -4555 h 2732"/>
                                  <a:gd name="T36" fmla="+- 0 2880 2806"/>
                                  <a:gd name="T37" fmla="*/ T36 w 6992"/>
                                  <a:gd name="T38" fmla="+- 0 -4886 -4886"/>
                                  <a:gd name="T39" fmla="*/ -4886 h 2732"/>
                                  <a:gd name="T40" fmla="+- 0 9797 2806"/>
                                  <a:gd name="T41" fmla="*/ T40 w 6992"/>
                                  <a:gd name="T42" fmla="+- 0 -2200 -4886"/>
                                  <a:gd name="T43" fmla="*/ -2200 h 2732"/>
                                  <a:gd name="T44" fmla="+- 0 2834 2806"/>
                                  <a:gd name="T45" fmla="*/ T44 w 6992"/>
                                  <a:gd name="T46" fmla="+- 0 -2155 -4886"/>
                                  <a:gd name="T47" fmla="*/ -2155 h 2732"/>
                                  <a:gd name="T48" fmla="+- 0 3254 2806"/>
                                  <a:gd name="T49" fmla="*/ T48 w 6992"/>
                                  <a:gd name="T50" fmla="+- 0 -2171 -4886"/>
                                  <a:gd name="T51" fmla="*/ -2171 h 2732"/>
                                  <a:gd name="T52" fmla="+- 0 3494 2806"/>
                                  <a:gd name="T53" fmla="*/ T52 w 6992"/>
                                  <a:gd name="T54" fmla="+- 0 -2171 -4886"/>
                                  <a:gd name="T55" fmla="*/ -2171 h 2732"/>
                                  <a:gd name="T56" fmla="+- 0 3674 2806"/>
                                  <a:gd name="T57" fmla="*/ T56 w 6992"/>
                                  <a:gd name="T58" fmla="+- 0 -2171 -4886"/>
                                  <a:gd name="T59" fmla="*/ -2171 h 2732"/>
                                  <a:gd name="T60" fmla="+- 0 3811 2806"/>
                                  <a:gd name="T61" fmla="*/ T60 w 6992"/>
                                  <a:gd name="T62" fmla="+- 0 -2171 -4886"/>
                                  <a:gd name="T63" fmla="*/ -2171 h 2732"/>
                                  <a:gd name="T64" fmla="+- 0 3914 2806"/>
                                  <a:gd name="T65" fmla="*/ T64 w 6992"/>
                                  <a:gd name="T66" fmla="+- 0 -2171 -4886"/>
                                  <a:gd name="T67" fmla="*/ -2171 h 2732"/>
                                  <a:gd name="T68" fmla="+- 0 4006 2806"/>
                                  <a:gd name="T69" fmla="*/ T68 w 6992"/>
                                  <a:gd name="T70" fmla="+- 0 -2171 -4886"/>
                                  <a:gd name="T71" fmla="*/ -2171 h 2732"/>
                                  <a:gd name="T72" fmla="+- 0 4094 2806"/>
                                  <a:gd name="T73" fmla="*/ T72 w 6992"/>
                                  <a:gd name="T74" fmla="+- 0 -2171 -4886"/>
                                  <a:gd name="T75" fmla="*/ -2171 h 2732"/>
                                  <a:gd name="T76" fmla="+- 0 4171 2806"/>
                                  <a:gd name="T77" fmla="*/ T76 w 6992"/>
                                  <a:gd name="T78" fmla="+- 0 -2171 -4886"/>
                                  <a:gd name="T79" fmla="*/ -2171 h 2732"/>
                                  <a:gd name="T80" fmla="+- 0 4231 2806"/>
                                  <a:gd name="T81" fmla="*/ T80 w 6992"/>
                                  <a:gd name="T82" fmla="+- 0 -2155 -4886"/>
                                  <a:gd name="T83" fmla="*/ -2155 h 2732"/>
                                  <a:gd name="T84" fmla="+- 0 4651 2806"/>
                                  <a:gd name="T85" fmla="*/ T84 w 6992"/>
                                  <a:gd name="T86" fmla="+- 0 -2171 -4886"/>
                                  <a:gd name="T87" fmla="*/ -2171 h 2732"/>
                                  <a:gd name="T88" fmla="+- 0 4891 2806"/>
                                  <a:gd name="T89" fmla="*/ T88 w 6992"/>
                                  <a:gd name="T90" fmla="+- 0 -2171 -4886"/>
                                  <a:gd name="T91" fmla="*/ -2171 h 2732"/>
                                  <a:gd name="T92" fmla="+- 0 5071 2806"/>
                                  <a:gd name="T93" fmla="*/ T92 w 6992"/>
                                  <a:gd name="T94" fmla="+- 0 -2171 -4886"/>
                                  <a:gd name="T95" fmla="*/ -2171 h 2732"/>
                                  <a:gd name="T96" fmla="+- 0 5206 2806"/>
                                  <a:gd name="T97" fmla="*/ T96 w 6992"/>
                                  <a:gd name="T98" fmla="+- 0 -2171 -4886"/>
                                  <a:gd name="T99" fmla="*/ -2171 h 2732"/>
                                  <a:gd name="T100" fmla="+- 0 5311 2806"/>
                                  <a:gd name="T101" fmla="*/ T100 w 6992"/>
                                  <a:gd name="T102" fmla="+- 0 -2171 -4886"/>
                                  <a:gd name="T103" fmla="*/ -2171 h 2732"/>
                                  <a:gd name="T104" fmla="+- 0 5400 2806"/>
                                  <a:gd name="T105" fmla="*/ T104 w 6992"/>
                                  <a:gd name="T106" fmla="+- 0 -2171 -4886"/>
                                  <a:gd name="T107" fmla="*/ -2171 h 2732"/>
                                  <a:gd name="T108" fmla="+- 0 5491 2806"/>
                                  <a:gd name="T109" fmla="*/ T108 w 6992"/>
                                  <a:gd name="T110" fmla="+- 0 -2171 -4886"/>
                                  <a:gd name="T111" fmla="*/ -2171 h 2732"/>
                                  <a:gd name="T112" fmla="+- 0 5551 2806"/>
                                  <a:gd name="T113" fmla="*/ T112 w 6992"/>
                                  <a:gd name="T114" fmla="+- 0 -2171 -4886"/>
                                  <a:gd name="T115" fmla="*/ -2171 h 2732"/>
                                  <a:gd name="T116" fmla="+- 0 5626 2806"/>
                                  <a:gd name="T117" fmla="*/ T116 w 6992"/>
                                  <a:gd name="T118" fmla="+- 0 -2155 -4886"/>
                                  <a:gd name="T119" fmla="*/ -2155 h 2732"/>
                                  <a:gd name="T120" fmla="+- 0 6046 2806"/>
                                  <a:gd name="T121" fmla="*/ T120 w 6992"/>
                                  <a:gd name="T122" fmla="+- 0 -2171 -4886"/>
                                  <a:gd name="T123" fmla="*/ -2171 h 2732"/>
                                  <a:gd name="T124" fmla="+- 0 6286 2806"/>
                                  <a:gd name="T125" fmla="*/ T124 w 6992"/>
                                  <a:gd name="T126" fmla="+- 0 -2171 -4886"/>
                                  <a:gd name="T127" fmla="*/ -2171 h 2732"/>
                                  <a:gd name="T128" fmla="+- 0 6451 2806"/>
                                  <a:gd name="T129" fmla="*/ T128 w 6992"/>
                                  <a:gd name="T130" fmla="+- 0 -2171 -4886"/>
                                  <a:gd name="T131" fmla="*/ -2171 h 2732"/>
                                  <a:gd name="T132" fmla="+- 0 6586 2806"/>
                                  <a:gd name="T133" fmla="*/ T132 w 6992"/>
                                  <a:gd name="T134" fmla="+- 0 -2171 -4886"/>
                                  <a:gd name="T135" fmla="*/ -2171 h 2732"/>
                                  <a:gd name="T136" fmla="+- 0 6706 2806"/>
                                  <a:gd name="T137" fmla="*/ T136 w 6992"/>
                                  <a:gd name="T138" fmla="+- 0 -2171 -4886"/>
                                  <a:gd name="T139" fmla="*/ -2171 h 2732"/>
                                  <a:gd name="T140" fmla="+- 0 6797 2806"/>
                                  <a:gd name="T141" fmla="*/ T140 w 6992"/>
                                  <a:gd name="T142" fmla="+- 0 -2171 -4886"/>
                                  <a:gd name="T143" fmla="*/ -2171 h 2732"/>
                                  <a:gd name="T144" fmla="+- 0 6871 2806"/>
                                  <a:gd name="T145" fmla="*/ T144 w 6992"/>
                                  <a:gd name="T146" fmla="+- 0 -2171 -4886"/>
                                  <a:gd name="T147" fmla="*/ -2171 h 2732"/>
                                  <a:gd name="T148" fmla="+- 0 6946 2806"/>
                                  <a:gd name="T149" fmla="*/ T148 w 6992"/>
                                  <a:gd name="T150" fmla="+- 0 -2171 -4886"/>
                                  <a:gd name="T151" fmla="*/ -2171 h 2732"/>
                                  <a:gd name="T152" fmla="+- 0 7006 2806"/>
                                  <a:gd name="T153" fmla="*/ T152 w 6992"/>
                                  <a:gd name="T154" fmla="+- 0 -2155 -4886"/>
                                  <a:gd name="T155" fmla="*/ -2155 h 2732"/>
                                  <a:gd name="T156" fmla="+- 0 7426 2806"/>
                                  <a:gd name="T157" fmla="*/ T156 w 6992"/>
                                  <a:gd name="T158" fmla="+- 0 -2171 -4886"/>
                                  <a:gd name="T159" fmla="*/ -2171 h 2732"/>
                                  <a:gd name="T160" fmla="+- 0 7680 2806"/>
                                  <a:gd name="T161" fmla="*/ T160 w 6992"/>
                                  <a:gd name="T162" fmla="+- 0 -2171 -4886"/>
                                  <a:gd name="T163" fmla="*/ -2171 h 2732"/>
                                  <a:gd name="T164" fmla="+- 0 7846 2806"/>
                                  <a:gd name="T165" fmla="*/ T164 w 6992"/>
                                  <a:gd name="T166" fmla="+- 0 -2171 -4886"/>
                                  <a:gd name="T167" fmla="*/ -2171 h 2732"/>
                                  <a:gd name="T168" fmla="+- 0 7980 2806"/>
                                  <a:gd name="T169" fmla="*/ T168 w 6992"/>
                                  <a:gd name="T170" fmla="+- 0 -2171 -4886"/>
                                  <a:gd name="T171" fmla="*/ -2171 h 2732"/>
                                  <a:gd name="T172" fmla="+- 0 8100 2806"/>
                                  <a:gd name="T173" fmla="*/ T172 w 6992"/>
                                  <a:gd name="T174" fmla="+- 0 -2171 -4886"/>
                                  <a:gd name="T175" fmla="*/ -2171 h 2732"/>
                                  <a:gd name="T176" fmla="+- 0 8191 2806"/>
                                  <a:gd name="T177" fmla="*/ T176 w 6992"/>
                                  <a:gd name="T178" fmla="+- 0 -2171 -4886"/>
                                  <a:gd name="T179" fmla="*/ -2171 h 2732"/>
                                  <a:gd name="T180" fmla="+- 0 8266 2806"/>
                                  <a:gd name="T181" fmla="*/ T180 w 6992"/>
                                  <a:gd name="T182" fmla="+- 0 -2171 -4886"/>
                                  <a:gd name="T183" fmla="*/ -2171 h 2732"/>
                                  <a:gd name="T184" fmla="+- 0 8340 2806"/>
                                  <a:gd name="T185" fmla="*/ T184 w 6992"/>
                                  <a:gd name="T186" fmla="+- 0 -2171 -4886"/>
                                  <a:gd name="T187" fmla="*/ -2171 h 2732"/>
                                  <a:gd name="T188" fmla="+- 0 8400 2806"/>
                                  <a:gd name="T189" fmla="*/ T188 w 6992"/>
                                  <a:gd name="T190" fmla="+- 0 -2155 -4886"/>
                                  <a:gd name="T191" fmla="*/ -2155 h 2732"/>
                                  <a:gd name="T192" fmla="+- 0 8820 2806"/>
                                  <a:gd name="T193" fmla="*/ T192 w 6992"/>
                                  <a:gd name="T194" fmla="+- 0 -2171 -4886"/>
                                  <a:gd name="T195" fmla="*/ -2171 h 2732"/>
                                  <a:gd name="T196" fmla="+- 0 9060 2806"/>
                                  <a:gd name="T197" fmla="*/ T196 w 6992"/>
                                  <a:gd name="T198" fmla="+- 0 -2171 -4886"/>
                                  <a:gd name="T199" fmla="*/ -2171 h 2732"/>
                                  <a:gd name="T200" fmla="+- 0 9240 2806"/>
                                  <a:gd name="T201" fmla="*/ T200 w 6992"/>
                                  <a:gd name="T202" fmla="+- 0 -2171 -4886"/>
                                  <a:gd name="T203" fmla="*/ -2171 h 2732"/>
                                  <a:gd name="T204" fmla="+- 0 9377 2806"/>
                                  <a:gd name="T205" fmla="*/ T204 w 6992"/>
                                  <a:gd name="T206" fmla="+- 0 -2171 -4886"/>
                                  <a:gd name="T207" fmla="*/ -2171 h 2732"/>
                                  <a:gd name="T208" fmla="+- 0 9480 2806"/>
                                  <a:gd name="T209" fmla="*/ T208 w 6992"/>
                                  <a:gd name="T210" fmla="+- 0 -2171 -4886"/>
                                  <a:gd name="T211" fmla="*/ -2171 h 2732"/>
                                  <a:gd name="T212" fmla="+- 0 9586 2806"/>
                                  <a:gd name="T213" fmla="*/ T212 w 6992"/>
                                  <a:gd name="T214" fmla="+- 0 -2171 -4886"/>
                                  <a:gd name="T215" fmla="*/ -2171 h 2732"/>
                                  <a:gd name="T216" fmla="+- 0 9660 2806"/>
                                  <a:gd name="T217" fmla="*/ T216 w 6992"/>
                                  <a:gd name="T218" fmla="+- 0 -2171 -4886"/>
                                  <a:gd name="T219" fmla="*/ -2171 h 2732"/>
                                  <a:gd name="T220" fmla="+- 0 9737 2806"/>
                                  <a:gd name="T221" fmla="*/ T220 w 6992"/>
                                  <a:gd name="T222" fmla="+- 0 -2171 -4886"/>
                                  <a:gd name="T223" fmla="*/ -2171 h 2732"/>
                                  <a:gd name="T224" fmla="+- 0 9797 2806"/>
                                  <a:gd name="T225" fmla="*/ T224 w 6992"/>
                                  <a:gd name="T226" fmla="+- 0 -2155 -4886"/>
                                  <a:gd name="T227" fmla="*/ -2155 h 2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992" h="2732">
                                    <a:moveTo>
                                      <a:pt x="28" y="0"/>
                                    </a:moveTo>
                                    <a:lnTo>
                                      <a:pt x="28" y="2686"/>
                                    </a:lnTo>
                                    <a:moveTo>
                                      <a:pt x="0" y="2686"/>
                                    </a:moveTo>
                                    <a:lnTo>
                                      <a:pt x="74" y="2686"/>
                                    </a:lnTo>
                                    <a:moveTo>
                                      <a:pt x="0" y="2355"/>
                                    </a:moveTo>
                                    <a:lnTo>
                                      <a:pt x="74" y="2355"/>
                                    </a:lnTo>
                                    <a:moveTo>
                                      <a:pt x="0" y="2011"/>
                                    </a:moveTo>
                                    <a:lnTo>
                                      <a:pt x="74" y="2011"/>
                                    </a:lnTo>
                                    <a:moveTo>
                                      <a:pt x="0" y="1680"/>
                                    </a:moveTo>
                                    <a:lnTo>
                                      <a:pt x="74" y="1680"/>
                                    </a:lnTo>
                                    <a:moveTo>
                                      <a:pt x="0" y="1351"/>
                                    </a:moveTo>
                                    <a:lnTo>
                                      <a:pt x="74" y="1351"/>
                                    </a:lnTo>
                                    <a:moveTo>
                                      <a:pt x="0" y="1006"/>
                                    </a:moveTo>
                                    <a:lnTo>
                                      <a:pt x="74" y="1006"/>
                                    </a:lnTo>
                                    <a:moveTo>
                                      <a:pt x="0" y="677"/>
                                    </a:moveTo>
                                    <a:lnTo>
                                      <a:pt x="74" y="677"/>
                                    </a:lnTo>
                                    <a:moveTo>
                                      <a:pt x="0" y="331"/>
                                    </a:moveTo>
                                    <a:lnTo>
                                      <a:pt x="74" y="331"/>
                                    </a:lnTo>
                                    <a:moveTo>
                                      <a:pt x="0" y="0"/>
                                    </a:moveTo>
                                    <a:lnTo>
                                      <a:pt x="74" y="0"/>
                                    </a:lnTo>
                                    <a:moveTo>
                                      <a:pt x="28" y="2686"/>
                                    </a:moveTo>
                                    <a:lnTo>
                                      <a:pt x="6991" y="2686"/>
                                    </a:lnTo>
                                    <a:moveTo>
                                      <a:pt x="28" y="2655"/>
                                    </a:moveTo>
                                    <a:lnTo>
                                      <a:pt x="28" y="2731"/>
                                    </a:lnTo>
                                    <a:moveTo>
                                      <a:pt x="448" y="2671"/>
                                    </a:moveTo>
                                    <a:lnTo>
                                      <a:pt x="448" y="2715"/>
                                    </a:lnTo>
                                    <a:moveTo>
                                      <a:pt x="688" y="2671"/>
                                    </a:moveTo>
                                    <a:lnTo>
                                      <a:pt x="688" y="2715"/>
                                    </a:lnTo>
                                    <a:moveTo>
                                      <a:pt x="868" y="2671"/>
                                    </a:moveTo>
                                    <a:lnTo>
                                      <a:pt x="868" y="2715"/>
                                    </a:lnTo>
                                    <a:moveTo>
                                      <a:pt x="1005" y="2671"/>
                                    </a:moveTo>
                                    <a:lnTo>
                                      <a:pt x="1005" y="2715"/>
                                    </a:lnTo>
                                    <a:moveTo>
                                      <a:pt x="1108" y="2671"/>
                                    </a:moveTo>
                                    <a:lnTo>
                                      <a:pt x="1108" y="2715"/>
                                    </a:lnTo>
                                    <a:moveTo>
                                      <a:pt x="1200" y="2671"/>
                                    </a:moveTo>
                                    <a:lnTo>
                                      <a:pt x="1200" y="2715"/>
                                    </a:lnTo>
                                    <a:moveTo>
                                      <a:pt x="1288" y="2671"/>
                                    </a:moveTo>
                                    <a:lnTo>
                                      <a:pt x="1288" y="2715"/>
                                    </a:lnTo>
                                    <a:moveTo>
                                      <a:pt x="1365" y="2671"/>
                                    </a:moveTo>
                                    <a:lnTo>
                                      <a:pt x="1365" y="2715"/>
                                    </a:lnTo>
                                    <a:moveTo>
                                      <a:pt x="1425" y="2655"/>
                                    </a:moveTo>
                                    <a:lnTo>
                                      <a:pt x="1425" y="2731"/>
                                    </a:lnTo>
                                    <a:moveTo>
                                      <a:pt x="1845" y="2671"/>
                                    </a:moveTo>
                                    <a:lnTo>
                                      <a:pt x="1845" y="2715"/>
                                    </a:lnTo>
                                    <a:moveTo>
                                      <a:pt x="2085" y="2671"/>
                                    </a:moveTo>
                                    <a:lnTo>
                                      <a:pt x="2085" y="2715"/>
                                    </a:lnTo>
                                    <a:moveTo>
                                      <a:pt x="2265" y="2671"/>
                                    </a:moveTo>
                                    <a:lnTo>
                                      <a:pt x="2265" y="2715"/>
                                    </a:lnTo>
                                    <a:moveTo>
                                      <a:pt x="2400" y="2671"/>
                                    </a:moveTo>
                                    <a:lnTo>
                                      <a:pt x="2400" y="2715"/>
                                    </a:lnTo>
                                    <a:moveTo>
                                      <a:pt x="2505" y="2671"/>
                                    </a:moveTo>
                                    <a:lnTo>
                                      <a:pt x="2505" y="2715"/>
                                    </a:lnTo>
                                    <a:moveTo>
                                      <a:pt x="2594" y="2671"/>
                                    </a:moveTo>
                                    <a:lnTo>
                                      <a:pt x="2594" y="2715"/>
                                    </a:lnTo>
                                    <a:moveTo>
                                      <a:pt x="2685" y="2671"/>
                                    </a:moveTo>
                                    <a:lnTo>
                                      <a:pt x="2685" y="2715"/>
                                    </a:lnTo>
                                    <a:moveTo>
                                      <a:pt x="2745" y="2671"/>
                                    </a:moveTo>
                                    <a:lnTo>
                                      <a:pt x="2745" y="2715"/>
                                    </a:lnTo>
                                    <a:moveTo>
                                      <a:pt x="2820" y="2655"/>
                                    </a:moveTo>
                                    <a:lnTo>
                                      <a:pt x="2820" y="2731"/>
                                    </a:lnTo>
                                    <a:moveTo>
                                      <a:pt x="3240" y="2671"/>
                                    </a:moveTo>
                                    <a:lnTo>
                                      <a:pt x="3240" y="2715"/>
                                    </a:lnTo>
                                    <a:moveTo>
                                      <a:pt x="3480" y="2671"/>
                                    </a:moveTo>
                                    <a:lnTo>
                                      <a:pt x="3480" y="2715"/>
                                    </a:lnTo>
                                    <a:moveTo>
                                      <a:pt x="3645" y="2671"/>
                                    </a:moveTo>
                                    <a:lnTo>
                                      <a:pt x="3645" y="2715"/>
                                    </a:lnTo>
                                    <a:moveTo>
                                      <a:pt x="3780" y="2671"/>
                                    </a:moveTo>
                                    <a:lnTo>
                                      <a:pt x="3780" y="2715"/>
                                    </a:lnTo>
                                    <a:moveTo>
                                      <a:pt x="3900" y="2671"/>
                                    </a:moveTo>
                                    <a:lnTo>
                                      <a:pt x="3900" y="2715"/>
                                    </a:lnTo>
                                    <a:moveTo>
                                      <a:pt x="3991" y="2671"/>
                                    </a:moveTo>
                                    <a:lnTo>
                                      <a:pt x="3991" y="2715"/>
                                    </a:lnTo>
                                    <a:moveTo>
                                      <a:pt x="4065" y="2671"/>
                                    </a:moveTo>
                                    <a:lnTo>
                                      <a:pt x="4065" y="2715"/>
                                    </a:lnTo>
                                    <a:moveTo>
                                      <a:pt x="4140" y="2671"/>
                                    </a:moveTo>
                                    <a:lnTo>
                                      <a:pt x="4140" y="2715"/>
                                    </a:lnTo>
                                    <a:moveTo>
                                      <a:pt x="4200" y="2655"/>
                                    </a:moveTo>
                                    <a:lnTo>
                                      <a:pt x="4200" y="2731"/>
                                    </a:lnTo>
                                    <a:moveTo>
                                      <a:pt x="4620" y="2671"/>
                                    </a:moveTo>
                                    <a:lnTo>
                                      <a:pt x="4620" y="2715"/>
                                    </a:lnTo>
                                    <a:moveTo>
                                      <a:pt x="4874" y="2671"/>
                                    </a:moveTo>
                                    <a:lnTo>
                                      <a:pt x="4874" y="2715"/>
                                    </a:lnTo>
                                    <a:moveTo>
                                      <a:pt x="5040" y="2671"/>
                                    </a:moveTo>
                                    <a:lnTo>
                                      <a:pt x="5040" y="2715"/>
                                    </a:lnTo>
                                    <a:moveTo>
                                      <a:pt x="5174" y="2671"/>
                                    </a:moveTo>
                                    <a:lnTo>
                                      <a:pt x="5174" y="2715"/>
                                    </a:lnTo>
                                    <a:moveTo>
                                      <a:pt x="5294" y="2671"/>
                                    </a:moveTo>
                                    <a:lnTo>
                                      <a:pt x="5294" y="2715"/>
                                    </a:lnTo>
                                    <a:moveTo>
                                      <a:pt x="5385" y="2671"/>
                                    </a:moveTo>
                                    <a:lnTo>
                                      <a:pt x="5385" y="2715"/>
                                    </a:lnTo>
                                    <a:moveTo>
                                      <a:pt x="5460" y="2671"/>
                                    </a:moveTo>
                                    <a:lnTo>
                                      <a:pt x="5460" y="2715"/>
                                    </a:lnTo>
                                    <a:moveTo>
                                      <a:pt x="5534" y="2671"/>
                                    </a:moveTo>
                                    <a:lnTo>
                                      <a:pt x="5534" y="2715"/>
                                    </a:lnTo>
                                    <a:moveTo>
                                      <a:pt x="5594" y="2655"/>
                                    </a:moveTo>
                                    <a:lnTo>
                                      <a:pt x="5594" y="2731"/>
                                    </a:lnTo>
                                    <a:moveTo>
                                      <a:pt x="6014" y="2671"/>
                                    </a:moveTo>
                                    <a:lnTo>
                                      <a:pt x="6014" y="2715"/>
                                    </a:lnTo>
                                    <a:moveTo>
                                      <a:pt x="6254" y="2671"/>
                                    </a:moveTo>
                                    <a:lnTo>
                                      <a:pt x="6254" y="2715"/>
                                    </a:lnTo>
                                    <a:moveTo>
                                      <a:pt x="6434" y="2671"/>
                                    </a:moveTo>
                                    <a:lnTo>
                                      <a:pt x="6434" y="2715"/>
                                    </a:lnTo>
                                    <a:moveTo>
                                      <a:pt x="6571" y="2671"/>
                                    </a:moveTo>
                                    <a:lnTo>
                                      <a:pt x="6571" y="2715"/>
                                    </a:lnTo>
                                    <a:moveTo>
                                      <a:pt x="6674" y="2671"/>
                                    </a:moveTo>
                                    <a:lnTo>
                                      <a:pt x="6674" y="2715"/>
                                    </a:lnTo>
                                    <a:moveTo>
                                      <a:pt x="6780" y="2671"/>
                                    </a:moveTo>
                                    <a:lnTo>
                                      <a:pt x="6780" y="2715"/>
                                    </a:lnTo>
                                    <a:moveTo>
                                      <a:pt x="6854" y="2671"/>
                                    </a:moveTo>
                                    <a:lnTo>
                                      <a:pt x="6854" y="2715"/>
                                    </a:lnTo>
                                    <a:moveTo>
                                      <a:pt x="6931" y="2671"/>
                                    </a:moveTo>
                                    <a:lnTo>
                                      <a:pt x="6931" y="2715"/>
                                    </a:lnTo>
                                    <a:moveTo>
                                      <a:pt x="6991" y="2655"/>
                                    </a:moveTo>
                                    <a:lnTo>
                                      <a:pt x="6991" y="2731"/>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4264140" name="AutoShape 151"/>
                            <wps:cNvSpPr>
                              <a:spLocks/>
                            </wps:cNvSpPr>
                            <wps:spPr bwMode="auto">
                              <a:xfrm>
                                <a:off x="628650" y="317500"/>
                                <a:ext cx="2340259" cy="1613958"/>
                              </a:xfrm>
                              <a:custGeom>
                                <a:avLst/>
                                <a:gdLst>
                                  <a:gd name="T0" fmla="+- 0 3677 3677"/>
                                  <a:gd name="T1" fmla="*/ T0 w 6132"/>
                                  <a:gd name="T2" fmla="+- 0 -2186 -4780"/>
                                  <a:gd name="T3" fmla="*/ -2186 h 3660"/>
                                  <a:gd name="T4" fmla="+- 0 5453 3677"/>
                                  <a:gd name="T5" fmla="*/ T4 w 6132"/>
                                  <a:gd name="T6" fmla="+- 0 -2186 -4780"/>
                                  <a:gd name="T7" fmla="*/ -2186 h 3660"/>
                                  <a:gd name="T8" fmla="+- 0 5542 3677"/>
                                  <a:gd name="T9" fmla="*/ T8 w 6132"/>
                                  <a:gd name="T10" fmla="+- 0 -2279 -4780"/>
                                  <a:gd name="T11" fmla="*/ -2279 h 3660"/>
                                  <a:gd name="T12" fmla="+- 0 5630 3677"/>
                                  <a:gd name="T13" fmla="*/ T12 w 6132"/>
                                  <a:gd name="T14" fmla="+- 0 -2800 -4780"/>
                                  <a:gd name="T15" fmla="*/ -2800 h 3660"/>
                                  <a:gd name="T16" fmla="+- 0 5722 3677"/>
                                  <a:gd name="T17" fmla="*/ T16 w 6132"/>
                                  <a:gd name="T18" fmla="+- 0 -3599 -4780"/>
                                  <a:gd name="T19" fmla="*/ -3599 h 3660"/>
                                  <a:gd name="T20" fmla="+- 0 5810 3677"/>
                                  <a:gd name="T21" fmla="*/ T20 w 6132"/>
                                  <a:gd name="T22" fmla="+- 0 -4355 -4780"/>
                                  <a:gd name="T23" fmla="*/ -4355 h 3660"/>
                                  <a:gd name="T24" fmla="+- 0 5899 3677"/>
                                  <a:gd name="T25" fmla="*/ T24 w 6132"/>
                                  <a:gd name="T26" fmla="+- 0 -4780 -4780"/>
                                  <a:gd name="T27" fmla="*/ -4780 h 3660"/>
                                  <a:gd name="T28" fmla="+- 0 5988 3677"/>
                                  <a:gd name="T29" fmla="*/ T28 w 6132"/>
                                  <a:gd name="T30" fmla="+- 0 -4730 -4780"/>
                                  <a:gd name="T31" fmla="*/ -4730 h 3660"/>
                                  <a:gd name="T32" fmla="+- 0 6077 3677"/>
                                  <a:gd name="T33" fmla="*/ T32 w 6132"/>
                                  <a:gd name="T34" fmla="+- 0 -4235 -4780"/>
                                  <a:gd name="T35" fmla="*/ -4235 h 3660"/>
                                  <a:gd name="T36" fmla="+- 0 6166 3677"/>
                                  <a:gd name="T37" fmla="*/ T36 w 6132"/>
                                  <a:gd name="T38" fmla="+- 0 -3491 -4780"/>
                                  <a:gd name="T39" fmla="*/ -3491 h 3660"/>
                                  <a:gd name="T40" fmla="+- 0 6254 3677"/>
                                  <a:gd name="T41" fmla="*/ T40 w 6132"/>
                                  <a:gd name="T42" fmla="+- 0 -2767 -4780"/>
                                  <a:gd name="T43" fmla="*/ -2767 h 3660"/>
                                  <a:gd name="T44" fmla="+- 0 6343 3677"/>
                                  <a:gd name="T45" fmla="*/ T44 w 6132"/>
                                  <a:gd name="T46" fmla="+- 0 -2306 -4780"/>
                                  <a:gd name="T47" fmla="*/ -2306 h 3660"/>
                                  <a:gd name="T48" fmla="+- 0 6432 3677"/>
                                  <a:gd name="T49" fmla="*/ T48 w 6132"/>
                                  <a:gd name="T50" fmla="+- 0 -2186 -4780"/>
                                  <a:gd name="T51" fmla="*/ -2186 h 3660"/>
                                  <a:gd name="T52" fmla="+- 0 9809 3677"/>
                                  <a:gd name="T53" fmla="*/ T52 w 6132"/>
                                  <a:gd name="T54" fmla="+- 0 -2186 -4780"/>
                                  <a:gd name="T55" fmla="*/ -2186 h 3660"/>
                                  <a:gd name="T56" fmla="+- 0 4920 3677"/>
                                  <a:gd name="T57" fmla="*/ T56 w 6132"/>
                                  <a:gd name="T58" fmla="+- 0 -1120 -4780"/>
                                  <a:gd name="T59" fmla="*/ -1120 h 3660"/>
                                  <a:gd name="T60" fmla="+- 0 5460 3677"/>
                                  <a:gd name="T61" fmla="*/ T60 w 6132"/>
                                  <a:gd name="T62" fmla="+- 0 -1120 -4780"/>
                                  <a:gd name="T63" fmla="*/ -1120 h 36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6132" h="3660">
                                    <a:moveTo>
                                      <a:pt x="0" y="2594"/>
                                    </a:moveTo>
                                    <a:lnTo>
                                      <a:pt x="1776" y="2594"/>
                                    </a:lnTo>
                                    <a:lnTo>
                                      <a:pt x="1865" y="2501"/>
                                    </a:lnTo>
                                    <a:lnTo>
                                      <a:pt x="1953" y="1980"/>
                                    </a:lnTo>
                                    <a:lnTo>
                                      <a:pt x="2045" y="1181"/>
                                    </a:lnTo>
                                    <a:lnTo>
                                      <a:pt x="2133" y="425"/>
                                    </a:lnTo>
                                    <a:lnTo>
                                      <a:pt x="2222" y="0"/>
                                    </a:lnTo>
                                    <a:lnTo>
                                      <a:pt x="2311" y="50"/>
                                    </a:lnTo>
                                    <a:lnTo>
                                      <a:pt x="2400" y="545"/>
                                    </a:lnTo>
                                    <a:lnTo>
                                      <a:pt x="2489" y="1289"/>
                                    </a:lnTo>
                                    <a:lnTo>
                                      <a:pt x="2577" y="2013"/>
                                    </a:lnTo>
                                    <a:lnTo>
                                      <a:pt x="2666" y="2474"/>
                                    </a:lnTo>
                                    <a:lnTo>
                                      <a:pt x="2755" y="2594"/>
                                    </a:lnTo>
                                    <a:lnTo>
                                      <a:pt x="6132" y="2594"/>
                                    </a:lnTo>
                                    <a:moveTo>
                                      <a:pt x="1243" y="3660"/>
                                    </a:moveTo>
                                    <a:lnTo>
                                      <a:pt x="1783" y="3660"/>
                                    </a:lnTo>
                                  </a:path>
                                </a:pathLst>
                              </a:custGeom>
                              <a:noFill/>
                              <a:ln w="1524">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486818" name="Text Box 154"/>
                            <wps:cNvSpPr txBox="1">
                              <a:spLocks noChangeArrowheads="1"/>
                            </wps:cNvSpPr>
                            <wps:spPr bwMode="auto">
                              <a:xfrm>
                                <a:off x="146050" y="247650"/>
                                <a:ext cx="163727" cy="131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12F8E1" w14:textId="77777777" w:rsidR="001A01BB" w:rsidRDefault="001A01BB" w:rsidP="001A01BB">
                                  <w:pPr>
                                    <w:spacing w:line="161" w:lineRule="exact"/>
                                    <w:jc w:val="center"/>
                                    <w:rPr>
                                      <w:rFonts w:ascii="Arial MT"/>
                                      <w:sz w:val="16"/>
                                    </w:rPr>
                                  </w:pPr>
                                  <w:r>
                                    <w:rPr>
                                      <w:rFonts w:ascii="Arial MT"/>
                                      <w:w w:val="105"/>
                                      <w:sz w:val="16"/>
                                    </w:rPr>
                                    <w:t>20</w:t>
                                  </w:r>
                                </w:p>
                              </w:txbxContent>
                            </wps:txbx>
                            <wps:bodyPr rot="0" vert="horz" wrap="square" lIns="0" tIns="0" rIns="0" bIns="0" anchor="t" anchorCtr="0" upright="1">
                              <a:noAutofit/>
                            </wps:bodyPr>
                          </wps:wsp>
                          <wps:wsp>
                            <wps:cNvPr id="860471488" name="Text Box 155"/>
                            <wps:cNvSpPr txBox="1">
                              <a:spLocks noChangeArrowheads="1"/>
                            </wps:cNvSpPr>
                            <wps:spPr bwMode="auto">
                              <a:xfrm>
                                <a:off x="127000" y="546100"/>
                                <a:ext cx="176702" cy="1578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E2B4F8" w14:textId="77777777" w:rsidR="001A01BB" w:rsidRDefault="001A01BB" w:rsidP="001A01BB">
                                  <w:pPr>
                                    <w:spacing w:line="161" w:lineRule="exact"/>
                                    <w:jc w:val="center"/>
                                    <w:rPr>
                                      <w:rFonts w:ascii="Arial MT"/>
                                      <w:sz w:val="16"/>
                                    </w:rPr>
                                  </w:pPr>
                                  <w:r>
                                    <w:rPr>
                                      <w:rFonts w:ascii="Arial MT"/>
                                      <w:w w:val="105"/>
                                      <w:sz w:val="16"/>
                                    </w:rPr>
                                    <w:t>15</w:t>
                                  </w:r>
                                </w:p>
                              </w:txbxContent>
                            </wps:txbx>
                            <wps:bodyPr rot="0" vert="horz" wrap="square" lIns="0" tIns="0" rIns="0" bIns="0" anchor="t" anchorCtr="0" upright="1">
                              <a:noAutofit/>
                            </wps:bodyPr>
                          </wps:wsp>
                          <wps:wsp>
                            <wps:cNvPr id="1539970844" name="Text Box 156"/>
                            <wps:cNvSpPr txBox="1">
                              <a:spLocks noChangeArrowheads="1"/>
                            </wps:cNvSpPr>
                            <wps:spPr bwMode="auto">
                              <a:xfrm>
                                <a:off x="120650" y="844550"/>
                                <a:ext cx="186625" cy="1578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550C9" w14:textId="77777777" w:rsidR="001A01BB" w:rsidRDefault="001A01BB" w:rsidP="001A01BB">
                                  <w:pPr>
                                    <w:spacing w:line="161" w:lineRule="exact"/>
                                    <w:jc w:val="center"/>
                                    <w:rPr>
                                      <w:rFonts w:ascii="Arial MT"/>
                                      <w:sz w:val="16"/>
                                    </w:rPr>
                                  </w:pPr>
                                  <w:r>
                                    <w:rPr>
                                      <w:rFonts w:ascii="Arial MT"/>
                                      <w:w w:val="105"/>
                                      <w:sz w:val="16"/>
                                    </w:rPr>
                                    <w:t>10</w:t>
                                  </w:r>
                                </w:p>
                              </w:txbxContent>
                            </wps:txbx>
                            <wps:bodyPr rot="0" vert="horz" wrap="square" lIns="0" tIns="0" rIns="0" bIns="0" anchor="t" anchorCtr="0" upright="1">
                              <a:noAutofit/>
                            </wps:bodyPr>
                          </wps:wsp>
                          <wps:wsp>
                            <wps:cNvPr id="1429140986" name="Text Box 157"/>
                            <wps:cNvSpPr txBox="1">
                              <a:spLocks noChangeArrowheads="1"/>
                            </wps:cNvSpPr>
                            <wps:spPr bwMode="auto">
                              <a:xfrm>
                                <a:off x="146050" y="1136650"/>
                                <a:ext cx="152659" cy="127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8D576" w14:textId="77777777" w:rsidR="001A01BB" w:rsidRDefault="001A01BB" w:rsidP="001A01BB">
                                  <w:pPr>
                                    <w:spacing w:line="161" w:lineRule="exact"/>
                                    <w:jc w:val="center"/>
                                    <w:rPr>
                                      <w:rFonts w:ascii="Arial MT"/>
                                      <w:sz w:val="16"/>
                                    </w:rPr>
                                  </w:pPr>
                                  <w:r>
                                    <w:rPr>
                                      <w:rFonts w:ascii="Arial MT"/>
                                      <w:w w:val="102"/>
                                      <w:sz w:val="16"/>
                                    </w:rPr>
                                    <w:t>5</w:t>
                                  </w:r>
                                </w:p>
                              </w:txbxContent>
                            </wps:txbx>
                            <wps:bodyPr rot="0" vert="horz" wrap="square" lIns="0" tIns="0" rIns="0" bIns="0" anchor="t" anchorCtr="0" upright="1">
                              <a:noAutofit/>
                            </wps:bodyPr>
                          </wps:wsp>
                          <wps:wsp>
                            <wps:cNvPr id="333091212" name="Text Box 159"/>
                            <wps:cNvSpPr txBox="1">
                              <a:spLocks noChangeArrowheads="1"/>
                            </wps:cNvSpPr>
                            <wps:spPr bwMode="auto">
                              <a:xfrm>
                                <a:off x="762000" y="1517650"/>
                                <a:ext cx="154185" cy="1371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61CA4F" w14:textId="77777777" w:rsidR="001A01BB" w:rsidRDefault="001A01BB" w:rsidP="001A01BB">
                                  <w:pPr>
                                    <w:spacing w:line="161" w:lineRule="exact"/>
                                    <w:jc w:val="center"/>
                                    <w:rPr>
                                      <w:rFonts w:ascii="Arial MT"/>
                                      <w:sz w:val="16"/>
                                    </w:rPr>
                                  </w:pPr>
                                  <w:r>
                                    <w:rPr>
                                      <w:rFonts w:ascii="Arial MT"/>
                                      <w:w w:val="102"/>
                                      <w:sz w:val="16"/>
                                    </w:rPr>
                                    <w:t>1</w:t>
                                  </w:r>
                                </w:p>
                              </w:txbxContent>
                            </wps:txbx>
                            <wps:bodyPr rot="0" vert="horz" wrap="square" lIns="0" tIns="0" rIns="0" bIns="0" anchor="t" anchorCtr="0" upright="1">
                              <a:noAutofit/>
                            </wps:bodyPr>
                          </wps:wsp>
                          <wps:wsp>
                            <wps:cNvPr id="1014132283" name="Text Box 160"/>
                            <wps:cNvSpPr txBox="1">
                              <a:spLocks noChangeArrowheads="1"/>
                            </wps:cNvSpPr>
                            <wps:spPr bwMode="auto">
                              <a:xfrm>
                                <a:off x="1270000" y="1517650"/>
                                <a:ext cx="222882" cy="124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9B2C9E" w14:textId="77777777" w:rsidR="001A01BB" w:rsidRDefault="001A01BB" w:rsidP="001A01BB">
                                  <w:pPr>
                                    <w:spacing w:line="161" w:lineRule="exact"/>
                                    <w:jc w:val="center"/>
                                    <w:rPr>
                                      <w:rFonts w:ascii="Arial MT"/>
                                      <w:sz w:val="16"/>
                                    </w:rPr>
                                  </w:pPr>
                                  <w:r>
                                    <w:rPr>
                                      <w:rFonts w:ascii="Arial MT"/>
                                      <w:w w:val="105"/>
                                      <w:sz w:val="16"/>
                                    </w:rPr>
                                    <w:t>10</w:t>
                                  </w:r>
                                </w:p>
                              </w:txbxContent>
                            </wps:txbx>
                            <wps:bodyPr rot="0" vert="horz" wrap="square" lIns="0" tIns="0" rIns="0" bIns="0" anchor="t" anchorCtr="0" upright="1">
                              <a:noAutofit/>
                            </wps:bodyPr>
                          </wps:wsp>
                          <wps:wsp>
                            <wps:cNvPr id="905172275" name="Text Box 161"/>
                            <wps:cNvSpPr txBox="1">
                              <a:spLocks noChangeArrowheads="1"/>
                            </wps:cNvSpPr>
                            <wps:spPr bwMode="auto">
                              <a:xfrm>
                                <a:off x="1809750" y="1517649"/>
                                <a:ext cx="260284" cy="137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0B5CCC" w14:textId="77777777" w:rsidR="001A01BB" w:rsidRDefault="001A01BB" w:rsidP="001A01BB">
                                  <w:pPr>
                                    <w:spacing w:line="161" w:lineRule="exact"/>
                                    <w:jc w:val="center"/>
                                    <w:rPr>
                                      <w:rFonts w:ascii="Arial MT"/>
                                      <w:sz w:val="16"/>
                                    </w:rPr>
                                  </w:pPr>
                                  <w:r>
                                    <w:rPr>
                                      <w:rFonts w:ascii="Arial MT"/>
                                      <w:w w:val="105"/>
                                      <w:sz w:val="16"/>
                                    </w:rPr>
                                    <w:t>100</w:t>
                                  </w:r>
                                </w:p>
                              </w:txbxContent>
                            </wps:txbx>
                            <wps:bodyPr rot="0" vert="horz" wrap="square" lIns="0" tIns="0" rIns="0" bIns="0" anchor="t" anchorCtr="0" upright="1">
                              <a:noAutofit/>
                            </wps:bodyPr>
                          </wps:wsp>
                          <wps:wsp>
                            <wps:cNvPr id="1007780489" name="Text Box 162"/>
                            <wps:cNvSpPr txBox="1">
                              <a:spLocks noChangeArrowheads="1"/>
                            </wps:cNvSpPr>
                            <wps:spPr bwMode="auto">
                              <a:xfrm>
                                <a:off x="2284398" y="1517650"/>
                                <a:ext cx="285378" cy="180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3EF2E" w14:textId="77777777" w:rsidR="001A01BB" w:rsidRDefault="001A01BB" w:rsidP="001A01BB">
                                  <w:pPr>
                                    <w:spacing w:line="161" w:lineRule="exact"/>
                                    <w:jc w:val="center"/>
                                    <w:rPr>
                                      <w:rFonts w:ascii="Arial MT"/>
                                      <w:sz w:val="16"/>
                                    </w:rPr>
                                  </w:pPr>
                                  <w:r>
                                    <w:rPr>
                                      <w:rFonts w:ascii="Arial MT"/>
                                      <w:w w:val="105"/>
                                      <w:sz w:val="16"/>
                                    </w:rPr>
                                    <w:t>1000</w:t>
                                  </w:r>
                                </w:p>
                              </w:txbxContent>
                            </wps:txbx>
                            <wps:bodyPr rot="0" vert="horz" wrap="square" lIns="0" tIns="0" rIns="0" bIns="0" anchor="t" anchorCtr="0" upright="1">
                              <a:noAutofit/>
                            </wps:bodyPr>
                          </wps:wsp>
                          <wps:wsp>
                            <wps:cNvPr id="220785124" name="Text Box 163"/>
                            <wps:cNvSpPr txBox="1">
                              <a:spLocks noChangeArrowheads="1"/>
                            </wps:cNvSpPr>
                            <wps:spPr bwMode="auto">
                              <a:xfrm>
                                <a:off x="2787650" y="1524000"/>
                                <a:ext cx="387662" cy="1441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2B6EDC" w14:textId="77777777" w:rsidR="001A01BB" w:rsidRDefault="001A01BB" w:rsidP="001A01BB">
                                  <w:pPr>
                                    <w:spacing w:line="161" w:lineRule="exact"/>
                                    <w:jc w:val="center"/>
                                    <w:rPr>
                                      <w:rFonts w:ascii="Arial MT"/>
                                      <w:sz w:val="16"/>
                                    </w:rPr>
                                  </w:pPr>
                                  <w:r>
                                    <w:rPr>
                                      <w:rFonts w:ascii="Arial MT"/>
                                      <w:w w:val="105"/>
                                      <w:sz w:val="16"/>
                                    </w:rPr>
                                    <w:t>10000</w:t>
                                  </w:r>
                                </w:p>
                              </w:txbxContent>
                            </wps:txbx>
                            <wps:bodyPr rot="0" vert="horz" wrap="square" lIns="0" tIns="0" rIns="0" bIns="0" anchor="t" anchorCtr="0" upright="1">
                              <a:noAutofit/>
                            </wps:bodyPr>
                          </wps:wsp>
                          <wps:wsp>
                            <wps:cNvPr id="831266529" name="Text Box 98"/>
                            <wps:cNvSpPr txBox="1">
                              <a:spLocks noChangeArrowheads="1"/>
                            </wps:cNvSpPr>
                            <wps:spPr bwMode="auto">
                              <a:xfrm>
                                <a:off x="679407" y="0"/>
                                <a:ext cx="1917191" cy="232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8BBC7" w14:textId="77777777" w:rsidR="001A01BB" w:rsidRPr="00155088" w:rsidRDefault="001A01BB" w:rsidP="001A01BB">
                                  <w:pPr>
                                    <w:spacing w:line="276" w:lineRule="auto"/>
                                    <w:jc w:val="center"/>
                                    <w:rPr>
                                      <w:sz w:val="20"/>
                                      <w:szCs w:val="20"/>
                                    </w:rPr>
                                  </w:pPr>
                                  <w:r w:rsidRPr="00155088">
                                    <w:rPr>
                                      <w:sz w:val="20"/>
                                      <w:szCs w:val="20"/>
                                    </w:rPr>
                                    <w:t>Size</w:t>
                                  </w:r>
                                  <w:r w:rsidRPr="00155088">
                                    <w:rPr>
                                      <w:spacing w:val="10"/>
                                      <w:sz w:val="20"/>
                                      <w:szCs w:val="20"/>
                                    </w:rPr>
                                    <w:t xml:space="preserve"> </w:t>
                                  </w:r>
                                  <w:r w:rsidRPr="00155088">
                                    <w:rPr>
                                      <w:sz w:val="20"/>
                                      <w:szCs w:val="20"/>
                                    </w:rPr>
                                    <w:t>Distribution</w:t>
                                  </w:r>
                                  <w:r w:rsidRPr="00155088">
                                    <w:rPr>
                                      <w:spacing w:val="10"/>
                                      <w:sz w:val="20"/>
                                      <w:szCs w:val="20"/>
                                    </w:rPr>
                                    <w:t xml:space="preserve"> </w:t>
                                  </w:r>
                                  <w:r w:rsidRPr="00155088">
                                    <w:rPr>
                                      <w:sz w:val="20"/>
                                      <w:szCs w:val="20"/>
                                    </w:rPr>
                                    <w:t>by</w:t>
                                  </w:r>
                                  <w:r w:rsidRPr="00155088">
                                    <w:rPr>
                                      <w:spacing w:val="8"/>
                                      <w:sz w:val="20"/>
                                      <w:szCs w:val="20"/>
                                    </w:rPr>
                                    <w:t xml:space="preserve"> </w:t>
                                  </w:r>
                                  <w:r w:rsidRPr="00155088">
                                    <w:rPr>
                                      <w:sz w:val="20"/>
                                      <w:szCs w:val="20"/>
                                    </w:rPr>
                                    <w:t>Intensity</w:t>
                                  </w:r>
                                </w:p>
                              </w:txbxContent>
                            </wps:txbx>
                            <wps:bodyPr rot="0" vert="horz" wrap="square" lIns="0" tIns="36000" rIns="0" bIns="0" anchor="ctr" anchorCtr="0" upright="1">
                              <a:noAutofit/>
                            </wps:bodyPr>
                          </wps:wsp>
                          <wps:wsp>
                            <wps:cNvPr id="62713406" name="Text Box 8"/>
                            <wps:cNvSpPr txBox="1">
                              <a:spLocks noChangeArrowheads="1"/>
                            </wps:cNvSpPr>
                            <wps:spPr bwMode="auto">
                              <a:xfrm>
                                <a:off x="-38074" y="233696"/>
                                <a:ext cx="194990" cy="1270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875B5" w14:textId="77777777" w:rsidR="001A01BB" w:rsidRPr="00155088" w:rsidRDefault="001A01BB" w:rsidP="001A01BB">
                                  <w:pPr>
                                    <w:spacing w:line="240" w:lineRule="auto"/>
                                    <w:ind w:left="20"/>
                                    <w:rPr>
                                      <w:sz w:val="20"/>
                                      <w:szCs w:val="20"/>
                                    </w:rPr>
                                  </w:pPr>
                                  <w:r w:rsidRPr="00155088">
                                    <w:rPr>
                                      <w:sz w:val="20"/>
                                      <w:szCs w:val="20"/>
                                    </w:rPr>
                                    <w:t>Intensity</w:t>
                                  </w:r>
                                  <w:r w:rsidRPr="00155088">
                                    <w:rPr>
                                      <w:spacing w:val="13"/>
                                      <w:sz w:val="20"/>
                                      <w:szCs w:val="20"/>
                                    </w:rPr>
                                    <w:t xml:space="preserve"> </w:t>
                                  </w:r>
                                  <w:r w:rsidRPr="00155088">
                                    <w:rPr>
                                      <w:sz w:val="20"/>
                                      <w:szCs w:val="20"/>
                                    </w:rPr>
                                    <w:t>(Percent)</w:t>
                                  </w:r>
                                </w:p>
                              </w:txbxContent>
                            </wps:txbx>
                            <wps:bodyPr rot="0" vert="vert270" wrap="square" lIns="0" tIns="0" rIns="0" bIns="0" anchor="t" anchorCtr="0" upright="1">
                              <a:noAutofit/>
                            </wps:bodyPr>
                          </wps:wsp>
                          <wps:wsp>
                            <wps:cNvPr id="1825853454" name="Text Box 109"/>
                            <wps:cNvSpPr txBox="1">
                              <a:spLocks noChangeArrowheads="1"/>
                            </wps:cNvSpPr>
                            <wps:spPr bwMode="auto">
                              <a:xfrm>
                                <a:off x="1249766" y="1657350"/>
                                <a:ext cx="829035" cy="1604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869A0" w14:textId="77777777" w:rsidR="001A01BB" w:rsidRPr="00155088" w:rsidRDefault="001A01BB" w:rsidP="001A01BB">
                                  <w:pPr>
                                    <w:spacing w:line="276" w:lineRule="auto"/>
                                    <w:jc w:val="center"/>
                                    <w:rPr>
                                      <w:sz w:val="20"/>
                                      <w:szCs w:val="20"/>
                                    </w:rPr>
                                  </w:pPr>
                                  <w:r w:rsidRPr="00155088">
                                    <w:rPr>
                                      <w:spacing w:val="-1"/>
                                      <w:w w:val="105"/>
                                      <w:sz w:val="20"/>
                                      <w:szCs w:val="20"/>
                                    </w:rPr>
                                    <w:t>Size</w:t>
                                  </w:r>
                                  <w:r w:rsidRPr="00155088">
                                    <w:rPr>
                                      <w:spacing w:val="-11"/>
                                      <w:w w:val="105"/>
                                      <w:sz w:val="20"/>
                                      <w:szCs w:val="20"/>
                                    </w:rPr>
                                    <w:t xml:space="preserve"> </w:t>
                                  </w:r>
                                  <w:r w:rsidRPr="00155088">
                                    <w:rPr>
                                      <w:spacing w:val="-1"/>
                                      <w:w w:val="105"/>
                                      <w:sz w:val="20"/>
                                      <w:szCs w:val="20"/>
                                    </w:rPr>
                                    <w:t>(d.nm)</w:t>
                                  </w:r>
                                </w:p>
                              </w:txbxContent>
                            </wps:txbx>
                            <wps:bodyPr rot="0" vert="horz" wrap="square" lIns="0" tIns="0" rIns="0" bIns="0" anchor="t" anchorCtr="0" upright="1">
                              <a:noAutofit/>
                            </wps:bodyPr>
                          </wps:wsp>
                          <wps:wsp>
                            <wps:cNvPr id="1348137041" name="Text Box 104"/>
                            <wps:cNvSpPr txBox="1">
                              <a:spLocks noChangeArrowheads="1"/>
                            </wps:cNvSpPr>
                            <wps:spPr bwMode="auto">
                              <a:xfrm>
                                <a:off x="2730500" y="1721861"/>
                                <a:ext cx="310170" cy="237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8EF27" w14:textId="77777777" w:rsidR="001A01BB" w:rsidRPr="00155088" w:rsidRDefault="001A01BB" w:rsidP="001A01BB">
                                  <w:pPr>
                                    <w:spacing w:line="276" w:lineRule="auto"/>
                                    <w:rPr>
                                      <w:b/>
                                      <w:bCs/>
                                      <w:sz w:val="24"/>
                                    </w:rPr>
                                  </w:pPr>
                                  <w:r w:rsidRPr="00155088">
                                    <w:rPr>
                                      <w:b/>
                                      <w:bCs/>
                                      <w:w w:val="102"/>
                                      <w:sz w:val="24"/>
                                    </w:rPr>
                                    <w:t>F3</w:t>
                                  </w:r>
                                </w:p>
                              </w:txbxContent>
                            </wps:txbx>
                            <wps:bodyPr rot="0" vert="horz" wrap="square" lIns="0" tIns="0" rIns="0" bIns="0" anchor="t" anchorCtr="0" upright="1">
                              <a:noAutofit/>
                            </wps:bodyPr>
                          </wps:wsp>
                          <wps:wsp>
                            <wps:cNvPr id="1166122429" name="Text Box 110"/>
                            <wps:cNvSpPr txBox="1">
                              <a:spLocks noChangeArrowheads="1"/>
                            </wps:cNvSpPr>
                            <wps:spPr bwMode="auto">
                              <a:xfrm>
                                <a:off x="951830" y="1837605"/>
                                <a:ext cx="1317793" cy="210155"/>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012B5E59" w14:textId="77777777" w:rsidR="001A01BB" w:rsidRPr="00155088" w:rsidRDefault="001A01BB" w:rsidP="001A01BB">
                                  <w:pPr>
                                    <w:spacing w:before="31" w:line="240" w:lineRule="auto"/>
                                    <w:jc w:val="center"/>
                                    <w:rPr>
                                      <w:sz w:val="16"/>
                                      <w:szCs w:val="16"/>
                                      <w14:textOutline w14:w="9525" w14:cap="rnd" w14:cmpd="sng" w14:algn="ctr">
                                        <w14:noFill/>
                                        <w14:prstDash w14:val="solid"/>
                                        <w14:bevel/>
                                      </w14:textOutline>
                                    </w:rPr>
                                  </w:pPr>
                                  <w:r w:rsidRPr="00155088">
                                    <w:rPr>
                                      <w:spacing w:val="-1"/>
                                      <w:w w:val="105"/>
                                      <w:sz w:val="16"/>
                                      <w:szCs w:val="16"/>
                                      <w14:textOutline w14:w="9525" w14:cap="rnd" w14:cmpd="sng" w14:algn="ctr">
                                        <w14:noFill/>
                                        <w14:prstDash w14:val="solid"/>
                                        <w14:bevel/>
                                      </w14:textOutline>
                                    </w:rPr>
                                    <w:t>Record</w:t>
                                  </w:r>
                                  <w:r w:rsidRPr="00155088">
                                    <w:rPr>
                                      <w:spacing w:val="-11"/>
                                      <w:w w:val="105"/>
                                      <w:sz w:val="16"/>
                                      <w:szCs w:val="16"/>
                                      <w14:textOutline w14:w="9525" w14:cap="rnd" w14:cmpd="sng" w14:algn="ctr">
                                        <w14:noFill/>
                                        <w14:prstDash w14:val="solid"/>
                                        <w14:bevel/>
                                      </w14:textOutline>
                                    </w:rPr>
                                    <w:t xml:space="preserve"> 3</w:t>
                                  </w:r>
                                  <w:r w:rsidRPr="00155088">
                                    <w:rPr>
                                      <w:spacing w:val="-1"/>
                                      <w:w w:val="105"/>
                                      <w:sz w:val="16"/>
                                      <w:szCs w:val="16"/>
                                      <w14:textOutline w14:w="9525" w14:cap="rnd" w14:cmpd="sng" w14:algn="ctr">
                                        <w14:noFill/>
                                        <w14:prstDash w14:val="solid"/>
                                        <w14:bevel/>
                                      </w14:textOutline>
                                    </w:rPr>
                                    <w:t>2:</w:t>
                                  </w:r>
                                  <w:r w:rsidRPr="00155088">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155088">
                                    <w:rPr>
                                      <w:w w:val="105"/>
                                      <w:sz w:val="16"/>
                                      <w:szCs w:val="16"/>
                                      <w14:textOutline w14:w="9525" w14:cap="rnd" w14:cmpd="sng" w14:algn="ctr">
                                        <w14:noFill/>
                                        <w14:prstDash w14:val="solid"/>
                                        <w14:bevel/>
                                      </w14:textOutline>
                                    </w:rPr>
                                    <w:t>verage</w:t>
                                  </w:r>
                                  <w:r w:rsidRPr="00155088">
                                    <w:rPr>
                                      <w:spacing w:val="-10"/>
                                      <w:w w:val="105"/>
                                      <w:sz w:val="16"/>
                                      <w:szCs w:val="16"/>
                                      <w14:textOutline w14:w="9525" w14:cap="rnd" w14:cmpd="sng" w14:algn="ctr">
                                        <w14:noFill/>
                                        <w14:prstDash w14:val="solid"/>
                                        <w14:bevel/>
                                      </w14:textOutline>
                                    </w:rPr>
                                    <w:t xml:space="preserve"> </w:t>
                                  </w:r>
                                  <w:r w:rsidRPr="00155088">
                                    <w:rPr>
                                      <w:w w:val="105"/>
                                      <w:sz w:val="16"/>
                                      <w:szCs w:val="16"/>
                                      <w14:textOutline w14:w="9525" w14:cap="rnd" w14:cmpd="sng" w14:algn="ctr">
                                        <w14:noFill/>
                                        <w14:prstDash w14:val="solid"/>
                                        <w14:bevel/>
                                      </w14:textOutline>
                                    </w:rPr>
                                    <w:t>18.</w:t>
                                  </w:r>
                                </w:p>
                              </w:txbxContent>
                            </wps:txbx>
                            <wps:bodyPr rot="0" vert="horz" wrap="square" lIns="0" tIns="0" rIns="0" bIns="0" anchor="t" anchorCtr="0" upright="1">
                              <a:noAutofit/>
                            </wps:bodyPr>
                          </wps:wsp>
                          <wps:wsp>
                            <wps:cNvPr id="988693292" name="Text Box 103"/>
                            <wps:cNvSpPr txBox="1">
                              <a:spLocks noChangeArrowheads="1"/>
                            </wps:cNvSpPr>
                            <wps:spPr bwMode="auto">
                              <a:xfrm>
                                <a:off x="209550" y="1403350"/>
                                <a:ext cx="63022" cy="896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CF3221" w14:textId="77777777" w:rsidR="001A01BB" w:rsidRDefault="001A01BB" w:rsidP="001A01BB">
                                  <w:pPr>
                                    <w:spacing w:line="161" w:lineRule="exact"/>
                                    <w:jc w:val="center"/>
                                    <w:rPr>
                                      <w:rFonts w:ascii="Arial MT"/>
                                      <w:sz w:val="16"/>
                                    </w:rPr>
                                  </w:pPr>
                                  <w:r>
                                    <w:rPr>
                                      <w:rFonts w:ascii="Arial MT"/>
                                      <w:w w:val="102"/>
                                      <w:sz w:val="16"/>
                                    </w:rPr>
                                    <w:t>0</w:t>
                                  </w:r>
                                </w:p>
                              </w:txbxContent>
                            </wps:txbx>
                            <wps:bodyPr rot="0" vert="horz" wrap="square" lIns="0" tIns="0" rIns="0" bIns="0" anchor="t" anchorCtr="0" upright="1">
                              <a:noAutofit/>
                            </wps:bodyPr>
                          </wps:wsp>
                          <wps:wsp>
                            <wps:cNvPr id="139187155" name="Text Box 103"/>
                            <wps:cNvSpPr txBox="1">
                              <a:spLocks noChangeArrowheads="1"/>
                            </wps:cNvSpPr>
                            <wps:spPr bwMode="auto">
                              <a:xfrm>
                                <a:off x="299715" y="1515564"/>
                                <a:ext cx="192643" cy="1227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C305DD" w14:textId="77777777" w:rsidR="001A01BB" w:rsidRDefault="001A01BB" w:rsidP="001A01BB">
                                  <w:pPr>
                                    <w:spacing w:line="161" w:lineRule="exact"/>
                                    <w:jc w:val="center"/>
                                    <w:rPr>
                                      <w:rFonts w:ascii="Arial MT"/>
                                      <w:sz w:val="16"/>
                                    </w:rPr>
                                  </w:pPr>
                                  <w:r>
                                    <w:rPr>
                                      <w:rFonts w:ascii="Arial MT"/>
                                      <w:w w:val="102"/>
                                      <w:sz w:val="16"/>
                                    </w:rPr>
                                    <w:t>0.1</w:t>
                                  </w:r>
                                </w:p>
                              </w:txbxContent>
                            </wps:txbx>
                            <wps:bodyPr rot="0" vert="horz" wrap="square" lIns="0" tIns="0" rIns="0" bIns="0" anchor="t" anchorCtr="0" upright="1">
                              <a:noAutofit/>
                            </wps:bodyPr>
                          </wps:wsp>
                        </wpg:grpSp>
                      </wpg:grpSp>
                      <wpg:grpSp>
                        <wpg:cNvPr id="1069145593" name="Group 26"/>
                        <wpg:cNvGrpSpPr/>
                        <wpg:grpSpPr>
                          <a:xfrm>
                            <a:off x="2914650" y="4318000"/>
                            <a:ext cx="2781300" cy="1866900"/>
                            <a:chOff x="0" y="0"/>
                            <a:chExt cx="2781300" cy="1936750"/>
                          </a:xfrm>
                        </wpg:grpSpPr>
                        <wps:wsp>
                          <wps:cNvPr id="1549790553" name="Rectangle 25"/>
                          <wps:cNvSpPr/>
                          <wps:spPr>
                            <a:xfrm>
                              <a:off x="0" y="0"/>
                              <a:ext cx="2781300" cy="19367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526744" name="Group 24"/>
                          <wpg:cNvGrpSpPr/>
                          <wpg:grpSpPr>
                            <a:xfrm>
                              <a:off x="38100" y="5660"/>
                              <a:ext cx="2691130" cy="1873305"/>
                              <a:chOff x="-60696" y="-46740"/>
                              <a:chExt cx="3215221" cy="2257138"/>
                            </a:xfrm>
                          </wpg:grpSpPr>
                          <wps:wsp>
                            <wps:cNvPr id="1041293903" name="AutoShape 263"/>
                            <wps:cNvSpPr>
                              <a:spLocks/>
                            </wps:cNvSpPr>
                            <wps:spPr bwMode="auto">
                              <a:xfrm>
                                <a:off x="303679" y="304799"/>
                                <a:ext cx="2665469" cy="1310075"/>
                              </a:xfrm>
                              <a:custGeom>
                                <a:avLst/>
                                <a:gdLst>
                                  <a:gd name="T0" fmla="+- 0 2834 2834"/>
                                  <a:gd name="T1" fmla="*/ T0 w 6963"/>
                                  <a:gd name="T2" fmla="+- 0 -2531 -4886"/>
                                  <a:gd name="T3" fmla="*/ -2531 h 2686"/>
                                  <a:gd name="T4" fmla="+- 0 9797 2834"/>
                                  <a:gd name="T5" fmla="*/ T4 w 6963"/>
                                  <a:gd name="T6" fmla="+- 0 -2531 -4886"/>
                                  <a:gd name="T7" fmla="*/ -2531 h 2686"/>
                                  <a:gd name="T8" fmla="+- 0 2834 2834"/>
                                  <a:gd name="T9" fmla="*/ T8 w 6963"/>
                                  <a:gd name="T10" fmla="+- 0 -2875 -4886"/>
                                  <a:gd name="T11" fmla="*/ -2875 h 2686"/>
                                  <a:gd name="T12" fmla="+- 0 9797 2834"/>
                                  <a:gd name="T13" fmla="*/ T12 w 6963"/>
                                  <a:gd name="T14" fmla="+- 0 -2875 -4886"/>
                                  <a:gd name="T15" fmla="*/ -2875 h 2686"/>
                                  <a:gd name="T16" fmla="+- 0 2834 2834"/>
                                  <a:gd name="T17" fmla="*/ T16 w 6963"/>
                                  <a:gd name="T18" fmla="+- 0 -3206 -4886"/>
                                  <a:gd name="T19" fmla="*/ -3206 h 2686"/>
                                  <a:gd name="T20" fmla="+- 0 9797 2834"/>
                                  <a:gd name="T21" fmla="*/ T20 w 6963"/>
                                  <a:gd name="T22" fmla="+- 0 -3206 -4886"/>
                                  <a:gd name="T23" fmla="*/ -3206 h 2686"/>
                                  <a:gd name="T24" fmla="+- 0 2834 2834"/>
                                  <a:gd name="T25" fmla="*/ T24 w 6963"/>
                                  <a:gd name="T26" fmla="+- 0 -3535 -4886"/>
                                  <a:gd name="T27" fmla="*/ -3535 h 2686"/>
                                  <a:gd name="T28" fmla="+- 0 9797 2834"/>
                                  <a:gd name="T29" fmla="*/ T28 w 6963"/>
                                  <a:gd name="T30" fmla="+- 0 -3535 -4886"/>
                                  <a:gd name="T31" fmla="*/ -3535 h 2686"/>
                                  <a:gd name="T32" fmla="+- 0 2834 2834"/>
                                  <a:gd name="T33" fmla="*/ T32 w 6963"/>
                                  <a:gd name="T34" fmla="+- 0 -3880 -4886"/>
                                  <a:gd name="T35" fmla="*/ -3880 h 2686"/>
                                  <a:gd name="T36" fmla="+- 0 9797 2834"/>
                                  <a:gd name="T37" fmla="*/ T36 w 6963"/>
                                  <a:gd name="T38" fmla="+- 0 -3880 -4886"/>
                                  <a:gd name="T39" fmla="*/ -3880 h 2686"/>
                                  <a:gd name="T40" fmla="+- 0 2834 2834"/>
                                  <a:gd name="T41" fmla="*/ T40 w 6963"/>
                                  <a:gd name="T42" fmla="+- 0 -4209 -4886"/>
                                  <a:gd name="T43" fmla="*/ -4209 h 2686"/>
                                  <a:gd name="T44" fmla="+- 0 9797 2834"/>
                                  <a:gd name="T45" fmla="*/ T44 w 6963"/>
                                  <a:gd name="T46" fmla="+- 0 -4209 -4886"/>
                                  <a:gd name="T47" fmla="*/ -4209 h 2686"/>
                                  <a:gd name="T48" fmla="+- 0 2834 2834"/>
                                  <a:gd name="T49" fmla="*/ T48 w 6963"/>
                                  <a:gd name="T50" fmla="+- 0 -4555 -4886"/>
                                  <a:gd name="T51" fmla="*/ -4555 h 2686"/>
                                  <a:gd name="T52" fmla="+- 0 9797 2834"/>
                                  <a:gd name="T53" fmla="*/ T52 w 6963"/>
                                  <a:gd name="T54" fmla="+- 0 -4555 -4886"/>
                                  <a:gd name="T55" fmla="*/ -4555 h 2686"/>
                                  <a:gd name="T56" fmla="+- 0 2834 2834"/>
                                  <a:gd name="T57" fmla="*/ T56 w 6963"/>
                                  <a:gd name="T58" fmla="+- 0 -4886 -4886"/>
                                  <a:gd name="T59" fmla="*/ -4886 h 2686"/>
                                  <a:gd name="T60" fmla="+- 0 9797 2834"/>
                                  <a:gd name="T61" fmla="*/ T60 w 6963"/>
                                  <a:gd name="T62" fmla="+- 0 -4886 -4886"/>
                                  <a:gd name="T63" fmla="*/ -4886 h 2686"/>
                                  <a:gd name="T64" fmla="+- 0 4231 2834"/>
                                  <a:gd name="T65" fmla="*/ T64 w 6963"/>
                                  <a:gd name="T66" fmla="+- 0 -4886 -4886"/>
                                  <a:gd name="T67" fmla="*/ -4886 h 2686"/>
                                  <a:gd name="T68" fmla="+- 0 4231 2834"/>
                                  <a:gd name="T69" fmla="*/ T68 w 6963"/>
                                  <a:gd name="T70" fmla="+- 0 -2200 -4886"/>
                                  <a:gd name="T71" fmla="*/ -2200 h 2686"/>
                                  <a:gd name="T72" fmla="+- 0 5626 2834"/>
                                  <a:gd name="T73" fmla="*/ T72 w 6963"/>
                                  <a:gd name="T74" fmla="+- 0 -4886 -4886"/>
                                  <a:gd name="T75" fmla="*/ -4886 h 2686"/>
                                  <a:gd name="T76" fmla="+- 0 5626 2834"/>
                                  <a:gd name="T77" fmla="*/ T76 w 6963"/>
                                  <a:gd name="T78" fmla="+- 0 -2200 -4886"/>
                                  <a:gd name="T79" fmla="*/ -2200 h 2686"/>
                                  <a:gd name="T80" fmla="+- 0 7006 2834"/>
                                  <a:gd name="T81" fmla="*/ T80 w 6963"/>
                                  <a:gd name="T82" fmla="+- 0 -4886 -4886"/>
                                  <a:gd name="T83" fmla="*/ -4886 h 2686"/>
                                  <a:gd name="T84" fmla="+- 0 7006 2834"/>
                                  <a:gd name="T85" fmla="*/ T84 w 6963"/>
                                  <a:gd name="T86" fmla="+- 0 -2200 -4886"/>
                                  <a:gd name="T87" fmla="*/ -2200 h 2686"/>
                                  <a:gd name="T88" fmla="+- 0 8400 2834"/>
                                  <a:gd name="T89" fmla="*/ T88 w 6963"/>
                                  <a:gd name="T90" fmla="+- 0 -4886 -4886"/>
                                  <a:gd name="T91" fmla="*/ -4886 h 2686"/>
                                  <a:gd name="T92" fmla="+- 0 8400 2834"/>
                                  <a:gd name="T93" fmla="*/ T92 w 6963"/>
                                  <a:gd name="T94" fmla="+- 0 -2200 -4886"/>
                                  <a:gd name="T95" fmla="*/ -2200 h 2686"/>
                                  <a:gd name="T96" fmla="+- 0 9797 2834"/>
                                  <a:gd name="T97" fmla="*/ T96 w 6963"/>
                                  <a:gd name="T98" fmla="+- 0 -4886 -4886"/>
                                  <a:gd name="T99" fmla="*/ -4886 h 2686"/>
                                  <a:gd name="T100" fmla="+- 0 9797 2834"/>
                                  <a:gd name="T101" fmla="*/ T100 w 6963"/>
                                  <a:gd name="T102" fmla="+- 0 -2200 -4886"/>
                                  <a:gd name="T103" fmla="*/ -2200 h 26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963" h="2686">
                                    <a:moveTo>
                                      <a:pt x="0" y="2355"/>
                                    </a:moveTo>
                                    <a:lnTo>
                                      <a:pt x="6963" y="2355"/>
                                    </a:lnTo>
                                    <a:moveTo>
                                      <a:pt x="0" y="2011"/>
                                    </a:moveTo>
                                    <a:lnTo>
                                      <a:pt x="6963" y="2011"/>
                                    </a:lnTo>
                                    <a:moveTo>
                                      <a:pt x="0" y="1680"/>
                                    </a:moveTo>
                                    <a:lnTo>
                                      <a:pt x="6963" y="1680"/>
                                    </a:lnTo>
                                    <a:moveTo>
                                      <a:pt x="0" y="1351"/>
                                    </a:moveTo>
                                    <a:lnTo>
                                      <a:pt x="6963" y="1351"/>
                                    </a:lnTo>
                                    <a:moveTo>
                                      <a:pt x="0" y="1006"/>
                                    </a:moveTo>
                                    <a:lnTo>
                                      <a:pt x="6963" y="1006"/>
                                    </a:lnTo>
                                    <a:moveTo>
                                      <a:pt x="0" y="677"/>
                                    </a:moveTo>
                                    <a:lnTo>
                                      <a:pt x="6963" y="677"/>
                                    </a:lnTo>
                                    <a:moveTo>
                                      <a:pt x="0" y="331"/>
                                    </a:moveTo>
                                    <a:lnTo>
                                      <a:pt x="6963" y="331"/>
                                    </a:lnTo>
                                    <a:moveTo>
                                      <a:pt x="0" y="0"/>
                                    </a:moveTo>
                                    <a:lnTo>
                                      <a:pt x="6963" y="0"/>
                                    </a:lnTo>
                                    <a:moveTo>
                                      <a:pt x="1397" y="0"/>
                                    </a:moveTo>
                                    <a:lnTo>
                                      <a:pt x="1397" y="2686"/>
                                    </a:lnTo>
                                    <a:moveTo>
                                      <a:pt x="2792" y="0"/>
                                    </a:moveTo>
                                    <a:lnTo>
                                      <a:pt x="2792" y="2686"/>
                                    </a:lnTo>
                                    <a:moveTo>
                                      <a:pt x="4172" y="0"/>
                                    </a:moveTo>
                                    <a:lnTo>
                                      <a:pt x="4172" y="2686"/>
                                    </a:lnTo>
                                    <a:moveTo>
                                      <a:pt x="5566" y="0"/>
                                    </a:moveTo>
                                    <a:lnTo>
                                      <a:pt x="5566" y="2686"/>
                                    </a:lnTo>
                                    <a:moveTo>
                                      <a:pt x="6963" y="0"/>
                                    </a:moveTo>
                                    <a:lnTo>
                                      <a:pt x="6963" y="2686"/>
                                    </a:lnTo>
                                  </a:path>
                                </a:pathLst>
                              </a:custGeom>
                              <a:noFill/>
                              <a:ln w="9522">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5254267" name="AutoShape 264"/>
                            <wps:cNvSpPr>
                              <a:spLocks/>
                            </wps:cNvSpPr>
                            <wps:spPr bwMode="auto">
                              <a:xfrm>
                                <a:off x="291468" y="304799"/>
                                <a:ext cx="2676235" cy="1332511"/>
                              </a:xfrm>
                              <a:custGeom>
                                <a:avLst/>
                                <a:gdLst>
                                  <a:gd name="T0" fmla="+- 0 2806 2806"/>
                                  <a:gd name="T1" fmla="*/ T0 w 6992"/>
                                  <a:gd name="T2" fmla="+- 0 -2200 -4886"/>
                                  <a:gd name="T3" fmla="*/ -2200 h 2732"/>
                                  <a:gd name="T4" fmla="+- 0 2880 2806"/>
                                  <a:gd name="T5" fmla="*/ T4 w 6992"/>
                                  <a:gd name="T6" fmla="+- 0 -2366 -4886"/>
                                  <a:gd name="T7" fmla="*/ -2366 h 2732"/>
                                  <a:gd name="T8" fmla="+- 0 2806 2806"/>
                                  <a:gd name="T9" fmla="*/ T8 w 6992"/>
                                  <a:gd name="T10" fmla="+- 0 -2711 -4886"/>
                                  <a:gd name="T11" fmla="*/ -2711 h 2732"/>
                                  <a:gd name="T12" fmla="+- 0 2880 2806"/>
                                  <a:gd name="T13" fmla="*/ T12 w 6992"/>
                                  <a:gd name="T14" fmla="+- 0 -2875 -4886"/>
                                  <a:gd name="T15" fmla="*/ -2875 h 2732"/>
                                  <a:gd name="T16" fmla="+- 0 2806 2806"/>
                                  <a:gd name="T17" fmla="*/ T16 w 6992"/>
                                  <a:gd name="T18" fmla="+- 0 -3206 -4886"/>
                                  <a:gd name="T19" fmla="*/ -3206 h 2732"/>
                                  <a:gd name="T20" fmla="+- 0 2880 2806"/>
                                  <a:gd name="T21" fmla="*/ T20 w 6992"/>
                                  <a:gd name="T22" fmla="+- 0 -3369 -4886"/>
                                  <a:gd name="T23" fmla="*/ -3369 h 2732"/>
                                  <a:gd name="T24" fmla="+- 0 2806 2806"/>
                                  <a:gd name="T25" fmla="*/ T24 w 6992"/>
                                  <a:gd name="T26" fmla="+- 0 -3715 -4886"/>
                                  <a:gd name="T27" fmla="*/ -3715 h 2732"/>
                                  <a:gd name="T28" fmla="+- 0 2880 2806"/>
                                  <a:gd name="T29" fmla="*/ T28 w 6992"/>
                                  <a:gd name="T30" fmla="+- 0 -3880 -4886"/>
                                  <a:gd name="T31" fmla="*/ -3880 h 2732"/>
                                  <a:gd name="T32" fmla="+- 0 2806 2806"/>
                                  <a:gd name="T33" fmla="*/ T32 w 6992"/>
                                  <a:gd name="T34" fmla="+- 0 -4209 -4886"/>
                                  <a:gd name="T35" fmla="*/ -4209 h 2732"/>
                                  <a:gd name="T36" fmla="+- 0 2880 2806"/>
                                  <a:gd name="T37" fmla="*/ T36 w 6992"/>
                                  <a:gd name="T38" fmla="+- 0 -4375 -4886"/>
                                  <a:gd name="T39" fmla="*/ -4375 h 2732"/>
                                  <a:gd name="T40" fmla="+- 0 2806 2806"/>
                                  <a:gd name="T41" fmla="*/ T40 w 6992"/>
                                  <a:gd name="T42" fmla="+- 0 -4720 -4886"/>
                                  <a:gd name="T43" fmla="*/ -4720 h 2732"/>
                                  <a:gd name="T44" fmla="+- 0 2880 2806"/>
                                  <a:gd name="T45" fmla="*/ T44 w 6992"/>
                                  <a:gd name="T46" fmla="+- 0 -4886 -4886"/>
                                  <a:gd name="T47" fmla="*/ -4886 h 2732"/>
                                  <a:gd name="T48" fmla="+- 0 2834 2806"/>
                                  <a:gd name="T49" fmla="*/ T48 w 6992"/>
                                  <a:gd name="T50" fmla="+- 0 -2231 -4886"/>
                                  <a:gd name="T51" fmla="*/ -2231 h 2732"/>
                                  <a:gd name="T52" fmla="+- 0 3254 2806"/>
                                  <a:gd name="T53" fmla="*/ T52 w 6992"/>
                                  <a:gd name="T54" fmla="+- 0 -2171 -4886"/>
                                  <a:gd name="T55" fmla="*/ -2171 h 2732"/>
                                  <a:gd name="T56" fmla="+- 0 3674 2806"/>
                                  <a:gd name="T57" fmla="*/ T56 w 6992"/>
                                  <a:gd name="T58" fmla="+- 0 -2215 -4886"/>
                                  <a:gd name="T59" fmla="*/ -2215 h 2732"/>
                                  <a:gd name="T60" fmla="+- 0 3811 2806"/>
                                  <a:gd name="T61" fmla="*/ T60 w 6992"/>
                                  <a:gd name="T62" fmla="+- 0 -2171 -4886"/>
                                  <a:gd name="T63" fmla="*/ -2171 h 2732"/>
                                  <a:gd name="T64" fmla="+- 0 4006 2806"/>
                                  <a:gd name="T65" fmla="*/ T64 w 6992"/>
                                  <a:gd name="T66" fmla="+- 0 -2215 -4886"/>
                                  <a:gd name="T67" fmla="*/ -2215 h 2732"/>
                                  <a:gd name="T68" fmla="+- 0 4094 2806"/>
                                  <a:gd name="T69" fmla="*/ T68 w 6992"/>
                                  <a:gd name="T70" fmla="+- 0 -2171 -4886"/>
                                  <a:gd name="T71" fmla="*/ -2171 h 2732"/>
                                  <a:gd name="T72" fmla="+- 0 4231 2806"/>
                                  <a:gd name="T73" fmla="*/ T72 w 6992"/>
                                  <a:gd name="T74" fmla="+- 0 -2231 -4886"/>
                                  <a:gd name="T75" fmla="*/ -2231 h 2732"/>
                                  <a:gd name="T76" fmla="+- 0 4651 2806"/>
                                  <a:gd name="T77" fmla="*/ T76 w 6992"/>
                                  <a:gd name="T78" fmla="+- 0 -2171 -4886"/>
                                  <a:gd name="T79" fmla="*/ -2171 h 2732"/>
                                  <a:gd name="T80" fmla="+- 0 5071 2806"/>
                                  <a:gd name="T81" fmla="*/ T80 w 6992"/>
                                  <a:gd name="T82" fmla="+- 0 -2215 -4886"/>
                                  <a:gd name="T83" fmla="*/ -2215 h 2732"/>
                                  <a:gd name="T84" fmla="+- 0 5206 2806"/>
                                  <a:gd name="T85" fmla="*/ T84 w 6992"/>
                                  <a:gd name="T86" fmla="+- 0 -2171 -4886"/>
                                  <a:gd name="T87" fmla="*/ -2171 h 2732"/>
                                  <a:gd name="T88" fmla="+- 0 5400 2806"/>
                                  <a:gd name="T89" fmla="*/ T88 w 6992"/>
                                  <a:gd name="T90" fmla="+- 0 -2215 -4886"/>
                                  <a:gd name="T91" fmla="*/ -2215 h 2732"/>
                                  <a:gd name="T92" fmla="+- 0 5491 2806"/>
                                  <a:gd name="T93" fmla="*/ T92 w 6992"/>
                                  <a:gd name="T94" fmla="+- 0 -2171 -4886"/>
                                  <a:gd name="T95" fmla="*/ -2171 h 2732"/>
                                  <a:gd name="T96" fmla="+- 0 5626 2806"/>
                                  <a:gd name="T97" fmla="*/ T96 w 6992"/>
                                  <a:gd name="T98" fmla="+- 0 -2231 -4886"/>
                                  <a:gd name="T99" fmla="*/ -2231 h 2732"/>
                                  <a:gd name="T100" fmla="+- 0 6046 2806"/>
                                  <a:gd name="T101" fmla="*/ T100 w 6992"/>
                                  <a:gd name="T102" fmla="+- 0 -2171 -4886"/>
                                  <a:gd name="T103" fmla="*/ -2171 h 2732"/>
                                  <a:gd name="T104" fmla="+- 0 6451 2806"/>
                                  <a:gd name="T105" fmla="*/ T104 w 6992"/>
                                  <a:gd name="T106" fmla="+- 0 -2215 -4886"/>
                                  <a:gd name="T107" fmla="*/ -2215 h 2732"/>
                                  <a:gd name="T108" fmla="+- 0 6586 2806"/>
                                  <a:gd name="T109" fmla="*/ T108 w 6992"/>
                                  <a:gd name="T110" fmla="+- 0 -2171 -4886"/>
                                  <a:gd name="T111" fmla="*/ -2171 h 2732"/>
                                  <a:gd name="T112" fmla="+- 0 6797 2806"/>
                                  <a:gd name="T113" fmla="*/ T112 w 6992"/>
                                  <a:gd name="T114" fmla="+- 0 -2215 -4886"/>
                                  <a:gd name="T115" fmla="*/ -2215 h 2732"/>
                                  <a:gd name="T116" fmla="+- 0 6871 2806"/>
                                  <a:gd name="T117" fmla="*/ T116 w 6992"/>
                                  <a:gd name="T118" fmla="+- 0 -2171 -4886"/>
                                  <a:gd name="T119" fmla="*/ -2171 h 2732"/>
                                  <a:gd name="T120" fmla="+- 0 7006 2806"/>
                                  <a:gd name="T121" fmla="*/ T120 w 6992"/>
                                  <a:gd name="T122" fmla="+- 0 -2231 -4886"/>
                                  <a:gd name="T123" fmla="*/ -2231 h 2732"/>
                                  <a:gd name="T124" fmla="+- 0 7426 2806"/>
                                  <a:gd name="T125" fmla="*/ T124 w 6992"/>
                                  <a:gd name="T126" fmla="+- 0 -2171 -4886"/>
                                  <a:gd name="T127" fmla="*/ -2171 h 2732"/>
                                  <a:gd name="T128" fmla="+- 0 7846 2806"/>
                                  <a:gd name="T129" fmla="*/ T128 w 6992"/>
                                  <a:gd name="T130" fmla="+- 0 -2215 -4886"/>
                                  <a:gd name="T131" fmla="*/ -2215 h 2732"/>
                                  <a:gd name="T132" fmla="+- 0 7980 2806"/>
                                  <a:gd name="T133" fmla="*/ T132 w 6992"/>
                                  <a:gd name="T134" fmla="+- 0 -2171 -4886"/>
                                  <a:gd name="T135" fmla="*/ -2171 h 2732"/>
                                  <a:gd name="T136" fmla="+- 0 8191 2806"/>
                                  <a:gd name="T137" fmla="*/ T136 w 6992"/>
                                  <a:gd name="T138" fmla="+- 0 -2215 -4886"/>
                                  <a:gd name="T139" fmla="*/ -2215 h 2732"/>
                                  <a:gd name="T140" fmla="+- 0 8266 2806"/>
                                  <a:gd name="T141" fmla="*/ T140 w 6992"/>
                                  <a:gd name="T142" fmla="+- 0 -2171 -4886"/>
                                  <a:gd name="T143" fmla="*/ -2171 h 2732"/>
                                  <a:gd name="T144" fmla="+- 0 8400 2806"/>
                                  <a:gd name="T145" fmla="*/ T144 w 6992"/>
                                  <a:gd name="T146" fmla="+- 0 -2231 -4886"/>
                                  <a:gd name="T147" fmla="*/ -2231 h 2732"/>
                                  <a:gd name="T148" fmla="+- 0 8820 2806"/>
                                  <a:gd name="T149" fmla="*/ T148 w 6992"/>
                                  <a:gd name="T150" fmla="+- 0 -2171 -4886"/>
                                  <a:gd name="T151" fmla="*/ -2171 h 2732"/>
                                  <a:gd name="T152" fmla="+- 0 9240 2806"/>
                                  <a:gd name="T153" fmla="*/ T152 w 6992"/>
                                  <a:gd name="T154" fmla="+- 0 -2215 -4886"/>
                                  <a:gd name="T155" fmla="*/ -2215 h 2732"/>
                                  <a:gd name="T156" fmla="+- 0 9377 2806"/>
                                  <a:gd name="T157" fmla="*/ T156 w 6992"/>
                                  <a:gd name="T158" fmla="+- 0 -2171 -4886"/>
                                  <a:gd name="T159" fmla="*/ -2171 h 2732"/>
                                  <a:gd name="T160" fmla="+- 0 9586 2806"/>
                                  <a:gd name="T161" fmla="*/ T160 w 6992"/>
                                  <a:gd name="T162" fmla="+- 0 -2215 -4886"/>
                                  <a:gd name="T163" fmla="*/ -2215 h 2732"/>
                                  <a:gd name="T164" fmla="+- 0 9660 2806"/>
                                  <a:gd name="T165" fmla="*/ T164 w 6992"/>
                                  <a:gd name="T166" fmla="+- 0 -2171 -4886"/>
                                  <a:gd name="T167" fmla="*/ -2171 h 2732"/>
                                  <a:gd name="T168" fmla="+- 0 9797 2806"/>
                                  <a:gd name="T169" fmla="*/ T168 w 6992"/>
                                  <a:gd name="T170" fmla="+- 0 -2231 -4886"/>
                                  <a:gd name="T171" fmla="*/ -2231 h 2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6992" h="2732">
                                    <a:moveTo>
                                      <a:pt x="28" y="0"/>
                                    </a:moveTo>
                                    <a:lnTo>
                                      <a:pt x="28" y="2686"/>
                                    </a:lnTo>
                                    <a:moveTo>
                                      <a:pt x="0" y="2686"/>
                                    </a:moveTo>
                                    <a:lnTo>
                                      <a:pt x="74" y="2686"/>
                                    </a:lnTo>
                                    <a:moveTo>
                                      <a:pt x="0" y="2520"/>
                                    </a:moveTo>
                                    <a:lnTo>
                                      <a:pt x="74" y="2520"/>
                                    </a:lnTo>
                                    <a:moveTo>
                                      <a:pt x="0" y="2355"/>
                                    </a:moveTo>
                                    <a:lnTo>
                                      <a:pt x="74" y="2355"/>
                                    </a:lnTo>
                                    <a:moveTo>
                                      <a:pt x="0" y="2175"/>
                                    </a:moveTo>
                                    <a:lnTo>
                                      <a:pt x="74" y="2175"/>
                                    </a:lnTo>
                                    <a:moveTo>
                                      <a:pt x="0" y="2011"/>
                                    </a:moveTo>
                                    <a:lnTo>
                                      <a:pt x="74" y="2011"/>
                                    </a:lnTo>
                                    <a:moveTo>
                                      <a:pt x="0" y="1846"/>
                                    </a:moveTo>
                                    <a:lnTo>
                                      <a:pt x="74" y="1846"/>
                                    </a:lnTo>
                                    <a:moveTo>
                                      <a:pt x="0" y="1680"/>
                                    </a:moveTo>
                                    <a:lnTo>
                                      <a:pt x="74" y="1680"/>
                                    </a:lnTo>
                                    <a:moveTo>
                                      <a:pt x="0" y="1517"/>
                                    </a:moveTo>
                                    <a:lnTo>
                                      <a:pt x="74" y="1517"/>
                                    </a:lnTo>
                                    <a:moveTo>
                                      <a:pt x="0" y="1351"/>
                                    </a:moveTo>
                                    <a:lnTo>
                                      <a:pt x="74" y="1351"/>
                                    </a:lnTo>
                                    <a:moveTo>
                                      <a:pt x="0" y="1171"/>
                                    </a:moveTo>
                                    <a:lnTo>
                                      <a:pt x="74" y="1171"/>
                                    </a:lnTo>
                                    <a:moveTo>
                                      <a:pt x="0" y="1006"/>
                                    </a:moveTo>
                                    <a:lnTo>
                                      <a:pt x="74" y="1006"/>
                                    </a:lnTo>
                                    <a:moveTo>
                                      <a:pt x="0" y="840"/>
                                    </a:moveTo>
                                    <a:lnTo>
                                      <a:pt x="74" y="840"/>
                                    </a:lnTo>
                                    <a:moveTo>
                                      <a:pt x="0" y="677"/>
                                    </a:moveTo>
                                    <a:lnTo>
                                      <a:pt x="74" y="677"/>
                                    </a:lnTo>
                                    <a:moveTo>
                                      <a:pt x="0" y="511"/>
                                    </a:moveTo>
                                    <a:lnTo>
                                      <a:pt x="74" y="511"/>
                                    </a:lnTo>
                                    <a:moveTo>
                                      <a:pt x="0" y="331"/>
                                    </a:moveTo>
                                    <a:lnTo>
                                      <a:pt x="74" y="331"/>
                                    </a:lnTo>
                                    <a:moveTo>
                                      <a:pt x="0" y="166"/>
                                    </a:moveTo>
                                    <a:lnTo>
                                      <a:pt x="74" y="166"/>
                                    </a:lnTo>
                                    <a:moveTo>
                                      <a:pt x="0" y="0"/>
                                    </a:moveTo>
                                    <a:lnTo>
                                      <a:pt x="74" y="0"/>
                                    </a:lnTo>
                                    <a:moveTo>
                                      <a:pt x="28" y="2686"/>
                                    </a:moveTo>
                                    <a:lnTo>
                                      <a:pt x="6991" y="2686"/>
                                    </a:lnTo>
                                    <a:moveTo>
                                      <a:pt x="28" y="2655"/>
                                    </a:moveTo>
                                    <a:lnTo>
                                      <a:pt x="28" y="2731"/>
                                    </a:lnTo>
                                    <a:moveTo>
                                      <a:pt x="448" y="2671"/>
                                    </a:moveTo>
                                    <a:lnTo>
                                      <a:pt x="448" y="2715"/>
                                    </a:lnTo>
                                    <a:moveTo>
                                      <a:pt x="688" y="2671"/>
                                    </a:moveTo>
                                    <a:lnTo>
                                      <a:pt x="688" y="2715"/>
                                    </a:lnTo>
                                    <a:moveTo>
                                      <a:pt x="868" y="2671"/>
                                    </a:moveTo>
                                    <a:lnTo>
                                      <a:pt x="868" y="2715"/>
                                    </a:lnTo>
                                    <a:moveTo>
                                      <a:pt x="1005" y="2671"/>
                                    </a:moveTo>
                                    <a:lnTo>
                                      <a:pt x="1005" y="2715"/>
                                    </a:lnTo>
                                    <a:moveTo>
                                      <a:pt x="1108" y="2671"/>
                                    </a:moveTo>
                                    <a:lnTo>
                                      <a:pt x="1108" y="2715"/>
                                    </a:lnTo>
                                    <a:moveTo>
                                      <a:pt x="1200" y="2671"/>
                                    </a:moveTo>
                                    <a:lnTo>
                                      <a:pt x="1200" y="2715"/>
                                    </a:lnTo>
                                    <a:moveTo>
                                      <a:pt x="1288" y="2671"/>
                                    </a:moveTo>
                                    <a:lnTo>
                                      <a:pt x="1288" y="2715"/>
                                    </a:lnTo>
                                    <a:moveTo>
                                      <a:pt x="1365" y="2671"/>
                                    </a:moveTo>
                                    <a:lnTo>
                                      <a:pt x="1365" y="2715"/>
                                    </a:lnTo>
                                    <a:moveTo>
                                      <a:pt x="1425" y="2655"/>
                                    </a:moveTo>
                                    <a:lnTo>
                                      <a:pt x="1425" y="2731"/>
                                    </a:lnTo>
                                    <a:moveTo>
                                      <a:pt x="1845" y="2671"/>
                                    </a:moveTo>
                                    <a:lnTo>
                                      <a:pt x="1845" y="2715"/>
                                    </a:lnTo>
                                    <a:moveTo>
                                      <a:pt x="2085" y="2671"/>
                                    </a:moveTo>
                                    <a:lnTo>
                                      <a:pt x="2085" y="2715"/>
                                    </a:lnTo>
                                    <a:moveTo>
                                      <a:pt x="2265" y="2671"/>
                                    </a:moveTo>
                                    <a:lnTo>
                                      <a:pt x="2265" y="2715"/>
                                    </a:lnTo>
                                    <a:moveTo>
                                      <a:pt x="2400" y="2671"/>
                                    </a:moveTo>
                                    <a:lnTo>
                                      <a:pt x="2400" y="2715"/>
                                    </a:lnTo>
                                    <a:moveTo>
                                      <a:pt x="2505" y="2671"/>
                                    </a:moveTo>
                                    <a:lnTo>
                                      <a:pt x="2505" y="2715"/>
                                    </a:lnTo>
                                    <a:moveTo>
                                      <a:pt x="2594" y="2671"/>
                                    </a:moveTo>
                                    <a:lnTo>
                                      <a:pt x="2594" y="2715"/>
                                    </a:lnTo>
                                    <a:moveTo>
                                      <a:pt x="2685" y="2671"/>
                                    </a:moveTo>
                                    <a:lnTo>
                                      <a:pt x="2685" y="2715"/>
                                    </a:lnTo>
                                    <a:moveTo>
                                      <a:pt x="2745" y="2671"/>
                                    </a:moveTo>
                                    <a:lnTo>
                                      <a:pt x="2745" y="2715"/>
                                    </a:lnTo>
                                    <a:moveTo>
                                      <a:pt x="2820" y="2655"/>
                                    </a:moveTo>
                                    <a:lnTo>
                                      <a:pt x="2820" y="2731"/>
                                    </a:lnTo>
                                    <a:moveTo>
                                      <a:pt x="3240" y="2671"/>
                                    </a:moveTo>
                                    <a:lnTo>
                                      <a:pt x="3240" y="2715"/>
                                    </a:lnTo>
                                    <a:moveTo>
                                      <a:pt x="3480" y="2671"/>
                                    </a:moveTo>
                                    <a:lnTo>
                                      <a:pt x="3480" y="2715"/>
                                    </a:lnTo>
                                    <a:moveTo>
                                      <a:pt x="3645" y="2671"/>
                                    </a:moveTo>
                                    <a:lnTo>
                                      <a:pt x="3645" y="2715"/>
                                    </a:lnTo>
                                    <a:moveTo>
                                      <a:pt x="3780" y="2671"/>
                                    </a:moveTo>
                                    <a:lnTo>
                                      <a:pt x="3780" y="2715"/>
                                    </a:lnTo>
                                    <a:moveTo>
                                      <a:pt x="3900" y="2671"/>
                                    </a:moveTo>
                                    <a:lnTo>
                                      <a:pt x="3900" y="2715"/>
                                    </a:lnTo>
                                    <a:moveTo>
                                      <a:pt x="3991" y="2671"/>
                                    </a:moveTo>
                                    <a:lnTo>
                                      <a:pt x="3991" y="2715"/>
                                    </a:lnTo>
                                    <a:moveTo>
                                      <a:pt x="4065" y="2671"/>
                                    </a:moveTo>
                                    <a:lnTo>
                                      <a:pt x="4065" y="2715"/>
                                    </a:lnTo>
                                    <a:moveTo>
                                      <a:pt x="4140" y="2671"/>
                                    </a:moveTo>
                                    <a:lnTo>
                                      <a:pt x="4140" y="2715"/>
                                    </a:lnTo>
                                    <a:moveTo>
                                      <a:pt x="4200" y="2655"/>
                                    </a:moveTo>
                                    <a:lnTo>
                                      <a:pt x="4200" y="2731"/>
                                    </a:lnTo>
                                    <a:moveTo>
                                      <a:pt x="4620" y="2671"/>
                                    </a:moveTo>
                                    <a:lnTo>
                                      <a:pt x="4620" y="2715"/>
                                    </a:lnTo>
                                    <a:moveTo>
                                      <a:pt x="4874" y="2671"/>
                                    </a:moveTo>
                                    <a:lnTo>
                                      <a:pt x="4874" y="2715"/>
                                    </a:lnTo>
                                    <a:moveTo>
                                      <a:pt x="5040" y="2671"/>
                                    </a:moveTo>
                                    <a:lnTo>
                                      <a:pt x="5040" y="2715"/>
                                    </a:lnTo>
                                    <a:moveTo>
                                      <a:pt x="5174" y="2671"/>
                                    </a:moveTo>
                                    <a:lnTo>
                                      <a:pt x="5174" y="2715"/>
                                    </a:lnTo>
                                    <a:moveTo>
                                      <a:pt x="5294" y="2671"/>
                                    </a:moveTo>
                                    <a:lnTo>
                                      <a:pt x="5294" y="2715"/>
                                    </a:lnTo>
                                    <a:moveTo>
                                      <a:pt x="5385" y="2671"/>
                                    </a:moveTo>
                                    <a:lnTo>
                                      <a:pt x="5385" y="2715"/>
                                    </a:lnTo>
                                    <a:moveTo>
                                      <a:pt x="5460" y="2671"/>
                                    </a:moveTo>
                                    <a:lnTo>
                                      <a:pt x="5460" y="2715"/>
                                    </a:lnTo>
                                    <a:moveTo>
                                      <a:pt x="5534" y="2671"/>
                                    </a:moveTo>
                                    <a:lnTo>
                                      <a:pt x="5534" y="2715"/>
                                    </a:lnTo>
                                    <a:moveTo>
                                      <a:pt x="5594" y="2655"/>
                                    </a:moveTo>
                                    <a:lnTo>
                                      <a:pt x="5594" y="2731"/>
                                    </a:lnTo>
                                    <a:moveTo>
                                      <a:pt x="6014" y="2671"/>
                                    </a:moveTo>
                                    <a:lnTo>
                                      <a:pt x="6014" y="2715"/>
                                    </a:lnTo>
                                    <a:moveTo>
                                      <a:pt x="6254" y="2671"/>
                                    </a:moveTo>
                                    <a:lnTo>
                                      <a:pt x="6254" y="2715"/>
                                    </a:lnTo>
                                    <a:moveTo>
                                      <a:pt x="6434" y="2671"/>
                                    </a:moveTo>
                                    <a:lnTo>
                                      <a:pt x="6434" y="2715"/>
                                    </a:lnTo>
                                    <a:moveTo>
                                      <a:pt x="6571" y="2671"/>
                                    </a:moveTo>
                                    <a:lnTo>
                                      <a:pt x="6571" y="2715"/>
                                    </a:lnTo>
                                    <a:moveTo>
                                      <a:pt x="6674" y="2671"/>
                                    </a:moveTo>
                                    <a:lnTo>
                                      <a:pt x="6674" y="2715"/>
                                    </a:lnTo>
                                    <a:moveTo>
                                      <a:pt x="6780" y="2671"/>
                                    </a:moveTo>
                                    <a:lnTo>
                                      <a:pt x="6780" y="2715"/>
                                    </a:lnTo>
                                    <a:moveTo>
                                      <a:pt x="6854" y="2671"/>
                                    </a:moveTo>
                                    <a:lnTo>
                                      <a:pt x="6854" y="2715"/>
                                    </a:lnTo>
                                    <a:moveTo>
                                      <a:pt x="6931" y="2671"/>
                                    </a:moveTo>
                                    <a:lnTo>
                                      <a:pt x="6931" y="2715"/>
                                    </a:lnTo>
                                    <a:moveTo>
                                      <a:pt x="6991" y="2655"/>
                                    </a:moveTo>
                                    <a:lnTo>
                                      <a:pt x="6991" y="2731"/>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1725880" name="AutoShape 265"/>
                            <wps:cNvSpPr>
                              <a:spLocks/>
                            </wps:cNvSpPr>
                            <wps:spPr bwMode="auto">
                              <a:xfrm>
                                <a:off x="590550" y="431800"/>
                                <a:ext cx="2379924" cy="1713925"/>
                              </a:xfrm>
                              <a:custGeom>
                                <a:avLst/>
                                <a:gdLst>
                                  <a:gd name="T0" fmla="+- 0 3677 3677"/>
                                  <a:gd name="T1" fmla="*/ T0 w 6132"/>
                                  <a:gd name="T2" fmla="+- 0 -2186 -4634"/>
                                  <a:gd name="T3" fmla="*/ -2186 h 3514"/>
                                  <a:gd name="T4" fmla="+- 0 5542 3677"/>
                                  <a:gd name="T5" fmla="*/ T4 w 6132"/>
                                  <a:gd name="T6" fmla="+- 0 -2186 -4634"/>
                                  <a:gd name="T7" fmla="*/ -2186 h 3514"/>
                                  <a:gd name="T8" fmla="+- 0 5630 3677"/>
                                  <a:gd name="T9" fmla="*/ T8 w 6132"/>
                                  <a:gd name="T10" fmla="+- 0 -2191 -4634"/>
                                  <a:gd name="T11" fmla="*/ -2191 h 3514"/>
                                  <a:gd name="T12" fmla="+- 0 5722 3677"/>
                                  <a:gd name="T13" fmla="*/ T12 w 6132"/>
                                  <a:gd name="T14" fmla="+- 0 -2371 -4634"/>
                                  <a:gd name="T15" fmla="*/ -2371 h 3514"/>
                                  <a:gd name="T16" fmla="+- 0 5810 3677"/>
                                  <a:gd name="T17" fmla="*/ T16 w 6132"/>
                                  <a:gd name="T18" fmla="+- 0 -2786 -4634"/>
                                  <a:gd name="T19" fmla="*/ -2786 h 3514"/>
                                  <a:gd name="T20" fmla="+- 0 5899 3677"/>
                                  <a:gd name="T21" fmla="*/ T20 w 6132"/>
                                  <a:gd name="T22" fmla="+- 0 -3357 -4634"/>
                                  <a:gd name="T23" fmla="*/ -3357 h 3514"/>
                                  <a:gd name="T24" fmla="+- 0 5988 3677"/>
                                  <a:gd name="T25" fmla="*/ T24 w 6132"/>
                                  <a:gd name="T26" fmla="+- 0 -3943 -4634"/>
                                  <a:gd name="T27" fmla="*/ -3943 h 3514"/>
                                  <a:gd name="T28" fmla="+- 0 6077 3677"/>
                                  <a:gd name="T29" fmla="*/ T28 w 6132"/>
                                  <a:gd name="T30" fmla="+- 0 -4401 -4634"/>
                                  <a:gd name="T31" fmla="*/ -4401 h 3514"/>
                                  <a:gd name="T32" fmla="+- 0 6166 3677"/>
                                  <a:gd name="T33" fmla="*/ T32 w 6132"/>
                                  <a:gd name="T34" fmla="+- 0 -4634 -4634"/>
                                  <a:gd name="T35" fmla="*/ -4634 h 3514"/>
                                  <a:gd name="T36" fmla="+- 0 6254 3677"/>
                                  <a:gd name="T37" fmla="*/ T36 w 6132"/>
                                  <a:gd name="T38" fmla="+- 0 -4603 -4634"/>
                                  <a:gd name="T39" fmla="*/ -4603 h 3514"/>
                                  <a:gd name="T40" fmla="+- 0 6343 3677"/>
                                  <a:gd name="T41" fmla="*/ T40 w 6132"/>
                                  <a:gd name="T42" fmla="+- 0 -4324 -4634"/>
                                  <a:gd name="T43" fmla="*/ -4324 h 3514"/>
                                  <a:gd name="T44" fmla="+- 0 6432 3677"/>
                                  <a:gd name="T45" fmla="*/ T44 w 6132"/>
                                  <a:gd name="T46" fmla="+- 0 -3871 -4634"/>
                                  <a:gd name="T47" fmla="*/ -3871 h 3514"/>
                                  <a:gd name="T48" fmla="+- 0 6521 3677"/>
                                  <a:gd name="T49" fmla="*/ T48 w 6132"/>
                                  <a:gd name="T50" fmla="+- 0 -3343 -4634"/>
                                  <a:gd name="T51" fmla="*/ -3343 h 3514"/>
                                  <a:gd name="T52" fmla="+- 0 6610 3677"/>
                                  <a:gd name="T53" fmla="*/ T52 w 6132"/>
                                  <a:gd name="T54" fmla="+- 0 -2851 -4634"/>
                                  <a:gd name="T55" fmla="*/ -2851 h 3514"/>
                                  <a:gd name="T56" fmla="+- 0 6698 3677"/>
                                  <a:gd name="T57" fmla="*/ T56 w 6132"/>
                                  <a:gd name="T58" fmla="+- 0 -2486 -4634"/>
                                  <a:gd name="T59" fmla="*/ -2486 h 3514"/>
                                  <a:gd name="T60" fmla="+- 0 6787 3677"/>
                                  <a:gd name="T61" fmla="*/ T60 w 6132"/>
                                  <a:gd name="T62" fmla="+- 0 -2284 -4634"/>
                                  <a:gd name="T63" fmla="*/ -2284 h 3514"/>
                                  <a:gd name="T64" fmla="+- 0 6876 3677"/>
                                  <a:gd name="T65" fmla="*/ T64 w 6132"/>
                                  <a:gd name="T66" fmla="+- 0 -2207 -4634"/>
                                  <a:gd name="T67" fmla="*/ -2207 h 3514"/>
                                  <a:gd name="T68" fmla="+- 0 6965 3677"/>
                                  <a:gd name="T69" fmla="*/ T68 w 6132"/>
                                  <a:gd name="T70" fmla="+- 0 -2186 -4634"/>
                                  <a:gd name="T71" fmla="*/ -2186 h 3514"/>
                                  <a:gd name="T72" fmla="+- 0 9809 3677"/>
                                  <a:gd name="T73" fmla="*/ T72 w 6132"/>
                                  <a:gd name="T74" fmla="+- 0 -2186 -4634"/>
                                  <a:gd name="T75" fmla="*/ -2186 h 3514"/>
                                  <a:gd name="T76" fmla="+- 0 4920 3677"/>
                                  <a:gd name="T77" fmla="*/ T76 w 6132"/>
                                  <a:gd name="T78" fmla="+- 0 -1120 -4634"/>
                                  <a:gd name="T79" fmla="*/ -1120 h 3514"/>
                                  <a:gd name="T80" fmla="+- 0 5460 3677"/>
                                  <a:gd name="T81" fmla="*/ T80 w 6132"/>
                                  <a:gd name="T82" fmla="+- 0 -1120 -4634"/>
                                  <a:gd name="T83" fmla="*/ -1120 h 35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6132" h="3514">
                                    <a:moveTo>
                                      <a:pt x="0" y="2448"/>
                                    </a:moveTo>
                                    <a:lnTo>
                                      <a:pt x="1865" y="2448"/>
                                    </a:lnTo>
                                    <a:lnTo>
                                      <a:pt x="1953" y="2443"/>
                                    </a:lnTo>
                                    <a:lnTo>
                                      <a:pt x="2045" y="2263"/>
                                    </a:lnTo>
                                    <a:lnTo>
                                      <a:pt x="2133" y="1848"/>
                                    </a:lnTo>
                                    <a:lnTo>
                                      <a:pt x="2222" y="1277"/>
                                    </a:lnTo>
                                    <a:lnTo>
                                      <a:pt x="2311" y="691"/>
                                    </a:lnTo>
                                    <a:lnTo>
                                      <a:pt x="2400" y="233"/>
                                    </a:lnTo>
                                    <a:lnTo>
                                      <a:pt x="2489" y="0"/>
                                    </a:lnTo>
                                    <a:lnTo>
                                      <a:pt x="2577" y="31"/>
                                    </a:lnTo>
                                    <a:lnTo>
                                      <a:pt x="2666" y="310"/>
                                    </a:lnTo>
                                    <a:lnTo>
                                      <a:pt x="2755" y="763"/>
                                    </a:lnTo>
                                    <a:lnTo>
                                      <a:pt x="2844" y="1291"/>
                                    </a:lnTo>
                                    <a:lnTo>
                                      <a:pt x="2933" y="1783"/>
                                    </a:lnTo>
                                    <a:lnTo>
                                      <a:pt x="3021" y="2148"/>
                                    </a:lnTo>
                                    <a:lnTo>
                                      <a:pt x="3110" y="2350"/>
                                    </a:lnTo>
                                    <a:lnTo>
                                      <a:pt x="3199" y="2427"/>
                                    </a:lnTo>
                                    <a:lnTo>
                                      <a:pt x="3288" y="2448"/>
                                    </a:lnTo>
                                    <a:lnTo>
                                      <a:pt x="6132" y="2448"/>
                                    </a:lnTo>
                                    <a:moveTo>
                                      <a:pt x="1243" y="3514"/>
                                    </a:moveTo>
                                    <a:lnTo>
                                      <a:pt x="1783" y="3514"/>
                                    </a:lnTo>
                                  </a:path>
                                </a:pathLst>
                              </a:custGeom>
                              <a:noFill/>
                              <a:ln w="1524">
                                <a:solidFill>
                                  <a:srgbClr val="FF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9799497" name="Text Box 268"/>
                            <wps:cNvSpPr txBox="1">
                              <a:spLocks noChangeArrowheads="1"/>
                            </wps:cNvSpPr>
                            <wps:spPr bwMode="auto">
                              <a:xfrm>
                                <a:off x="114299" y="273050"/>
                                <a:ext cx="177168" cy="1363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C4C7A0" w14:textId="77777777" w:rsidR="001A01BB" w:rsidRDefault="001A01BB" w:rsidP="001A01BB">
                                  <w:pPr>
                                    <w:spacing w:line="161" w:lineRule="exact"/>
                                    <w:rPr>
                                      <w:rFonts w:ascii="Arial MT"/>
                                      <w:sz w:val="16"/>
                                    </w:rPr>
                                  </w:pPr>
                                  <w:r>
                                    <w:rPr>
                                      <w:rFonts w:ascii="Arial MT"/>
                                      <w:w w:val="105"/>
                                      <w:sz w:val="16"/>
                                    </w:rPr>
                                    <w:t>16</w:t>
                                  </w:r>
                                </w:p>
                                <w:p w14:paraId="0E2B24E3" w14:textId="77777777" w:rsidR="001A01BB" w:rsidRDefault="001A01BB" w:rsidP="001A01BB">
                                  <w:pPr>
                                    <w:spacing w:before="9"/>
                                    <w:rPr>
                                      <w:rFonts w:ascii="Arial MT"/>
                                      <w:sz w:val="12"/>
                                    </w:rPr>
                                  </w:pPr>
                                </w:p>
                                <w:p w14:paraId="2832D156" w14:textId="77777777" w:rsidR="001A01BB" w:rsidRDefault="001A01BB" w:rsidP="001A01BB">
                                  <w:pPr>
                                    <w:rPr>
                                      <w:rFonts w:ascii="Arial MT"/>
                                      <w:sz w:val="16"/>
                                    </w:rPr>
                                  </w:pPr>
                                  <w:r>
                                    <w:rPr>
                                      <w:rFonts w:ascii="Arial MT"/>
                                      <w:w w:val="105"/>
                                      <w:sz w:val="16"/>
                                    </w:rPr>
                                    <w:t>14</w:t>
                                  </w:r>
                                </w:p>
                                <w:p w14:paraId="4095A4E9" w14:textId="77777777" w:rsidR="001A01BB" w:rsidRDefault="001A01BB" w:rsidP="001A01BB">
                                  <w:pPr>
                                    <w:spacing w:before="9"/>
                                    <w:rPr>
                                      <w:rFonts w:ascii="Arial MT"/>
                                      <w:sz w:val="13"/>
                                    </w:rPr>
                                  </w:pPr>
                                </w:p>
                                <w:p w14:paraId="47E46239" w14:textId="77777777" w:rsidR="001A01BB" w:rsidRDefault="001A01BB" w:rsidP="001A01BB">
                                  <w:pPr>
                                    <w:spacing w:before="1"/>
                                    <w:rPr>
                                      <w:rFonts w:ascii="Arial MT"/>
                                      <w:sz w:val="16"/>
                                    </w:rPr>
                                  </w:pPr>
                                  <w:r>
                                    <w:rPr>
                                      <w:rFonts w:ascii="Arial MT"/>
                                      <w:w w:val="105"/>
                                      <w:sz w:val="16"/>
                                    </w:rPr>
                                    <w:t>12</w:t>
                                  </w:r>
                                </w:p>
                                <w:p w14:paraId="1F990DE9" w14:textId="77777777" w:rsidR="001A01BB" w:rsidRDefault="001A01BB" w:rsidP="001A01BB">
                                  <w:pPr>
                                    <w:spacing w:before="9"/>
                                    <w:rPr>
                                      <w:rFonts w:ascii="Arial MT"/>
                                      <w:sz w:val="12"/>
                                    </w:rPr>
                                  </w:pPr>
                                </w:p>
                                <w:p w14:paraId="4DB75805" w14:textId="77777777" w:rsidR="001A01BB" w:rsidRDefault="001A01BB" w:rsidP="001A01BB">
                                  <w:pPr>
                                    <w:rPr>
                                      <w:rFonts w:ascii="Arial MT"/>
                                      <w:sz w:val="16"/>
                                    </w:rPr>
                                  </w:pPr>
                                  <w:r>
                                    <w:rPr>
                                      <w:rFonts w:ascii="Arial MT"/>
                                      <w:w w:val="105"/>
                                      <w:sz w:val="16"/>
                                    </w:rPr>
                                    <w:t>10</w:t>
                                  </w:r>
                                </w:p>
                                <w:p w14:paraId="0DB89063" w14:textId="77777777" w:rsidR="001A01BB" w:rsidRDefault="001A01BB" w:rsidP="001A01BB">
                                  <w:pPr>
                                    <w:rPr>
                                      <w:rFonts w:ascii="Arial MT"/>
                                      <w:sz w:val="14"/>
                                    </w:rPr>
                                  </w:pPr>
                                </w:p>
                                <w:p w14:paraId="7C87CDE6" w14:textId="77777777" w:rsidR="001A01BB" w:rsidRDefault="001A01BB" w:rsidP="001A01BB">
                                  <w:pPr>
                                    <w:spacing w:before="1"/>
                                    <w:ind w:left="88"/>
                                    <w:rPr>
                                      <w:rFonts w:ascii="Arial MT"/>
                                      <w:sz w:val="16"/>
                                    </w:rPr>
                                  </w:pPr>
                                  <w:r>
                                    <w:rPr>
                                      <w:rFonts w:ascii="Arial MT"/>
                                      <w:w w:val="102"/>
                                      <w:sz w:val="16"/>
                                    </w:rPr>
                                    <w:t>8</w:t>
                                  </w:r>
                                </w:p>
                                <w:p w14:paraId="00F2E9A5" w14:textId="77777777" w:rsidR="001A01BB" w:rsidRDefault="001A01BB" w:rsidP="001A01BB">
                                  <w:pPr>
                                    <w:spacing w:before="6"/>
                                    <w:rPr>
                                      <w:rFonts w:ascii="Arial MT"/>
                                      <w:sz w:val="12"/>
                                    </w:rPr>
                                  </w:pPr>
                                </w:p>
                                <w:p w14:paraId="01FA0070" w14:textId="77777777" w:rsidR="001A01BB" w:rsidRDefault="001A01BB" w:rsidP="001A01BB">
                                  <w:pPr>
                                    <w:ind w:left="88"/>
                                    <w:rPr>
                                      <w:rFonts w:ascii="Arial MT"/>
                                      <w:sz w:val="16"/>
                                    </w:rPr>
                                  </w:pPr>
                                  <w:r>
                                    <w:rPr>
                                      <w:rFonts w:ascii="Arial MT"/>
                                      <w:w w:val="102"/>
                                      <w:sz w:val="16"/>
                                    </w:rPr>
                                    <w:t>6</w:t>
                                  </w:r>
                                </w:p>
                                <w:p w14:paraId="6EEF8394" w14:textId="77777777" w:rsidR="001A01BB" w:rsidRDefault="001A01BB" w:rsidP="001A01BB">
                                  <w:pPr>
                                    <w:spacing w:before="7"/>
                                    <w:rPr>
                                      <w:rFonts w:ascii="Arial MT"/>
                                      <w:sz w:val="12"/>
                                    </w:rPr>
                                  </w:pPr>
                                </w:p>
                                <w:p w14:paraId="7597C79F" w14:textId="77777777" w:rsidR="001A01BB" w:rsidRDefault="001A01BB" w:rsidP="001A01BB">
                                  <w:pPr>
                                    <w:ind w:left="88"/>
                                    <w:rPr>
                                      <w:rFonts w:ascii="Arial MT"/>
                                      <w:sz w:val="16"/>
                                    </w:rPr>
                                  </w:pPr>
                                  <w:r>
                                    <w:rPr>
                                      <w:rFonts w:ascii="Arial MT"/>
                                      <w:w w:val="102"/>
                                      <w:sz w:val="16"/>
                                    </w:rPr>
                                    <w:t>4</w:t>
                                  </w:r>
                                </w:p>
                                <w:p w14:paraId="5AD22435" w14:textId="77777777" w:rsidR="001A01BB" w:rsidRDefault="001A01BB" w:rsidP="001A01BB">
                                  <w:pPr>
                                    <w:spacing w:before="1"/>
                                    <w:rPr>
                                      <w:rFonts w:ascii="Arial MT"/>
                                      <w:sz w:val="14"/>
                                    </w:rPr>
                                  </w:pPr>
                                </w:p>
                                <w:p w14:paraId="4AC3F26D" w14:textId="77777777" w:rsidR="001A01BB" w:rsidRDefault="001A01BB" w:rsidP="001A01BB">
                                  <w:pPr>
                                    <w:ind w:left="88"/>
                                    <w:rPr>
                                      <w:rFonts w:ascii="Arial MT"/>
                                      <w:sz w:val="16"/>
                                    </w:rPr>
                                  </w:pPr>
                                  <w:r>
                                    <w:rPr>
                                      <w:rFonts w:ascii="Arial MT"/>
                                      <w:w w:val="102"/>
                                      <w:sz w:val="16"/>
                                    </w:rPr>
                                    <w:t>2</w:t>
                                  </w:r>
                                </w:p>
                                <w:p w14:paraId="5A380C06" w14:textId="77777777" w:rsidR="001A01BB" w:rsidRDefault="001A01BB" w:rsidP="001A01BB">
                                  <w:pPr>
                                    <w:spacing w:before="9"/>
                                    <w:rPr>
                                      <w:rFonts w:ascii="Arial MT"/>
                                      <w:sz w:val="12"/>
                                    </w:rPr>
                                  </w:pPr>
                                </w:p>
                                <w:p w14:paraId="33322683" w14:textId="77777777" w:rsidR="001A01BB" w:rsidRDefault="001A01BB" w:rsidP="001A01BB">
                                  <w:pPr>
                                    <w:ind w:left="88"/>
                                    <w:rPr>
                                      <w:rFonts w:ascii="Arial MT"/>
                                      <w:sz w:val="16"/>
                                    </w:rPr>
                                  </w:pPr>
                                  <w:r>
                                    <w:rPr>
                                      <w:rFonts w:ascii="Arial MT"/>
                                      <w:w w:val="102"/>
                                      <w:sz w:val="16"/>
                                    </w:rPr>
                                    <w:t>0</w:t>
                                  </w:r>
                                </w:p>
                                <w:p w14:paraId="25FC2B62" w14:textId="77777777" w:rsidR="001A01BB" w:rsidRDefault="001A01BB" w:rsidP="001A01BB">
                                  <w:pPr>
                                    <w:spacing w:before="10"/>
                                    <w:ind w:left="134"/>
                                    <w:rPr>
                                      <w:rFonts w:ascii="Arial MT"/>
                                      <w:sz w:val="16"/>
                                    </w:rPr>
                                  </w:pPr>
                                  <w:r>
                                    <w:rPr>
                                      <w:rFonts w:ascii="Arial MT"/>
                                      <w:w w:val="105"/>
                                      <w:sz w:val="16"/>
                                    </w:rPr>
                                    <w:t>0.1</w:t>
                                  </w:r>
                                </w:p>
                              </w:txbxContent>
                            </wps:txbx>
                            <wps:bodyPr rot="0" vert="horz" wrap="square" lIns="0" tIns="0" rIns="0" bIns="0" anchor="t" anchorCtr="0" upright="1">
                              <a:noAutofit/>
                            </wps:bodyPr>
                          </wps:wsp>
                          <wps:wsp>
                            <wps:cNvPr id="1806427841" name="Text Box 269"/>
                            <wps:cNvSpPr txBox="1">
                              <a:spLocks noChangeArrowheads="1"/>
                            </wps:cNvSpPr>
                            <wps:spPr bwMode="auto">
                              <a:xfrm>
                                <a:off x="736600" y="1682750"/>
                                <a:ext cx="138169" cy="131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9267E" w14:textId="77777777" w:rsidR="001A01BB" w:rsidRDefault="001A01BB" w:rsidP="001A01BB">
                                  <w:pPr>
                                    <w:spacing w:line="161" w:lineRule="exact"/>
                                    <w:jc w:val="center"/>
                                    <w:rPr>
                                      <w:rFonts w:ascii="Arial MT"/>
                                      <w:sz w:val="16"/>
                                    </w:rPr>
                                  </w:pPr>
                                  <w:r>
                                    <w:rPr>
                                      <w:rFonts w:ascii="Arial MT"/>
                                      <w:w w:val="102"/>
                                      <w:sz w:val="16"/>
                                    </w:rPr>
                                    <w:t>1</w:t>
                                  </w:r>
                                </w:p>
                              </w:txbxContent>
                            </wps:txbx>
                            <wps:bodyPr rot="0" vert="horz" wrap="square" lIns="0" tIns="0" rIns="0" bIns="0" anchor="t" anchorCtr="0" upright="1">
                              <a:noAutofit/>
                            </wps:bodyPr>
                          </wps:wsp>
                          <wps:wsp>
                            <wps:cNvPr id="2073979087" name="Text Box 270"/>
                            <wps:cNvSpPr txBox="1">
                              <a:spLocks noChangeArrowheads="1"/>
                            </wps:cNvSpPr>
                            <wps:spPr bwMode="auto">
                              <a:xfrm>
                                <a:off x="1257300" y="1682750"/>
                                <a:ext cx="191729" cy="131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E68C16" w14:textId="77777777" w:rsidR="001A01BB" w:rsidRDefault="001A01BB" w:rsidP="001A01BB">
                                  <w:pPr>
                                    <w:spacing w:line="161" w:lineRule="exact"/>
                                    <w:jc w:val="center"/>
                                    <w:rPr>
                                      <w:rFonts w:ascii="Arial MT"/>
                                      <w:sz w:val="16"/>
                                    </w:rPr>
                                  </w:pPr>
                                  <w:r>
                                    <w:rPr>
                                      <w:rFonts w:ascii="Arial MT"/>
                                      <w:w w:val="105"/>
                                      <w:sz w:val="16"/>
                                    </w:rPr>
                                    <w:t>10</w:t>
                                  </w:r>
                                </w:p>
                              </w:txbxContent>
                            </wps:txbx>
                            <wps:bodyPr rot="0" vert="horz" wrap="square" lIns="0" tIns="0" rIns="0" bIns="0" anchor="t" anchorCtr="0" upright="1">
                              <a:noAutofit/>
                            </wps:bodyPr>
                          </wps:wsp>
                          <wps:wsp>
                            <wps:cNvPr id="618618327" name="Text Box 271"/>
                            <wps:cNvSpPr txBox="1">
                              <a:spLocks noChangeArrowheads="1"/>
                            </wps:cNvSpPr>
                            <wps:spPr bwMode="auto">
                              <a:xfrm>
                                <a:off x="1778000" y="1682750"/>
                                <a:ext cx="226271" cy="1497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98F971" w14:textId="77777777" w:rsidR="001A01BB" w:rsidRDefault="001A01BB" w:rsidP="001A01BB">
                                  <w:pPr>
                                    <w:spacing w:line="161" w:lineRule="exact"/>
                                    <w:jc w:val="center"/>
                                    <w:rPr>
                                      <w:rFonts w:ascii="Arial MT"/>
                                      <w:sz w:val="16"/>
                                    </w:rPr>
                                  </w:pPr>
                                  <w:r>
                                    <w:rPr>
                                      <w:rFonts w:ascii="Arial MT"/>
                                      <w:w w:val="105"/>
                                      <w:sz w:val="16"/>
                                    </w:rPr>
                                    <w:t>100</w:t>
                                  </w:r>
                                </w:p>
                              </w:txbxContent>
                            </wps:txbx>
                            <wps:bodyPr rot="0" vert="horz" wrap="square" lIns="0" tIns="0" rIns="0" bIns="0" anchor="t" anchorCtr="0" upright="1">
                              <a:noAutofit/>
                            </wps:bodyPr>
                          </wps:wsp>
                          <wps:wsp>
                            <wps:cNvPr id="1201099798" name="Text Box 272"/>
                            <wps:cNvSpPr txBox="1">
                              <a:spLocks noChangeArrowheads="1"/>
                            </wps:cNvSpPr>
                            <wps:spPr bwMode="auto">
                              <a:xfrm>
                                <a:off x="2279650" y="1682750"/>
                                <a:ext cx="292251" cy="1750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2888" w14:textId="77777777" w:rsidR="001A01BB" w:rsidRDefault="001A01BB" w:rsidP="001A01BB">
                                  <w:pPr>
                                    <w:spacing w:line="161" w:lineRule="exact"/>
                                    <w:jc w:val="center"/>
                                    <w:rPr>
                                      <w:rFonts w:ascii="Arial MT"/>
                                      <w:sz w:val="16"/>
                                    </w:rPr>
                                  </w:pPr>
                                  <w:r>
                                    <w:rPr>
                                      <w:rFonts w:ascii="Arial MT"/>
                                      <w:w w:val="105"/>
                                      <w:sz w:val="16"/>
                                    </w:rPr>
                                    <w:t>1000</w:t>
                                  </w:r>
                                </w:p>
                              </w:txbxContent>
                            </wps:txbx>
                            <wps:bodyPr rot="0" vert="horz" wrap="square" lIns="0" tIns="0" rIns="0" bIns="0" anchor="t" anchorCtr="0" upright="1">
                              <a:noAutofit/>
                            </wps:bodyPr>
                          </wps:wsp>
                          <wps:wsp>
                            <wps:cNvPr id="1757696245" name="Text Box 273"/>
                            <wps:cNvSpPr txBox="1">
                              <a:spLocks noChangeArrowheads="1"/>
                            </wps:cNvSpPr>
                            <wps:spPr bwMode="auto">
                              <a:xfrm>
                                <a:off x="2761537" y="1682750"/>
                                <a:ext cx="392988" cy="1624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DEA5C" w14:textId="77777777" w:rsidR="001A01BB" w:rsidRDefault="001A01BB" w:rsidP="001A01BB">
                                  <w:pPr>
                                    <w:spacing w:line="161" w:lineRule="exact"/>
                                    <w:jc w:val="center"/>
                                    <w:rPr>
                                      <w:rFonts w:ascii="Arial MT"/>
                                      <w:sz w:val="16"/>
                                    </w:rPr>
                                  </w:pPr>
                                  <w:r>
                                    <w:rPr>
                                      <w:rFonts w:ascii="Arial MT"/>
                                      <w:w w:val="105"/>
                                      <w:sz w:val="16"/>
                                    </w:rPr>
                                    <w:t>10000</w:t>
                                  </w:r>
                                </w:p>
                              </w:txbxContent>
                            </wps:txbx>
                            <wps:bodyPr rot="0" vert="horz" wrap="square" lIns="0" tIns="0" rIns="0" bIns="0" anchor="t" anchorCtr="0" upright="1">
                              <a:noAutofit/>
                            </wps:bodyPr>
                          </wps:wsp>
                          <wps:wsp>
                            <wps:cNvPr id="552178786" name="Text Box 109"/>
                            <wps:cNvSpPr txBox="1">
                              <a:spLocks noChangeArrowheads="1"/>
                            </wps:cNvSpPr>
                            <wps:spPr bwMode="auto">
                              <a:xfrm>
                                <a:off x="1272805" y="1816100"/>
                                <a:ext cx="752826" cy="2395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49620" w14:textId="77777777" w:rsidR="001A01BB" w:rsidRPr="006D00A1" w:rsidRDefault="001A01BB" w:rsidP="001A01BB">
                                  <w:pPr>
                                    <w:spacing w:line="276" w:lineRule="auto"/>
                                    <w:rPr>
                                      <w:sz w:val="20"/>
                                      <w:szCs w:val="20"/>
                                    </w:rPr>
                                  </w:pPr>
                                  <w:r w:rsidRPr="006D00A1">
                                    <w:rPr>
                                      <w:spacing w:val="-1"/>
                                      <w:w w:val="105"/>
                                      <w:sz w:val="20"/>
                                      <w:szCs w:val="20"/>
                                    </w:rPr>
                                    <w:t>Size</w:t>
                                  </w:r>
                                  <w:r w:rsidRPr="006D00A1">
                                    <w:rPr>
                                      <w:spacing w:val="-11"/>
                                      <w:w w:val="105"/>
                                      <w:sz w:val="20"/>
                                      <w:szCs w:val="20"/>
                                    </w:rPr>
                                    <w:t xml:space="preserve"> </w:t>
                                  </w:r>
                                  <w:r w:rsidRPr="006D00A1">
                                    <w:rPr>
                                      <w:spacing w:val="-1"/>
                                      <w:w w:val="105"/>
                                      <w:sz w:val="20"/>
                                      <w:szCs w:val="20"/>
                                    </w:rPr>
                                    <w:t>(d.nm)</w:t>
                                  </w:r>
                                </w:p>
                              </w:txbxContent>
                            </wps:txbx>
                            <wps:bodyPr rot="0" vert="horz" wrap="square" lIns="0" tIns="0" rIns="0" bIns="0" anchor="t" anchorCtr="0" upright="1">
                              <a:noAutofit/>
                            </wps:bodyPr>
                          </wps:wsp>
                          <wps:wsp>
                            <wps:cNvPr id="189463796" name="Text Box 104"/>
                            <wps:cNvSpPr txBox="1">
                              <a:spLocks noChangeArrowheads="1"/>
                            </wps:cNvSpPr>
                            <wps:spPr bwMode="auto">
                              <a:xfrm>
                                <a:off x="2686051" y="1915445"/>
                                <a:ext cx="271253" cy="253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02723" w14:textId="77777777" w:rsidR="001A01BB" w:rsidRPr="006D00A1" w:rsidRDefault="001A01BB" w:rsidP="001A01BB">
                                  <w:pPr>
                                    <w:spacing w:line="276" w:lineRule="auto"/>
                                    <w:jc w:val="center"/>
                                    <w:rPr>
                                      <w:b/>
                                      <w:bCs/>
                                      <w:sz w:val="24"/>
                                    </w:rPr>
                                  </w:pPr>
                                  <w:r w:rsidRPr="006D00A1">
                                    <w:rPr>
                                      <w:b/>
                                      <w:bCs/>
                                      <w:w w:val="102"/>
                                      <w:sz w:val="24"/>
                                    </w:rPr>
                                    <w:t>F6</w:t>
                                  </w:r>
                                </w:p>
                              </w:txbxContent>
                            </wps:txbx>
                            <wps:bodyPr rot="0" vert="horz" wrap="square" lIns="0" tIns="0" rIns="0" bIns="0" anchor="t" anchorCtr="0" upright="1">
                              <a:noAutofit/>
                            </wps:bodyPr>
                          </wps:wsp>
                          <wps:wsp>
                            <wps:cNvPr id="1051713993" name="Text Box 110"/>
                            <wps:cNvSpPr txBox="1">
                              <a:spLocks noChangeArrowheads="1"/>
                            </wps:cNvSpPr>
                            <wps:spPr bwMode="auto">
                              <a:xfrm>
                                <a:off x="1015097" y="2025647"/>
                                <a:ext cx="1193070" cy="184751"/>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4DAA3791" w14:textId="77777777" w:rsidR="001A01BB" w:rsidRPr="006D00A1" w:rsidRDefault="001A01BB" w:rsidP="001A01BB">
                                  <w:pPr>
                                    <w:spacing w:before="31" w:line="240" w:lineRule="auto"/>
                                    <w:jc w:val="center"/>
                                    <w:rPr>
                                      <w:sz w:val="16"/>
                                      <w:szCs w:val="16"/>
                                      <w14:textOutline w14:w="9525" w14:cap="rnd" w14:cmpd="sng" w14:algn="ctr">
                                        <w14:noFill/>
                                        <w14:prstDash w14:val="solid"/>
                                        <w14:bevel/>
                                      </w14:textOutline>
                                    </w:rPr>
                                  </w:pPr>
                                  <w:r w:rsidRPr="006D00A1">
                                    <w:rPr>
                                      <w:spacing w:val="-1"/>
                                      <w:w w:val="105"/>
                                      <w:sz w:val="16"/>
                                      <w:szCs w:val="16"/>
                                      <w14:textOutline w14:w="9525" w14:cap="rnd" w14:cmpd="sng" w14:algn="ctr">
                                        <w14:noFill/>
                                        <w14:prstDash w14:val="solid"/>
                                        <w14:bevel/>
                                      </w14:textOutline>
                                    </w:rPr>
                                    <w:t>Record</w:t>
                                  </w:r>
                                  <w:r w:rsidRPr="006D00A1">
                                    <w:rPr>
                                      <w:spacing w:val="-11"/>
                                      <w:w w:val="105"/>
                                      <w:sz w:val="16"/>
                                      <w:szCs w:val="16"/>
                                      <w14:textOutline w14:w="9525" w14:cap="rnd" w14:cmpd="sng" w14:algn="ctr">
                                        <w14:noFill/>
                                        <w14:prstDash w14:val="solid"/>
                                        <w14:bevel/>
                                      </w14:textOutline>
                                    </w:rPr>
                                    <w:t xml:space="preserve"> 52</w:t>
                                  </w:r>
                                  <w:r w:rsidRPr="006D00A1">
                                    <w:rPr>
                                      <w:spacing w:val="-1"/>
                                      <w:w w:val="105"/>
                                      <w:sz w:val="16"/>
                                      <w:szCs w:val="16"/>
                                      <w14:textOutline w14:w="9525" w14:cap="rnd" w14:cmpd="sng" w14:algn="ctr">
                                        <w14:noFill/>
                                        <w14:prstDash w14:val="solid"/>
                                        <w14:bevel/>
                                      </w14:textOutline>
                                    </w:rPr>
                                    <w:t>:</w:t>
                                  </w:r>
                                  <w:r w:rsidRPr="006D00A1">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6D00A1">
                                    <w:rPr>
                                      <w:w w:val="105"/>
                                      <w:sz w:val="16"/>
                                      <w:szCs w:val="16"/>
                                      <w14:textOutline w14:w="9525" w14:cap="rnd" w14:cmpd="sng" w14:algn="ctr">
                                        <w14:noFill/>
                                        <w14:prstDash w14:val="solid"/>
                                        <w14:bevel/>
                                      </w14:textOutline>
                                    </w:rPr>
                                    <w:t>verage</w:t>
                                  </w:r>
                                  <w:r w:rsidRPr="006D00A1">
                                    <w:rPr>
                                      <w:spacing w:val="-10"/>
                                      <w:w w:val="105"/>
                                      <w:sz w:val="16"/>
                                      <w:szCs w:val="16"/>
                                      <w14:textOutline w14:w="9525" w14:cap="rnd" w14:cmpd="sng" w14:algn="ctr">
                                        <w14:noFill/>
                                        <w14:prstDash w14:val="solid"/>
                                        <w14:bevel/>
                                      </w14:textOutline>
                                    </w:rPr>
                                    <w:t xml:space="preserve"> 2</w:t>
                                  </w:r>
                                  <w:r w:rsidRPr="006D00A1">
                                    <w:rPr>
                                      <w:w w:val="105"/>
                                      <w:sz w:val="16"/>
                                      <w:szCs w:val="16"/>
                                      <w14:textOutline w14:w="9525" w14:cap="rnd" w14:cmpd="sng" w14:algn="ctr">
                                        <w14:noFill/>
                                        <w14:prstDash w14:val="solid"/>
                                        <w14:bevel/>
                                      </w14:textOutline>
                                    </w:rPr>
                                    <w:t>1.</w:t>
                                  </w:r>
                                </w:p>
                              </w:txbxContent>
                            </wps:txbx>
                            <wps:bodyPr rot="0" vert="horz" wrap="square" lIns="0" tIns="0" rIns="0" bIns="0" anchor="t" anchorCtr="0" upright="1">
                              <a:noAutofit/>
                            </wps:bodyPr>
                          </wps:wsp>
                          <wps:wsp>
                            <wps:cNvPr id="301708472" name="Text Box 8"/>
                            <wps:cNvSpPr txBox="1">
                              <a:spLocks noChangeArrowheads="1"/>
                            </wps:cNvSpPr>
                            <wps:spPr bwMode="auto">
                              <a:xfrm>
                                <a:off x="-60696" y="366998"/>
                                <a:ext cx="170627" cy="1222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2284F4" w14:textId="77777777" w:rsidR="001A01BB" w:rsidRPr="006D00A1" w:rsidRDefault="001A01BB" w:rsidP="001A01BB">
                                  <w:pPr>
                                    <w:spacing w:line="240" w:lineRule="auto"/>
                                    <w:ind w:left="20"/>
                                    <w:rPr>
                                      <w:sz w:val="20"/>
                                      <w:szCs w:val="20"/>
                                    </w:rPr>
                                  </w:pPr>
                                  <w:r w:rsidRPr="006D00A1">
                                    <w:rPr>
                                      <w:sz w:val="20"/>
                                      <w:szCs w:val="20"/>
                                    </w:rPr>
                                    <w:t>Intensity</w:t>
                                  </w:r>
                                  <w:r w:rsidRPr="006D00A1">
                                    <w:rPr>
                                      <w:spacing w:val="13"/>
                                      <w:sz w:val="20"/>
                                      <w:szCs w:val="20"/>
                                    </w:rPr>
                                    <w:t xml:space="preserve"> </w:t>
                                  </w:r>
                                  <w:r w:rsidRPr="006D00A1">
                                    <w:rPr>
                                      <w:sz w:val="20"/>
                                      <w:szCs w:val="20"/>
                                    </w:rPr>
                                    <w:t>(Percent)</w:t>
                                  </w:r>
                                </w:p>
                              </w:txbxContent>
                            </wps:txbx>
                            <wps:bodyPr rot="0" vert="vert270" wrap="square" lIns="0" tIns="0" rIns="0" bIns="0" anchor="t" anchorCtr="0" upright="1">
                              <a:noAutofit/>
                            </wps:bodyPr>
                          </wps:wsp>
                          <wps:wsp>
                            <wps:cNvPr id="449017394" name="Text Box 98"/>
                            <wps:cNvSpPr txBox="1">
                              <a:spLocks noChangeArrowheads="1"/>
                            </wps:cNvSpPr>
                            <wps:spPr bwMode="auto">
                              <a:xfrm>
                                <a:off x="643586" y="-46740"/>
                                <a:ext cx="1856853" cy="229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533EDC" w14:textId="77777777" w:rsidR="001A01BB" w:rsidRPr="006D00A1" w:rsidRDefault="001A01BB" w:rsidP="001A01BB">
                                  <w:pPr>
                                    <w:spacing w:line="276" w:lineRule="auto"/>
                                    <w:jc w:val="center"/>
                                    <w:rPr>
                                      <w:sz w:val="20"/>
                                      <w:szCs w:val="20"/>
                                    </w:rPr>
                                  </w:pPr>
                                  <w:r w:rsidRPr="006D00A1">
                                    <w:rPr>
                                      <w:sz w:val="20"/>
                                      <w:szCs w:val="20"/>
                                    </w:rPr>
                                    <w:t>Size</w:t>
                                  </w:r>
                                  <w:r w:rsidRPr="006D00A1">
                                    <w:rPr>
                                      <w:spacing w:val="10"/>
                                      <w:sz w:val="20"/>
                                      <w:szCs w:val="20"/>
                                    </w:rPr>
                                    <w:t xml:space="preserve"> </w:t>
                                  </w:r>
                                  <w:r w:rsidRPr="006D00A1">
                                    <w:rPr>
                                      <w:sz w:val="20"/>
                                      <w:szCs w:val="20"/>
                                    </w:rPr>
                                    <w:t>Distribution</w:t>
                                  </w:r>
                                  <w:r w:rsidRPr="006D00A1">
                                    <w:rPr>
                                      <w:spacing w:val="10"/>
                                      <w:sz w:val="20"/>
                                      <w:szCs w:val="20"/>
                                    </w:rPr>
                                    <w:t xml:space="preserve"> </w:t>
                                  </w:r>
                                  <w:r w:rsidRPr="006D00A1">
                                    <w:rPr>
                                      <w:sz w:val="20"/>
                                      <w:szCs w:val="20"/>
                                    </w:rPr>
                                    <w:t>by</w:t>
                                  </w:r>
                                  <w:r w:rsidRPr="006D00A1">
                                    <w:rPr>
                                      <w:spacing w:val="8"/>
                                      <w:sz w:val="20"/>
                                      <w:szCs w:val="20"/>
                                    </w:rPr>
                                    <w:t xml:space="preserve"> </w:t>
                                  </w:r>
                                  <w:r w:rsidRPr="006D00A1">
                                    <w:rPr>
                                      <w:sz w:val="20"/>
                                      <w:szCs w:val="20"/>
                                    </w:rPr>
                                    <w:t>Intensity</w:t>
                                  </w:r>
                                </w:p>
                              </w:txbxContent>
                            </wps:txbx>
                            <wps:bodyPr rot="0" vert="horz" wrap="square" lIns="0" tIns="36000" rIns="0" bIns="0" anchor="ctr" anchorCtr="0" upright="1">
                              <a:noAutofit/>
                            </wps:bodyPr>
                          </wps:wsp>
                          <wps:wsp>
                            <wps:cNvPr id="1027514920" name="Text Box 103"/>
                            <wps:cNvSpPr txBox="1">
                              <a:spLocks noChangeArrowheads="1"/>
                            </wps:cNvSpPr>
                            <wps:spPr bwMode="auto">
                              <a:xfrm>
                                <a:off x="266698" y="1695450"/>
                                <a:ext cx="279536" cy="1370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9F5CEF" w14:textId="77777777" w:rsidR="001A01BB" w:rsidRDefault="001A01BB" w:rsidP="001A01BB">
                                  <w:pPr>
                                    <w:spacing w:line="161" w:lineRule="exact"/>
                                    <w:jc w:val="center"/>
                                    <w:rPr>
                                      <w:rFonts w:ascii="Arial MT"/>
                                      <w:sz w:val="16"/>
                                    </w:rPr>
                                  </w:pPr>
                                  <w:r>
                                    <w:rPr>
                                      <w:rFonts w:ascii="Arial MT"/>
                                      <w:w w:val="102"/>
                                      <w:sz w:val="16"/>
                                    </w:rPr>
                                    <w:t>0.1</w:t>
                                  </w:r>
                                </w:p>
                              </w:txbxContent>
                            </wps:txbx>
                            <wps:bodyPr rot="0" vert="horz" wrap="square" lIns="0" tIns="0" rIns="0" bIns="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632F670" id="Group 27" o:spid="_x0000_s1026" style="position:absolute;left:0;text-align:left;margin-left:2pt;margin-top:20.5pt;width:446.5pt;height:413.5pt;z-index:251671552;mso-position-horizontal-relative:margin;mso-width-relative:margin;mso-height-relative:margin" coordsize="57023,61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">
                <v:group id="Group 9" o:spid="_x0000_s1027" style="position:absolute;left:127;width:27686;height:18669" coordsize="27622,1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">
                  <v:rect id="Rectangle 8" o:spid="_x0000_s1028" style="position:absolute;width:27622;height:19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" fillcolor="white [3201]" strokecolor="black [3213]" strokeweight=".5pt"/>
                  <v:group id="Group 5" o:spid="_x0000_s1029" style="position:absolute;left:254;top:889;width:26917;height:17646" coordorigin="-604,385" coordsize="32034,21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">
                    <v:shape id="AutoShape 94" o:spid="_x0000_s1030" style="position:absolute;left:3175;top:2984;width:26473;height:12634;visibility:visible;mso-wrap-style:square;v-text-anchor:top" coordsize="696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" path="m,2011r6963,m,1351r6963,m,677r6963,m,l6963,m1397,r,2686m2792,r,2686m4172,r,2686m5566,r,2686m6963,r,2686e" filled="f" strokeweight=".2645mm">
                      <v:stroke dashstyle="dash"/>
                      <v:path arrowok="t" o:connecttype="custom" o:connectlocs="0,-1352315;2647398,-1352315;0,-1662760;2647398,-1662760;0,-1979789;2647398,-1979789;0,-2298230;2647398,-2298230;531153,-2298230;531153,-1034815;1061545,-2298230;1061545,-1034815;1586234,-2298230;1586234,-1034815;2116245,-2298230;2116245,-1034815;2647398,-2298230;2647398,-1034815" o:connectangles="0,0,0,0,0,0,0,0,0,0,0,0,0,0,0,0,0,0"/>
                    </v:shape>
                    <v:shape id="AutoShape 95" o:spid="_x0000_s1031" style="position:absolute;left:3111;top:2984;width:26584;height:12851;visibility:visible;mso-wrap-style:square;v-text-anchor:top" coordsize="6992,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" path="m28,r,2686m,2686r74,m,2355r74,m,2011r74,m,1680r74,m,1351r74,m,1006r74,m,677r74,m,331r74,m,l74,m28,2686r6963,m28,2655r,76m448,2671r,44m688,2671r,44m868,2671r,44m1005,2671r,44m1108,2671r,44m1200,2671r,44m1288,2671r,44m1365,2671r,44m1425,2655r,76m1845,2671r,44m2085,2671r,44m2265,2671r,44m2400,2671r,44m2505,2671r,44m2594,2671r,44m2685,2671r,44m2745,2671r,44m2820,2655r,76m3240,2671r,44m3480,2671r,44m3645,2671r,44m3780,2671r,44m3900,2671r,44m3991,2671r,44m4065,2671r,44m4140,2671r,44m4200,2655r,76m4620,2671r,44m4874,2671r,44m5040,2671r,44m5174,2671r,44m5294,2671r,44m5385,2671r,44m5460,2671r,44m5534,2671r,44m5594,2655r,76m6014,2671r,44m6254,2671r,44m6434,2671r,44m6571,2671r,44m6674,2671r,44m6780,2671r,44m6854,2671r,44m6931,2671r,44m6991,2655r,76e" filled="f" strokeweight=".12pt">
                      <v:path arrowok="t" o:connecttype="custom" o:connectlocs="10646,-1034815;28135,-1034815;28135,-1190508;28135,-1352315;28135,-1508008;28135,-1662759;28135,-1825037;28135,-1979789;28135,-2142537;28135,-2298230;2658044,-1034815;10646,-1013648;170334,-1021174;261584,-1021174;330022,-1021174;382110,-1021174;421272,-1021174;456251,-1021174;489710,-1021174;518986,-1021174;541798,-1013648;701486,-1021174;792737,-1021174;861174,-1021174;912503,-1021174;952425,-1021174;986263,-1021174;1020862,-1021174;1043675,-1021174;1072190,-1013648;1231878,-1021174;1323129,-1021174;1385863,-1021174;1437191,-1021174;1482817,-1021174;1517416,-1021174;1545551,-1021174;1574067,-1021174;1596879,-1013648;1756567,-1021174;1853141,-1021174;1916255,-1021174;1967203,-1021174;2012828,-1021174;2047428,-1021174;2075943,-1021174;2104079,-1021174;2126891,-1013648;2286579,-1021174;2377829,-1021174;2446267,-1021174;2498356,-1021174;2537517,-1021174;2577820,-1021174;2605955,-1021174;2635231,-1021174;2658044,-1013648" o:connectangles="0,0,0,0,0,0,0,0,0,0,0,0,0,0,0,0,0,0,0,0,0,0,0,0,0,0,0,0,0,0,0,0,0,0,0,0,0,0,0,0,0,0,0,0,0,0,0,0,0,0,0,0,0,0,0,0,0"/>
                    </v:shape>
                    <v:shape id="AutoShape 96" o:spid="_x0000_s1032" style="position:absolute;left:6413;top:4381;width:23314;height:16327;visibility:visible;mso-wrap-style:square;v-text-anchor:top" coordsize="6132,3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" path="m,2405r1865,l1953,2398r92,-252l2133,1580r89,-704l2311,286,2400,r89,94l2577,524r89,619l2755,1757r89,437l2933,2376r88,29l6132,2405m1243,3471r540,e" filled="f" strokecolor="red" strokeweight=".12pt">
                      <v:path arrowok="t" o:connecttype="custom" o:connectlocs="0,-1028230;709091,-1028230;742549,-1031523;777528,-1150056;810987,-1416286;844825,-1747426;878664,-2024945;912503,-2159471;946341,-2115256;979800,-1912997;1013638,-1621837;1047477,-1333030;1081316,-1127478;1115154,-1041871;1148613,-1028230;2331444,-1028230;472600,-526815;677913,-526815" o:connectangles="0,0,0,0,0,0,0,0,0,0,0,0,0,0,0,0,0,0"/>
                    </v:shape>
                    <v:shapetype id="_x0000_t202" coordsize="21600,21600" o:spt="202" path="m,l,21600r21600,l21600,xe">
                      <v:stroke joinstyle="miter"/>
                      <v:path gradientshapeok="t" o:connecttype="rect"/>
                    </v:shapetype>
                    <v:shape id="Text Box 98" o:spid="_x0000_s1033" type="#_x0000_t202" style="position:absolute;left:7253;top:385;width:18284;height:2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" filled="f" stroked="f">
                      <v:textbox inset="0,1mm,0,0">
                        <w:txbxContent>
                          <w:p w14:paraId="51CE36D5" w14:textId="77777777" w:rsidR="001A01BB" w:rsidRPr="00B436EE" w:rsidRDefault="001A01BB" w:rsidP="001A01BB">
                            <w:pPr>
                              <w:spacing w:line="240" w:lineRule="auto"/>
                              <w:jc w:val="center"/>
                              <w:rPr>
                                <w:sz w:val="20"/>
                                <w:szCs w:val="20"/>
                              </w:rPr>
                            </w:pPr>
                            <w:r w:rsidRPr="00B436EE">
                              <w:rPr>
                                <w:sz w:val="20"/>
                                <w:szCs w:val="20"/>
                              </w:rPr>
                              <w:t>Size</w:t>
                            </w:r>
                            <w:r w:rsidRPr="00B436EE">
                              <w:rPr>
                                <w:spacing w:val="10"/>
                                <w:sz w:val="20"/>
                                <w:szCs w:val="20"/>
                              </w:rPr>
                              <w:t xml:space="preserve"> </w:t>
                            </w:r>
                            <w:r w:rsidRPr="00B436EE">
                              <w:rPr>
                                <w:sz w:val="20"/>
                                <w:szCs w:val="20"/>
                              </w:rPr>
                              <w:t>Distribution</w:t>
                            </w:r>
                            <w:r w:rsidRPr="00B436EE">
                              <w:rPr>
                                <w:spacing w:val="10"/>
                                <w:sz w:val="20"/>
                                <w:szCs w:val="20"/>
                              </w:rPr>
                              <w:t xml:space="preserve"> </w:t>
                            </w:r>
                            <w:r w:rsidRPr="00B436EE">
                              <w:rPr>
                                <w:sz w:val="20"/>
                                <w:szCs w:val="20"/>
                              </w:rPr>
                              <w:t>by</w:t>
                            </w:r>
                            <w:r w:rsidRPr="00B436EE">
                              <w:rPr>
                                <w:spacing w:val="8"/>
                                <w:sz w:val="20"/>
                                <w:szCs w:val="20"/>
                              </w:rPr>
                              <w:t xml:space="preserve"> </w:t>
                            </w:r>
                            <w:r w:rsidRPr="00B436EE">
                              <w:rPr>
                                <w:sz w:val="20"/>
                                <w:szCs w:val="20"/>
                              </w:rPr>
                              <w:t>Intensity</w:t>
                            </w:r>
                          </w:p>
                        </w:txbxContent>
                      </v:textbox>
                    </v:shape>
                    <v:shape id="Text Box 99" o:spid="_x0000_s1034" type="#_x0000_t202" style="position:absolute;left:1333;top:2730;width:2506;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" filled="f" stroked="f">
                      <v:textbox inset="0,0,0,0">
                        <w:txbxContent>
                          <w:p w14:paraId="6F1A7486" w14:textId="77777777" w:rsidR="001A01BB" w:rsidRDefault="001A01BB" w:rsidP="001A01BB">
                            <w:pPr>
                              <w:spacing w:line="161" w:lineRule="exact"/>
                              <w:rPr>
                                <w:rFonts w:ascii="Arial MT"/>
                                <w:sz w:val="16"/>
                              </w:rPr>
                            </w:pPr>
                            <w:r>
                              <w:rPr>
                                <w:rFonts w:ascii="Arial MT"/>
                                <w:w w:val="105"/>
                                <w:sz w:val="16"/>
                              </w:rPr>
                              <w:t>20</w:t>
                            </w:r>
                          </w:p>
                        </w:txbxContent>
                      </v:textbox>
                    </v:shape>
                    <v:shape id="Text Box 100" o:spid="_x0000_s1035" type="#_x0000_t202" style="position:absolute;left:1206;top:5905;width:2506;height:1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" filled="f" stroked="f">
                      <v:textbox inset="0,0,0,0">
                        <w:txbxContent>
                          <w:p w14:paraId="64F52F24" w14:textId="77777777" w:rsidR="001A01BB" w:rsidRDefault="001A01BB" w:rsidP="001A01BB">
                            <w:pPr>
                              <w:spacing w:line="161" w:lineRule="exact"/>
                              <w:rPr>
                                <w:rFonts w:ascii="Arial MT"/>
                                <w:sz w:val="16"/>
                              </w:rPr>
                            </w:pPr>
                            <w:r>
                              <w:rPr>
                                <w:rFonts w:ascii="Arial MT"/>
                                <w:w w:val="105"/>
                                <w:sz w:val="16"/>
                              </w:rPr>
                              <w:t>15</w:t>
                            </w:r>
                          </w:p>
                        </w:txbxContent>
                      </v:textbox>
                    </v:shape>
                    <v:shape id="Text Box 101" o:spid="_x0000_s1036" type="#_x0000_t202" style="position:absolute;left:1397;top:9080;width:1650;height:1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" filled="f" stroked="f">
                      <v:textbox inset="0,0,0,0">
                        <w:txbxContent>
                          <w:p w14:paraId="2D1E58AA" w14:textId="77777777" w:rsidR="001A01BB" w:rsidRDefault="001A01BB" w:rsidP="001A01BB">
                            <w:pPr>
                              <w:spacing w:line="161" w:lineRule="exact"/>
                              <w:rPr>
                                <w:rFonts w:ascii="Arial MT"/>
                                <w:sz w:val="16"/>
                              </w:rPr>
                            </w:pPr>
                            <w:r>
                              <w:rPr>
                                <w:rFonts w:ascii="Arial MT"/>
                                <w:w w:val="105"/>
                                <w:sz w:val="16"/>
                              </w:rPr>
                              <w:t>10</w:t>
                            </w:r>
                          </w:p>
                        </w:txbxContent>
                      </v:textbox>
                    </v:shape>
                    <v:shape id="Text Box 102" o:spid="_x0000_s1037" type="#_x0000_t202" style="position:absolute;left:1778;top:12192;width:1562;height:1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" filled="f" stroked="f">
                      <v:textbox inset="0,0,0,0">
                        <w:txbxContent>
                          <w:p w14:paraId="003C2A68" w14:textId="77777777" w:rsidR="001A01BB" w:rsidRDefault="001A01BB" w:rsidP="001A01BB">
                            <w:pPr>
                              <w:spacing w:line="161" w:lineRule="exact"/>
                              <w:rPr>
                                <w:rFonts w:ascii="Arial MT"/>
                                <w:sz w:val="16"/>
                              </w:rPr>
                            </w:pPr>
                            <w:r>
                              <w:rPr>
                                <w:rFonts w:ascii="Arial MT"/>
                                <w:w w:val="102"/>
                                <w:sz w:val="16"/>
                              </w:rPr>
                              <w:t>5</w:t>
                            </w:r>
                          </w:p>
                        </w:txbxContent>
                      </v:textbox>
                    </v:shape>
                    <v:shape id="Text Box 103" o:spid="_x0000_s1038" type="#_x0000_t202" style="position:absolute;left:1778;top:15367;width:1475;height:2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" filled="f" stroked="f">
                      <v:textbox inset="0,0,0,0">
                        <w:txbxContent>
                          <w:p w14:paraId="1F33978C" w14:textId="77777777" w:rsidR="001A01BB" w:rsidRDefault="001A01BB" w:rsidP="001A01BB">
                            <w:pPr>
                              <w:spacing w:line="161" w:lineRule="exact"/>
                              <w:rPr>
                                <w:rFonts w:ascii="Arial MT"/>
                                <w:sz w:val="16"/>
                              </w:rPr>
                            </w:pPr>
                            <w:r>
                              <w:rPr>
                                <w:rFonts w:ascii="Arial MT"/>
                                <w:w w:val="102"/>
                                <w:sz w:val="16"/>
                              </w:rPr>
                              <w:t>0</w:t>
                            </w:r>
                          </w:p>
                        </w:txbxContent>
                      </v:textbox>
                    </v:shape>
                    <v:shape id="Text Box 104" o:spid="_x0000_s1039" type="#_x0000_t202" style="position:absolute;left:8064;top:16319;width:1091;height:1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" filled="f" stroked="f">
                      <v:textbox inset="0,0,0,0">
                        <w:txbxContent>
                          <w:p w14:paraId="19499F71" w14:textId="77777777" w:rsidR="001A01BB" w:rsidRDefault="001A01BB" w:rsidP="001A01BB">
                            <w:pPr>
                              <w:spacing w:line="161" w:lineRule="exact"/>
                              <w:jc w:val="center"/>
                              <w:rPr>
                                <w:rFonts w:ascii="Arial MT"/>
                                <w:sz w:val="16"/>
                              </w:rPr>
                            </w:pPr>
                            <w:r>
                              <w:rPr>
                                <w:rFonts w:ascii="Arial MT"/>
                                <w:w w:val="102"/>
                                <w:sz w:val="16"/>
                              </w:rPr>
                              <w:t>1</w:t>
                            </w:r>
                          </w:p>
                        </w:txbxContent>
                      </v:textbox>
                    </v:shape>
                    <v:shape id="Text Box 105" o:spid="_x0000_s1040" type="#_x0000_t202" style="position:absolute;left:12827;top:16319;width:2254;height:3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" filled="f" stroked="f">
                      <v:textbox inset="0,0,0,0">
                        <w:txbxContent>
                          <w:p w14:paraId="38768226" w14:textId="77777777" w:rsidR="001A01BB" w:rsidRDefault="001A01BB" w:rsidP="001A01BB">
                            <w:pPr>
                              <w:spacing w:line="161" w:lineRule="exact"/>
                              <w:jc w:val="center"/>
                              <w:rPr>
                                <w:rFonts w:ascii="Arial MT"/>
                                <w:sz w:val="16"/>
                              </w:rPr>
                            </w:pPr>
                            <w:r>
                              <w:rPr>
                                <w:rFonts w:ascii="Arial MT"/>
                                <w:w w:val="105"/>
                                <w:sz w:val="16"/>
                              </w:rPr>
                              <w:t>10</w:t>
                            </w:r>
                          </w:p>
                        </w:txbxContent>
                      </v:textbox>
                    </v:shape>
                    <v:shape id="Text Box 106" o:spid="_x0000_s1041" type="#_x0000_t202" style="position:absolute;left:17589;top:16319;width:30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" filled="f" stroked="f">
                      <v:textbox inset="0,0,0,0">
                        <w:txbxContent>
                          <w:p w14:paraId="356BCC50" w14:textId="77777777" w:rsidR="001A01BB" w:rsidRDefault="001A01BB" w:rsidP="001A01BB">
                            <w:pPr>
                              <w:spacing w:line="161" w:lineRule="exact"/>
                              <w:jc w:val="center"/>
                              <w:rPr>
                                <w:rFonts w:ascii="Arial MT"/>
                                <w:sz w:val="16"/>
                              </w:rPr>
                            </w:pPr>
                            <w:r>
                              <w:rPr>
                                <w:rFonts w:ascii="Arial MT"/>
                                <w:w w:val="105"/>
                                <w:sz w:val="16"/>
                              </w:rPr>
                              <w:t>100</w:t>
                            </w:r>
                          </w:p>
                        </w:txbxContent>
                      </v:textbox>
                    </v:shape>
                    <v:shape id="Text Box 107" o:spid="_x0000_s1042" type="#_x0000_t202" style="position:absolute;left:22923;top:16319;width:2928;height:2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" filled="f" stroked="f">
                      <v:textbox inset="0,0,0,0">
                        <w:txbxContent>
                          <w:p w14:paraId="0389F11B" w14:textId="77777777" w:rsidR="001A01BB" w:rsidRDefault="001A01BB" w:rsidP="001A01BB">
                            <w:pPr>
                              <w:spacing w:line="161" w:lineRule="exact"/>
                              <w:jc w:val="center"/>
                              <w:rPr>
                                <w:rFonts w:ascii="Arial MT"/>
                                <w:sz w:val="16"/>
                              </w:rPr>
                            </w:pPr>
                            <w:r>
                              <w:rPr>
                                <w:rFonts w:ascii="Arial MT"/>
                                <w:w w:val="105"/>
                                <w:sz w:val="16"/>
                              </w:rPr>
                              <w:t>1000</w:t>
                            </w:r>
                          </w:p>
                        </w:txbxContent>
                      </v:textbox>
                    </v:shape>
                    <v:shape id="Text Box 108" o:spid="_x0000_s1043" type="#_x0000_t202" style="position:absolute;left:27852;top:16319;width:3578;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" filled="f" stroked="f">
                      <v:textbox inset="0,0,0,0">
                        <w:txbxContent>
                          <w:p w14:paraId="5DF35CB1" w14:textId="77777777" w:rsidR="001A01BB" w:rsidRDefault="001A01BB" w:rsidP="001A01BB">
                            <w:pPr>
                              <w:spacing w:line="161" w:lineRule="exact"/>
                              <w:jc w:val="center"/>
                              <w:rPr>
                                <w:rFonts w:ascii="Arial MT"/>
                                <w:sz w:val="16"/>
                              </w:rPr>
                            </w:pPr>
                            <w:r>
                              <w:rPr>
                                <w:rFonts w:ascii="Arial MT"/>
                                <w:w w:val="105"/>
                                <w:sz w:val="16"/>
                              </w:rPr>
                              <w:t>10000</w:t>
                            </w:r>
                          </w:p>
                        </w:txbxContent>
                      </v:textbox>
                    </v:shape>
                    <v:shape id="Text Box 109" o:spid="_x0000_s1044" type="#_x0000_t202" style="position:absolute;left:13144;top:17525;width:8313;height:1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" filled="f" stroked="f">
                      <v:textbox inset="0,0,0,0">
                        <w:txbxContent>
                          <w:p w14:paraId="5C37E1DE" w14:textId="77777777" w:rsidR="001A01BB" w:rsidRPr="00B436EE" w:rsidRDefault="001A01BB" w:rsidP="001A01BB">
                            <w:pPr>
                              <w:spacing w:line="276" w:lineRule="auto"/>
                              <w:jc w:val="center"/>
                              <w:rPr>
                                <w:sz w:val="20"/>
                                <w:szCs w:val="20"/>
                              </w:rPr>
                            </w:pPr>
                            <w:r w:rsidRPr="00B436EE">
                              <w:rPr>
                                <w:spacing w:val="-1"/>
                                <w:w w:val="105"/>
                                <w:sz w:val="20"/>
                                <w:szCs w:val="20"/>
                              </w:rPr>
                              <w:t>Size</w:t>
                            </w:r>
                            <w:r w:rsidRPr="00B436EE">
                              <w:rPr>
                                <w:spacing w:val="-11"/>
                                <w:w w:val="105"/>
                                <w:sz w:val="20"/>
                                <w:szCs w:val="20"/>
                              </w:rPr>
                              <w:t xml:space="preserve"> </w:t>
                            </w:r>
                            <w:r w:rsidRPr="00B436EE">
                              <w:rPr>
                                <w:spacing w:val="-1"/>
                                <w:w w:val="105"/>
                                <w:sz w:val="20"/>
                                <w:szCs w:val="20"/>
                              </w:rPr>
                              <w:t>(d.nm)</w:t>
                            </w:r>
                          </w:p>
                        </w:txbxContent>
                      </v:textbox>
                    </v:shape>
                    <v:shape id="Text Box 110" o:spid="_x0000_s1045" type="#_x0000_t202" style="position:absolute;left:9598;top:19875;width:12765;height:1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" filled="f" stroked="f">
                      <v:textbox inset="0,0,0,0">
                        <w:txbxContent>
                          <w:p w14:paraId="66E0ED3E" w14:textId="77777777" w:rsidR="001A01BB" w:rsidRPr="00853D54" w:rsidRDefault="001A01BB" w:rsidP="001A01BB">
                            <w:pPr>
                              <w:spacing w:before="31" w:line="240" w:lineRule="auto"/>
                              <w:jc w:val="center"/>
                              <w:rPr>
                                <w:sz w:val="16"/>
                                <w:szCs w:val="16"/>
                                <w14:textOutline w14:w="9525" w14:cap="rnd" w14:cmpd="sng" w14:algn="ctr">
                                  <w14:noFill/>
                                  <w14:prstDash w14:val="solid"/>
                                  <w14:bevel/>
                                </w14:textOutline>
                              </w:rPr>
                            </w:pPr>
                            <w:r w:rsidRPr="00853D54">
                              <w:rPr>
                                <w:spacing w:val="-1"/>
                                <w:w w:val="105"/>
                                <w:sz w:val="16"/>
                                <w:szCs w:val="16"/>
                                <w14:textOutline w14:w="9525" w14:cap="rnd" w14:cmpd="sng" w14:algn="ctr">
                                  <w14:noFill/>
                                  <w14:prstDash w14:val="solid"/>
                                  <w14:bevel/>
                                </w14:textOutline>
                              </w:rPr>
                              <w:t>Record</w:t>
                            </w:r>
                            <w:r w:rsidRPr="00853D54">
                              <w:rPr>
                                <w:spacing w:val="-11"/>
                                <w:w w:val="105"/>
                                <w:sz w:val="16"/>
                                <w:szCs w:val="16"/>
                                <w14:textOutline w14:w="9525" w14:cap="rnd" w14:cmpd="sng" w14:algn="ctr">
                                  <w14:noFill/>
                                  <w14:prstDash w14:val="solid"/>
                                  <w14:bevel/>
                                </w14:textOutline>
                              </w:rPr>
                              <w:t xml:space="preserve"> </w:t>
                            </w:r>
                            <w:r w:rsidRPr="00853D54">
                              <w:rPr>
                                <w:spacing w:val="-1"/>
                                <w:w w:val="105"/>
                                <w:sz w:val="16"/>
                                <w:szCs w:val="16"/>
                                <w14:textOutline w14:w="9525" w14:cap="rnd" w14:cmpd="sng" w14:algn="ctr">
                                  <w14:noFill/>
                                  <w14:prstDash w14:val="solid"/>
                                  <w14:bevel/>
                                </w14:textOutline>
                              </w:rPr>
                              <w:t>28:</w:t>
                            </w:r>
                            <w:r w:rsidRPr="00853D54">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853D54">
                              <w:rPr>
                                <w:w w:val="105"/>
                                <w:sz w:val="16"/>
                                <w:szCs w:val="16"/>
                                <w14:textOutline w14:w="9525" w14:cap="rnd" w14:cmpd="sng" w14:algn="ctr">
                                  <w14:noFill/>
                                  <w14:prstDash w14:val="solid"/>
                                  <w14:bevel/>
                                </w14:textOutline>
                              </w:rPr>
                              <w:t>verage</w:t>
                            </w:r>
                            <w:r w:rsidRPr="00853D54">
                              <w:rPr>
                                <w:spacing w:val="-10"/>
                                <w:w w:val="105"/>
                                <w:sz w:val="16"/>
                                <w:szCs w:val="16"/>
                                <w14:textOutline w14:w="9525" w14:cap="rnd" w14:cmpd="sng" w14:algn="ctr">
                                  <w14:noFill/>
                                  <w14:prstDash w14:val="solid"/>
                                  <w14:bevel/>
                                </w14:textOutline>
                              </w:rPr>
                              <w:t xml:space="preserve"> </w:t>
                            </w:r>
                            <w:r w:rsidRPr="00853D54">
                              <w:rPr>
                                <w:w w:val="105"/>
                                <w:sz w:val="16"/>
                                <w:szCs w:val="16"/>
                                <w14:textOutline w14:w="9525" w14:cap="rnd" w14:cmpd="sng" w14:algn="ctr">
                                  <w14:noFill/>
                                  <w14:prstDash w14:val="solid"/>
                                  <w14:bevel/>
                                </w14:textOutline>
                              </w:rPr>
                              <w:t>17.</w:t>
                            </w:r>
                          </w:p>
                        </w:txbxContent>
                      </v:textbox>
                    </v:shape>
                    <v:shape id="Text Box 8" o:spid="_x0000_s1046" type="#_x0000_t202" style="position:absolute;left:-604;top:2204;width:1510;height:14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" filled="f" stroked="f">
                      <v:textbox style="layout-flow:vertical;mso-layout-flow-alt:bottom-to-top" inset="0,0,0,0">
                        <w:txbxContent>
                          <w:p w14:paraId="5DFA5D6E" w14:textId="77777777" w:rsidR="001A01BB" w:rsidRPr="00B436EE" w:rsidRDefault="001A01BB" w:rsidP="001A01BB">
                            <w:pPr>
                              <w:spacing w:line="240" w:lineRule="auto"/>
                              <w:ind w:left="20"/>
                              <w:rPr>
                                <w:sz w:val="20"/>
                                <w:szCs w:val="20"/>
                              </w:rPr>
                            </w:pPr>
                            <w:r w:rsidRPr="00B436EE">
                              <w:rPr>
                                <w:sz w:val="20"/>
                                <w:szCs w:val="20"/>
                              </w:rPr>
                              <w:t>Intensity</w:t>
                            </w:r>
                            <w:r w:rsidRPr="00B436EE">
                              <w:rPr>
                                <w:spacing w:val="13"/>
                                <w:sz w:val="20"/>
                                <w:szCs w:val="20"/>
                              </w:rPr>
                              <w:t xml:space="preserve"> </w:t>
                            </w:r>
                            <w:r w:rsidRPr="00B436EE">
                              <w:rPr>
                                <w:sz w:val="20"/>
                                <w:szCs w:val="20"/>
                              </w:rPr>
                              <w:t>(Percent)</w:t>
                            </w:r>
                          </w:p>
                        </w:txbxContent>
                      </v:textbox>
                    </v:shape>
                    <v:shape id="Text Box 103" o:spid="_x0000_s1047" type="#_x0000_t202" style="position:absolute;left:3302;top:16256;width:2177;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" filled="f" stroked="f">
                      <v:textbox inset="0,0,0,0">
                        <w:txbxContent>
                          <w:p w14:paraId="68DF331A" w14:textId="77777777" w:rsidR="001A01BB" w:rsidRDefault="001A01BB" w:rsidP="001A01BB">
                            <w:pPr>
                              <w:spacing w:line="161" w:lineRule="exact"/>
                              <w:rPr>
                                <w:rFonts w:ascii="Arial MT"/>
                                <w:sz w:val="16"/>
                              </w:rPr>
                            </w:pPr>
                            <w:r>
                              <w:rPr>
                                <w:rFonts w:ascii="Arial MT"/>
                                <w:w w:val="102"/>
                                <w:sz w:val="16"/>
                              </w:rPr>
                              <w:t>0.1</w:t>
                            </w:r>
                          </w:p>
                        </w:txbxContent>
                      </v:textbox>
                    </v:shape>
                    <v:shape id="Text Box 104" o:spid="_x0000_s1048" type="#_x0000_t202" style="position:absolute;left:26860;top:19113;width:3266;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" filled="f" stroked="f">
                      <v:textbox inset="0,0,0,0">
                        <w:txbxContent>
                          <w:p w14:paraId="55B86D19" w14:textId="77777777" w:rsidR="001A01BB" w:rsidRPr="009D1EB3" w:rsidRDefault="001A01BB" w:rsidP="001A01BB">
                            <w:pPr>
                              <w:spacing w:line="276" w:lineRule="auto"/>
                              <w:rPr>
                                <w:b/>
                                <w:bCs/>
                                <w:sz w:val="24"/>
                              </w:rPr>
                            </w:pPr>
                            <w:r w:rsidRPr="009D1EB3">
                              <w:rPr>
                                <w:b/>
                                <w:bCs/>
                                <w:w w:val="102"/>
                                <w:sz w:val="24"/>
                              </w:rPr>
                              <w:t>F1</w:t>
                            </w:r>
                          </w:p>
                        </w:txbxContent>
                      </v:textbox>
                    </v:shape>
                  </v:group>
                </v:group>
                <v:group id="Group 15" o:spid="_x0000_s1049" style="position:absolute;left:29146;top:63;width:27877;height:18796" coordsize="27495,18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">
                  <v:rect id="Rectangle 12" o:spid="_x0000_s1050" style="position:absolute;width:27495;height:18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" fillcolor="white [3201]" strokecolor="black [3213]" strokeweight=".5pt"/>
                  <v:group id="Group 10" o:spid="_x0000_s1051" style="position:absolute;left:381;width:26543;height:17907" coordorigin="-683,-759" coordsize="31735,21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">
                    <v:shape id="AutoShape 131" o:spid="_x0000_s1052" style="position:absolute;left:2857;top:2667;width:26474;height:12311;visibility:visible;mso-wrap-style:square;v-text-anchor:top" coordsize="696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" path="m,2011r6963,m,1351r6963,m,677r6963,m,l6963,m1397,r,2686m2792,r,2686m4172,r,2686m5566,r,2686m6963,r,2686e" filled="f" strokeweight=".2645mm">
                      <v:stroke dashstyle="dash"/>
                      <v:path arrowok="t" o:connecttype="custom" o:connectlocs="0,-1317739;2647398,-1317739;0,-1620246;2647398,-1620246;0,-1929170;2647398,-1929170;0,-2239469;2647398,-2239469;531153,-2239469;531153,-1008357;1061545,-2239469;1061545,-1008357;1586234,-2239469;1586234,-1008357;2116245,-2239469;2116245,-1008357;2647398,-2239469;2647398,-1008357" o:connectangles="0,0,0,0,0,0,0,0,0,0,0,0,0,0,0,0,0,0"/>
                    </v:shape>
                    <v:shape id="AutoShape 132" o:spid="_x0000_s1053" style="position:absolute;left:2794;top:2667;width:26584;height:12521;visibility:visible;mso-wrap-style:square;v-text-anchor:top" coordsize="6992,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" path="m28,r,2686m,2686r74,m,2355r74,m,2011r74,m,1680r74,m,1351r74,m,1006r74,m,677r74,m,331r74,m,l74,m28,2686r6963,m28,2655r,76m448,2671r,44m688,2671r,44m868,2671r,44m1005,2671r,44m1108,2671r,44m1200,2671r,44m1288,2671r,44m1365,2671r,44m1425,2655r,76m1845,2671r,44m2085,2671r,44m2265,2671r,44m2400,2671r,44m2505,2671r,44m2594,2671r,44m2685,2671r,44m2745,2671r,44m2820,2655r,76m3240,2671r,44m3480,2671r,44m3645,2671r,44m3780,2671r,44m3900,2671r,44m3991,2671r,44m4065,2671r,44m4140,2671r,44m4200,2655r,76m4620,2671r,44m4874,2671r,44m5040,2671r,44m5174,2671r,44m5294,2671r,44m5385,2671r,44m5460,2671r,44m5534,2671r,44m5594,2655r,76m6014,2671r,44m6254,2671r,44m6434,2671r,44m6571,2671r,44m6674,2671r,44m6780,2671r,44m6854,2671r,44m6931,2671r,44m6991,2655r,76e" filled="f" strokeweight=".12pt">
                      <v:path arrowok="t" o:connecttype="custom" o:connectlocs="10646,-1008356;28135,-1008356;28135,-1160068;28135,-1317738;28135,-1469450;28135,-1620245;28135,-1778374;28135,-1929169;28135,-2087756;28135,-2239467;2658044,-1008356;10646,-987731;170334,-995064;261584,-995064;330022,-995064;382110,-995064;421272,-995064;456251,-995064;489710,-995064;518986,-995064;541798,-987731;701486,-995064;792737,-995064;861174,-995064;912503,-995064;952425,-995064;986263,-995064;1020862,-995064;1043675,-995064;1072190,-987731;1231878,-995064;1323129,-995064;1385863,-995064;1437191,-995064;1482817,-995064;1517416,-995064;1545551,-995064;1574067,-995064;1596879,-987731;1756567,-995064;1853141,-995064;1916255,-995064;1967203,-995064;2012828,-995064;2047428,-995064;2075943,-995064;2104079,-995064;2126891,-987731;2286579,-995064;2377829,-995064;2446267,-995064;2498356,-995064;2537517,-995064;2577820,-995064;2605955,-995064;2635231,-995064;2658044,-987731" o:connectangles="0,0,0,0,0,0,0,0,0,0,0,0,0,0,0,0,0,0,0,0,0,0,0,0,0,0,0,0,0,0,0,0,0,0,0,0,0,0,0,0,0,0,0,0,0,0,0,0,0,0,0,0,0,0,0,0,0"/>
                    </v:shape>
                    <v:shape id="AutoShape 133" o:spid="_x0000_s1054" style="position:absolute;left:6096;top:3492;width:23314;height:16445;visibility:visible;mso-wrap-style:square;v-text-anchor:top" coordsize="6132,3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" path="m,2522r1953,l2045,2443r88,-478l2222,1212r89,-739l2400,19,2489,r88,408l2666,1087r89,718l2844,2321r89,201l6132,2522m1243,3588r540,e" filled="f" strokecolor="red" strokeweight=".12pt">
                      <v:path arrowok="t" o:connecttype="custom" o:connectlocs="0,-1001940;742549,-1001940;777528,-1038149;810987,-1257237;844825,-1602370;878664,-1941087;912503,-2149175;946341,-2157883;979800,-1970879;1013638,-1659663;1047477,-1330572;1081316,-1094067;1115154,-1001940;2331444,-1001940;472600,-513345;677913,-513345" o:connectangles="0,0,0,0,0,0,0,0,0,0,0,0,0,0,0,0"/>
                    </v:shape>
                    <v:shape id="Text Box 136" o:spid="_x0000_s1055" type="#_x0000_t202" style="position:absolute;left:1333;top:2413;width:1532;height:1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" filled="f" stroked="f">
                      <v:textbox inset="0,0,0,0">
                        <w:txbxContent>
                          <w:p w14:paraId="1F3E2D34"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20</w:t>
                            </w:r>
                          </w:p>
                        </w:txbxContent>
                      </v:textbox>
                    </v:shape>
                    <v:shape id="Text Box 137" o:spid="_x0000_s1056" type="#_x0000_t202" style="position:absolute;left:1206;top:5524;width:1532;height:1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" filled="f" stroked="f">
                      <v:textbox inset="0,0,0,0">
                        <w:txbxContent>
                          <w:p w14:paraId="2F58E48E"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5</w:t>
                            </w:r>
                          </w:p>
                        </w:txbxContent>
                      </v:textbox>
                    </v:shape>
                    <v:shape id="Text Box 138" o:spid="_x0000_s1057" type="#_x0000_t202" style="position:absolute;left:1079;top:8636;width:1909;height:1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" filled="f" stroked="f">
                      <v:textbox inset="0,0,0,0">
                        <w:txbxContent>
                          <w:p w14:paraId="0044EC10"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w:t>
                            </w:r>
                          </w:p>
                        </w:txbxContent>
                      </v:textbox>
                    </v:shape>
                    <v:shape id="Text Box 139" o:spid="_x0000_s1058" type="#_x0000_t202" style="position:absolute;left:1347;top:11620;width:1312;height:1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" filled="f" stroked="f">
                      <v:textbox inset="0,0,0,0">
                        <w:txbxContent>
                          <w:p w14:paraId="6F20D86F"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5</w:t>
                            </w:r>
                          </w:p>
                        </w:txbxContent>
                      </v:textbox>
                    </v:shape>
                    <v:shape id="Text Box 141" o:spid="_x0000_s1059" type="#_x0000_t202" style="position:absolute;left:7366;top:15621;width:1832;height:1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" filled="f" stroked="f">
                      <v:textbox inset="0,0,0,0">
                        <w:txbxContent>
                          <w:p w14:paraId="5A1C0420"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1</w:t>
                            </w:r>
                          </w:p>
                        </w:txbxContent>
                      </v:textbox>
                    </v:shape>
                    <v:shape id="Text Box 142" o:spid="_x0000_s1060" type="#_x0000_t202" style="position:absolute;left:12509;top:15621;width:2487;height:1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" filled="f" stroked="f">
                      <v:textbox inset="0,0,0,0">
                        <w:txbxContent>
                          <w:p w14:paraId="7FD713C4"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w:t>
                            </w:r>
                          </w:p>
                        </w:txbxContent>
                      </v:textbox>
                    </v:shape>
                    <v:shape id="Text Box 143" o:spid="_x0000_s1061" type="#_x0000_t202" style="position:absolute;left:16778;top:15621;width:3103;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" filled="f" stroked="f">
                      <v:textbox inset="0,0,0,0">
                        <w:txbxContent>
                          <w:p w14:paraId="791E45BA"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0</w:t>
                            </w:r>
                          </w:p>
                        </w:txbxContent>
                      </v:textbox>
                    </v:shape>
                    <v:shape id="Text Box 144" o:spid="_x0000_s1062" type="#_x0000_t202" style="position:absolute;left:22141;top:15621;width:3378;height:1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" filled="f" stroked="f">
                      <v:textbox inset="0,0,0,0">
                        <w:txbxContent>
                          <w:p w14:paraId="1965F6C5"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00</w:t>
                            </w:r>
                          </w:p>
                        </w:txbxContent>
                      </v:textbox>
                    </v:shape>
                    <v:shape id="Text Box 145" o:spid="_x0000_s1063" type="#_x0000_t202" style="position:absolute;left:26421;top:15621;width:4631;height:1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" filled="f" stroked="f">
                      <v:textbox inset="0,0,0,0">
                        <w:txbxContent>
                          <w:p w14:paraId="77B8A354" w14:textId="77777777" w:rsidR="001A01BB" w:rsidRPr="009D1EB3" w:rsidRDefault="001A01BB" w:rsidP="001A01BB">
                            <w:pPr>
                              <w:spacing w:line="161" w:lineRule="exact"/>
                              <w:jc w:val="center"/>
                              <w:rPr>
                                <w:rFonts w:ascii="Arial MT"/>
                                <w:sz w:val="16"/>
                                <w:szCs w:val="16"/>
                              </w:rPr>
                            </w:pPr>
                            <w:r w:rsidRPr="009D1EB3">
                              <w:rPr>
                                <w:rFonts w:ascii="Arial MT"/>
                                <w:w w:val="105"/>
                                <w:sz w:val="16"/>
                                <w:szCs w:val="16"/>
                              </w:rPr>
                              <w:t>10000</w:t>
                            </w:r>
                          </w:p>
                        </w:txbxContent>
                      </v:textbox>
                    </v:shape>
                    <v:shape id="Text Box 98" o:spid="_x0000_s1064" type="#_x0000_t202" style="position:absolute;left:7516;top:-759;width:18525;height:2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" filled="f" stroked="f">
                      <v:textbox inset="0,1mm,0,0">
                        <w:txbxContent>
                          <w:p w14:paraId="015EBD76" w14:textId="77777777" w:rsidR="001A01BB" w:rsidRPr="00A11543" w:rsidRDefault="001A01BB" w:rsidP="001A01BB">
                            <w:pPr>
                              <w:spacing w:line="276" w:lineRule="auto"/>
                              <w:jc w:val="center"/>
                              <w:rPr>
                                <w:sz w:val="20"/>
                                <w:szCs w:val="20"/>
                              </w:rPr>
                            </w:pPr>
                            <w:r w:rsidRPr="00A11543">
                              <w:rPr>
                                <w:sz w:val="20"/>
                                <w:szCs w:val="20"/>
                              </w:rPr>
                              <w:t>Size</w:t>
                            </w:r>
                            <w:r w:rsidRPr="00A11543">
                              <w:rPr>
                                <w:spacing w:val="10"/>
                                <w:sz w:val="20"/>
                                <w:szCs w:val="20"/>
                              </w:rPr>
                              <w:t xml:space="preserve"> </w:t>
                            </w:r>
                            <w:r w:rsidRPr="00A11543">
                              <w:rPr>
                                <w:sz w:val="20"/>
                                <w:szCs w:val="20"/>
                              </w:rPr>
                              <w:t>Distribution</w:t>
                            </w:r>
                            <w:r w:rsidRPr="00A11543">
                              <w:rPr>
                                <w:spacing w:val="10"/>
                                <w:sz w:val="20"/>
                                <w:szCs w:val="20"/>
                              </w:rPr>
                              <w:t xml:space="preserve"> </w:t>
                            </w:r>
                            <w:r w:rsidRPr="00A11543">
                              <w:rPr>
                                <w:sz w:val="20"/>
                                <w:szCs w:val="20"/>
                              </w:rPr>
                              <w:t>by</w:t>
                            </w:r>
                            <w:r w:rsidRPr="00A11543">
                              <w:rPr>
                                <w:spacing w:val="8"/>
                                <w:sz w:val="20"/>
                                <w:szCs w:val="20"/>
                              </w:rPr>
                              <w:t xml:space="preserve"> </w:t>
                            </w:r>
                            <w:r w:rsidRPr="00A11543">
                              <w:rPr>
                                <w:sz w:val="20"/>
                                <w:szCs w:val="20"/>
                              </w:rPr>
                              <w:t>Intensity</w:t>
                            </w:r>
                          </w:p>
                        </w:txbxContent>
                      </v:textbox>
                    </v:shape>
                    <v:shape id="Text Box 8" o:spid="_x0000_s1065" type="#_x0000_t202" style="position:absolute;left:-683;top:1812;width:1889;height:13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" filled="f" stroked="f">
                      <v:textbox style="layout-flow:vertical;mso-layout-flow-alt:bottom-to-top" inset="0,0,0,0">
                        <w:txbxContent>
                          <w:p w14:paraId="2A9719BB" w14:textId="77777777" w:rsidR="001A01BB" w:rsidRPr="00A11543" w:rsidRDefault="001A01BB" w:rsidP="001A01BB">
                            <w:pPr>
                              <w:spacing w:line="240" w:lineRule="auto"/>
                              <w:ind w:left="20"/>
                              <w:rPr>
                                <w:sz w:val="20"/>
                                <w:szCs w:val="20"/>
                              </w:rPr>
                            </w:pPr>
                            <w:r w:rsidRPr="00A11543">
                              <w:rPr>
                                <w:sz w:val="20"/>
                                <w:szCs w:val="20"/>
                              </w:rPr>
                              <w:t>Intensity</w:t>
                            </w:r>
                            <w:r w:rsidRPr="00A11543">
                              <w:rPr>
                                <w:spacing w:val="13"/>
                                <w:sz w:val="20"/>
                                <w:szCs w:val="20"/>
                              </w:rPr>
                              <w:t xml:space="preserve"> </w:t>
                            </w:r>
                            <w:r w:rsidRPr="00A11543">
                              <w:rPr>
                                <w:sz w:val="20"/>
                                <w:szCs w:val="20"/>
                              </w:rPr>
                              <w:t>(Percent)</w:t>
                            </w:r>
                          </w:p>
                        </w:txbxContent>
                      </v:textbox>
                    </v:shape>
                    <v:shape id="Text Box 103" o:spid="_x0000_s1066" type="#_x0000_t202" style="position:absolute;left:1459;top:13817;width:1200;height:1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" filled="f" stroked="f">
                      <v:textbox inset="0,0,0,0">
                        <w:txbxContent>
                          <w:p w14:paraId="01C2E7D1"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0</w:t>
                            </w:r>
                          </w:p>
                        </w:txbxContent>
                      </v:textbox>
                    </v:shape>
                    <v:shape id="Text Box 110" o:spid="_x0000_s1067" type="#_x0000_t202" style="position:absolute;left:10350;top:18697;width:12192;height:1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" filled="f" stroked="f">
                      <v:textbox inset="0,0,0,0">
                        <w:txbxContent>
                          <w:p w14:paraId="2D43E37A" w14:textId="77777777" w:rsidR="001A01BB" w:rsidRPr="009D1EB3" w:rsidRDefault="001A01BB" w:rsidP="001A01BB">
                            <w:pPr>
                              <w:spacing w:before="31" w:line="240" w:lineRule="auto"/>
                              <w:jc w:val="center"/>
                              <w:rPr>
                                <w:sz w:val="16"/>
                                <w:szCs w:val="16"/>
                                <w14:textOutline w14:w="9525" w14:cap="rnd" w14:cmpd="sng" w14:algn="ctr">
                                  <w14:noFill/>
                                  <w14:prstDash w14:val="solid"/>
                                  <w14:bevel/>
                                </w14:textOutline>
                              </w:rPr>
                            </w:pPr>
                            <w:r w:rsidRPr="009D1EB3">
                              <w:rPr>
                                <w:spacing w:val="-1"/>
                                <w:w w:val="105"/>
                                <w:sz w:val="16"/>
                                <w:szCs w:val="16"/>
                                <w14:textOutline w14:w="9525" w14:cap="rnd" w14:cmpd="sng" w14:algn="ctr">
                                  <w14:noFill/>
                                  <w14:prstDash w14:val="solid"/>
                                  <w14:bevel/>
                                </w14:textOutline>
                              </w:rPr>
                              <w:t>Record</w:t>
                            </w:r>
                            <w:r w:rsidRPr="009D1EB3">
                              <w:rPr>
                                <w:spacing w:val="-11"/>
                                <w:w w:val="105"/>
                                <w:sz w:val="16"/>
                                <w:szCs w:val="16"/>
                                <w14:textOutline w14:w="9525" w14:cap="rnd" w14:cmpd="sng" w14:algn="ctr">
                                  <w14:noFill/>
                                  <w14:prstDash w14:val="solid"/>
                                  <w14:bevel/>
                                </w14:textOutline>
                              </w:rPr>
                              <w:t xml:space="preserve"> </w:t>
                            </w:r>
                            <w:r w:rsidRPr="009D1EB3">
                              <w:rPr>
                                <w:spacing w:val="-1"/>
                                <w:w w:val="105"/>
                                <w:sz w:val="16"/>
                                <w:szCs w:val="16"/>
                                <w14:textOutline w14:w="9525" w14:cap="rnd" w14:cmpd="sng" w14:algn="ctr">
                                  <w14:noFill/>
                                  <w14:prstDash w14:val="solid"/>
                                  <w14:bevel/>
                                </w14:textOutline>
                              </w:rPr>
                              <w:t>20:</w:t>
                            </w:r>
                            <w:r w:rsidRPr="009D1EB3">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9D1EB3">
                              <w:rPr>
                                <w:w w:val="105"/>
                                <w:sz w:val="16"/>
                                <w:szCs w:val="16"/>
                                <w14:textOutline w14:w="9525" w14:cap="rnd" w14:cmpd="sng" w14:algn="ctr">
                                  <w14:noFill/>
                                  <w14:prstDash w14:val="solid"/>
                                  <w14:bevel/>
                                </w14:textOutline>
                              </w:rPr>
                              <w:t>verage</w:t>
                            </w:r>
                            <w:r w:rsidRPr="009D1EB3">
                              <w:rPr>
                                <w:spacing w:val="-10"/>
                                <w:w w:val="105"/>
                                <w:sz w:val="16"/>
                                <w:szCs w:val="16"/>
                                <w14:textOutline w14:w="9525" w14:cap="rnd" w14:cmpd="sng" w14:algn="ctr">
                                  <w14:noFill/>
                                  <w14:prstDash w14:val="solid"/>
                                  <w14:bevel/>
                                </w14:textOutline>
                              </w:rPr>
                              <w:t xml:space="preserve"> </w:t>
                            </w:r>
                            <w:r w:rsidRPr="009D1EB3">
                              <w:rPr>
                                <w:w w:val="105"/>
                                <w:sz w:val="16"/>
                                <w:szCs w:val="16"/>
                                <w14:textOutline w14:w="9525" w14:cap="rnd" w14:cmpd="sng" w14:algn="ctr">
                                  <w14:noFill/>
                                  <w14:prstDash w14:val="solid"/>
                                  <w14:bevel/>
                                </w14:textOutline>
                              </w:rPr>
                              <w:t>15.</w:t>
                            </w:r>
                          </w:p>
                        </w:txbxContent>
                      </v:textbox>
                    </v:shape>
                    <v:shape id="Text Box 104" o:spid="_x0000_s1068" type="#_x0000_t202" style="position:absolute;left:25965;top:18144;width:2910;height:2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" filled="f" stroked="f">
                      <v:textbox inset="0,0,0,0">
                        <w:txbxContent>
                          <w:p w14:paraId="207A9767" w14:textId="77777777" w:rsidR="001A01BB" w:rsidRPr="00A838E8" w:rsidRDefault="001A01BB" w:rsidP="001A01BB">
                            <w:pPr>
                              <w:spacing w:line="276" w:lineRule="auto"/>
                              <w:rPr>
                                <w:b/>
                                <w:bCs/>
                                <w:sz w:val="24"/>
                              </w:rPr>
                            </w:pPr>
                            <w:r w:rsidRPr="00A838E8">
                              <w:rPr>
                                <w:b/>
                                <w:bCs/>
                                <w:w w:val="102"/>
                                <w:sz w:val="24"/>
                              </w:rPr>
                              <w:t>F2</w:t>
                            </w:r>
                          </w:p>
                        </w:txbxContent>
                      </v:textbox>
                    </v:shape>
                    <v:shape id="Text Box 109" o:spid="_x0000_s1069" type="#_x0000_t202" style="position:absolute;left:12323;top:16890;width:776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" filled="f" stroked="f">
                      <v:textbox inset="0,0,0,0">
                        <w:txbxContent>
                          <w:p w14:paraId="1A0F159C" w14:textId="77777777" w:rsidR="001A01BB" w:rsidRPr="00A11543" w:rsidRDefault="001A01BB" w:rsidP="001A01BB">
                            <w:pPr>
                              <w:spacing w:line="276" w:lineRule="auto"/>
                              <w:rPr>
                                <w:sz w:val="20"/>
                                <w:szCs w:val="20"/>
                              </w:rPr>
                            </w:pPr>
                            <w:r w:rsidRPr="00A11543">
                              <w:rPr>
                                <w:spacing w:val="-1"/>
                                <w:w w:val="105"/>
                                <w:sz w:val="20"/>
                                <w:szCs w:val="20"/>
                              </w:rPr>
                              <w:t>Size</w:t>
                            </w:r>
                            <w:r w:rsidRPr="00A11543">
                              <w:rPr>
                                <w:spacing w:val="-11"/>
                                <w:w w:val="105"/>
                                <w:sz w:val="20"/>
                                <w:szCs w:val="20"/>
                              </w:rPr>
                              <w:t xml:space="preserve"> </w:t>
                            </w:r>
                            <w:r w:rsidRPr="00A11543">
                              <w:rPr>
                                <w:spacing w:val="-1"/>
                                <w:w w:val="105"/>
                                <w:sz w:val="20"/>
                                <w:szCs w:val="20"/>
                              </w:rPr>
                              <w:t>(d.nm)</w:t>
                            </w:r>
                          </w:p>
                        </w:txbxContent>
                      </v:textbox>
                    </v:shape>
                    <v:shape id="Text Box 103" o:spid="_x0000_s1070" type="#_x0000_t202" style="position:absolute;left:2439;top:15760;width:2875;height:1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" filled="f" stroked="f">
                      <v:textbox inset="0,0,0,0">
                        <w:txbxContent>
                          <w:p w14:paraId="4FBCD2EE" w14:textId="77777777" w:rsidR="001A01BB" w:rsidRPr="009D1EB3" w:rsidRDefault="001A01BB" w:rsidP="001A01BB">
                            <w:pPr>
                              <w:spacing w:line="161" w:lineRule="exact"/>
                              <w:jc w:val="center"/>
                              <w:rPr>
                                <w:rFonts w:ascii="Arial MT"/>
                                <w:sz w:val="16"/>
                                <w:szCs w:val="16"/>
                              </w:rPr>
                            </w:pPr>
                            <w:r w:rsidRPr="009D1EB3">
                              <w:rPr>
                                <w:rFonts w:ascii="Arial MT"/>
                                <w:w w:val="102"/>
                                <w:sz w:val="16"/>
                                <w:szCs w:val="16"/>
                              </w:rPr>
                              <w:t>0.1</w:t>
                            </w:r>
                          </w:p>
                        </w:txbxContent>
                      </v:textbox>
                    </v:shape>
                  </v:group>
                </v:group>
                <v:group id="Group 20" o:spid="_x0000_s1071" style="position:absolute;left:29146;top:21272;width:27877;height:18796" coordsize="2819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">
                  <v:shape id="docshape8" o:spid="_x0000_s1072" style="position:absolute;width:28194;height:18288;visibility:visible;mso-wrap-style:square;v-text-anchor:top" coordsize="8835,4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" path="m,l8835,r,4752l,4752,,,15,e" filled="f" strokeweight=".12pt">
                    <v:path arrowok="t" o:connecttype="custom" o:connectlocs="0,-2156691;2819400,-2156691;2819400,-327891;0,-327891;0,-2156691;4787,-2156691" o:connectangles="0,0,0,0,0,0"/>
                  </v:shape>
                  <v:group id="Group 19" o:spid="_x0000_s1073" style="position:absolute;left:1016;top:113;width:26670;height:17724" coordorigin="-150,-310" coordsize="31516,205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">
                    <v:shape id="docshape5" o:spid="_x0000_s1074" style="position:absolute;left:3111;top:2603;width:26574;height:12132;visibility:visible;mso-wrap-style:square;v-text-anchor:top" coordsize="696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" path="m,2011r6963,m,1351r6963,m,677r6963,m,l6963,m1397,r,2686m2792,r,2686m4172,r,2686m5566,r,2686m6963,r,2686e" filled="f" strokeweight=".2645mm">
                      <v:stroke dashstyle="longDash"/>
                      <v:path arrowok="t" o:connecttype="custom" o:connectlocs="0,-1298981;2657407,-1298981;0,-1597078;2657407,-1597078;0,-1901498;2657407,-1901498;0,-2207274;2657407,-2207274;533161,-2207274;533161,-994109;1065558,-2207274;1065558,-994109;1592231,-2207274;1592231,-994109;2124246,-2207274;2124246,-994109;2657407,-2207274;2657407,-994109" o:connectangles="0,0,0,0,0,0,0,0,0,0,0,0,0,0,0,0,0,0"/>
                    </v:shape>
                    <v:shape id="docshape6" o:spid="_x0000_s1075" style="position:absolute;left:3048;top:2603;width:26684;height:12339;visibility:visible;mso-wrap-style:square;v-text-anchor:top" coordsize="6992,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" path="m28,r,2686m,2686r74,m,2355r74,m,2011r74,m,1680r74,m,1351r74,m,1006r74,m,677r74,m,331r74,m,l74,m28,2686r6963,m28,2655r,76m448,2671r,44m688,2671r,44m868,2671r,44m1005,2671r,44m1108,2671r,44m1200,2671r,44m1288,2671r,44m1365,2671r,44m1425,2655r,76m1845,2671r,44m2085,2671r,44m2265,2671r,44m2400,2671r,44m2505,2671r,44m2594,2671r,44m2685,2671r,44m2745,2671r,44m2820,2655r,76m3240,2671r,44m3480,2671r,44m3645,2671r,44m3780,2671r,44m3900,2671r,44m3991,2671r,44m4065,2671r,44m4140,2671r,44m4200,2655r,76m4620,2671r,44m4874,2671r,44m5040,2671r,44m5174,2671r,44m5294,2671r,44m5385,2671r,44m5460,2671r,44m5534,2671r,44m5594,2655r,76m6014,2671r,44m6254,2671r,44m6434,2671r,44m6571,2671r,44m6674,2671r,44m6780,2671r,44m6854,2671r,44m6931,2671r,44m6991,2655r,76e" filled="f" strokeweight=".12pt">
                      <v:path arrowok="t" o:connecttype="custom" o:connectlocs="10686,-994109;28242,-994109;28242,-1143609;28242,-1298981;28242,-1448482;28242,-1597079;28242,-1752902;28242,-1901499;28242,-2057774;28242,-2207275;2668093,-994109;10686,-973784;170978,-981011;262573,-981011;331269,-981011;383555,-981011;422865,-981011;457976,-981011;491561,-981011;520948,-981011;543847,-973784;704138,-981011;795734,-981011;864430,-981011;915953,-981011;956025,-981011;989992,-981011;1024722,-981011;1047621,-981011;1076244,-973784;1236536,-981011;1328131,-981011;1391103,-981011;1442625,-981011;1488423,-981011;1523153,-981011;1551395,-981011;1580018,-981011;1602917,-973784;1763209,-981011;1860147,-981011;1923500,-981011;1974641,-981011;2020439,-981011;2055168,-981011;2083792,-981011;2112034,-981011;2134933,-973784;2295224,-981011;2386820,-981011;2455516,-981011;2507802,-981011;2547111,-981011;2587566,-981011;2615808,-981011;2645195,-981011;2668093,-973784" o:connectangles="0,0,0,0,0,0,0,0,0,0,0,0,0,0,0,0,0,0,0,0,0,0,0,0,0,0,0,0,0,0,0,0,0,0,0,0,0,0,0,0,0,0,0,0,0,0,0,0,0,0,0,0,0,0,0,0,0"/>
                    </v:shape>
                    <v:shape id="docshape7" o:spid="_x0000_s1076" style="position:absolute;left:6350;top:2921;width:23402;height:16661;visibility:visible;mso-wrap-style:square;v-text-anchor:top" coordsize="6132,3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" path="m,2623r1865,l1953,2438r92,-600l2133,1025r89,-703l2311,r89,161l2489,730r88,763l2666,2174r89,387l2844,2623r3288,m1243,3689r540,e" filled="f" strokecolor="red" strokeweight=".12pt">
                      <v:path arrowok="t" o:connecttype="custom" o:connectlocs="0,-987786;711772,-987786;745356,-1071343;780468,-1342341;814053,-1709543;848019,-2027061;881986,-2172497;915953,-2099779;949919,-1842783;983504,-1498165;1017471,-1190582;1051437,-1015789;1085404,-987786;2340259,-987786;474387,-506314;680476,-506314" o:connectangles="0,0,0,0,0,0,0,0,0,0,0,0,0,0,0,0"/>
                    </v:shape>
                    <v:shape id="docshape10" o:spid="_x0000_s1077" type="#_x0000_t202" style="position:absolute;left:1460;top:2349;width:1767;height:1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" filled="f" stroked="f">
                      <v:textbox inset="0,0,0,0">
                        <w:txbxContent>
                          <w:p w14:paraId="19F4E112" w14:textId="77777777" w:rsidR="001A01BB" w:rsidRDefault="001A01BB" w:rsidP="001A01BB">
                            <w:pPr>
                              <w:spacing w:line="161" w:lineRule="exact"/>
                              <w:jc w:val="center"/>
                              <w:rPr>
                                <w:rFonts w:ascii="Arial MT"/>
                                <w:sz w:val="16"/>
                              </w:rPr>
                            </w:pPr>
                            <w:r>
                              <w:rPr>
                                <w:rFonts w:ascii="Arial MT"/>
                                <w:spacing w:val="-5"/>
                                <w:sz w:val="16"/>
                              </w:rPr>
                              <w:t>20</w:t>
                            </w:r>
                          </w:p>
                        </w:txbxContent>
                      </v:textbox>
                    </v:shape>
                    <v:shape id="docshape11" o:spid="_x0000_s1078" type="#_x0000_t202" style="position:absolute;left:1524;top:5397;width:1702;height:1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" filled="f" stroked="f">
                      <v:textbox inset="0,0,0,0">
                        <w:txbxContent>
                          <w:p w14:paraId="626B4136" w14:textId="77777777" w:rsidR="001A01BB" w:rsidRDefault="001A01BB" w:rsidP="001A01BB">
                            <w:pPr>
                              <w:spacing w:line="161" w:lineRule="exact"/>
                              <w:jc w:val="center"/>
                              <w:rPr>
                                <w:rFonts w:ascii="Arial MT"/>
                                <w:sz w:val="16"/>
                              </w:rPr>
                            </w:pPr>
                            <w:r>
                              <w:rPr>
                                <w:rFonts w:ascii="Arial MT"/>
                                <w:spacing w:val="-5"/>
                                <w:sz w:val="16"/>
                              </w:rPr>
                              <w:t>15</w:t>
                            </w:r>
                          </w:p>
                        </w:txbxContent>
                      </v:textbox>
                    </v:shape>
                    <v:shape id="docshape12" o:spid="_x0000_s1079" type="#_x0000_t202" style="position:absolute;left:1587;top:8445;width:1637;height:1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" filled="f" stroked="f">
                      <v:textbox inset="0,0,0,0">
                        <w:txbxContent>
                          <w:p w14:paraId="47B18E02" w14:textId="77777777" w:rsidR="001A01BB" w:rsidRDefault="001A01BB" w:rsidP="001A01BB">
                            <w:pPr>
                              <w:spacing w:line="161" w:lineRule="exact"/>
                              <w:jc w:val="center"/>
                              <w:rPr>
                                <w:rFonts w:ascii="Arial MT"/>
                                <w:sz w:val="16"/>
                              </w:rPr>
                            </w:pPr>
                            <w:r>
                              <w:rPr>
                                <w:rFonts w:ascii="Arial MT"/>
                                <w:spacing w:val="-5"/>
                                <w:sz w:val="16"/>
                              </w:rPr>
                              <w:t>10</w:t>
                            </w:r>
                          </w:p>
                        </w:txbxContent>
                      </v:textbox>
                    </v:shape>
                    <v:shape id="docshape13" o:spid="_x0000_s1080" type="#_x0000_t202" style="position:absolute;left:1714;top:11430;width:1546;height:1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" filled="f" stroked="f">
                      <v:textbox inset="0,0,0,0">
                        <w:txbxContent>
                          <w:p w14:paraId="01A1B0F5" w14:textId="77777777" w:rsidR="001A01BB" w:rsidRDefault="001A01BB" w:rsidP="001A01BB">
                            <w:pPr>
                              <w:spacing w:line="161" w:lineRule="exact"/>
                              <w:jc w:val="center"/>
                              <w:rPr>
                                <w:rFonts w:ascii="Arial MT"/>
                                <w:sz w:val="16"/>
                              </w:rPr>
                            </w:pPr>
                            <w:r>
                              <w:rPr>
                                <w:rFonts w:ascii="Arial MT"/>
                                <w:w w:val="102"/>
                                <w:sz w:val="16"/>
                              </w:rPr>
                              <w:t>5</w:t>
                            </w:r>
                          </w:p>
                        </w:txbxContent>
                      </v:textbox>
                    </v:shape>
                    <v:shape id="docshape14" o:spid="_x0000_s1081" type="#_x0000_t202" style="position:absolute;left:2222;top:14478;width:1179;height:1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" filled="f" stroked="f">
                      <v:textbox inset="0,0,0,0">
                        <w:txbxContent>
                          <w:p w14:paraId="330E4C65" w14:textId="77777777" w:rsidR="001A01BB" w:rsidRDefault="001A01BB" w:rsidP="001A01BB">
                            <w:pPr>
                              <w:spacing w:line="161" w:lineRule="exact"/>
                              <w:rPr>
                                <w:rFonts w:ascii="Arial MT"/>
                                <w:sz w:val="16"/>
                              </w:rPr>
                            </w:pPr>
                            <w:r>
                              <w:rPr>
                                <w:rFonts w:ascii="Arial MT"/>
                                <w:w w:val="102"/>
                                <w:sz w:val="16"/>
                              </w:rPr>
                              <w:t>0</w:t>
                            </w:r>
                          </w:p>
                        </w:txbxContent>
                      </v:textbox>
                    </v:shape>
                    <v:shape id="docshape15" o:spid="_x0000_s1082" type="#_x0000_t202" style="position:absolute;left:7493;top:15367;width:1797;height:1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" filled="f" stroked="f">
                      <v:textbox inset="0,0,0,0">
                        <w:txbxContent>
                          <w:p w14:paraId="46958AAB" w14:textId="77777777" w:rsidR="001A01BB" w:rsidRDefault="001A01BB" w:rsidP="001A01BB">
                            <w:pPr>
                              <w:spacing w:line="161" w:lineRule="exact"/>
                              <w:jc w:val="center"/>
                              <w:rPr>
                                <w:rFonts w:ascii="Arial MT"/>
                                <w:sz w:val="16"/>
                              </w:rPr>
                            </w:pPr>
                            <w:r>
                              <w:rPr>
                                <w:rFonts w:ascii="Arial MT"/>
                                <w:w w:val="102"/>
                                <w:sz w:val="16"/>
                              </w:rPr>
                              <w:t>1</w:t>
                            </w:r>
                          </w:p>
                        </w:txbxContent>
                      </v:textbox>
                    </v:shape>
                    <v:shape id="docshape16" o:spid="_x0000_s1083" type="#_x0000_t202" style="position:absolute;left:12827;top:15367;width:1976;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" filled="f" stroked="f">
                      <v:textbox inset="0,0,0,0">
                        <w:txbxContent>
                          <w:p w14:paraId="71F5AE81" w14:textId="77777777" w:rsidR="001A01BB" w:rsidRDefault="001A01BB" w:rsidP="001A01BB">
                            <w:pPr>
                              <w:spacing w:line="161" w:lineRule="exact"/>
                              <w:jc w:val="center"/>
                              <w:rPr>
                                <w:rFonts w:ascii="Arial MT"/>
                                <w:sz w:val="16"/>
                              </w:rPr>
                            </w:pPr>
                            <w:r>
                              <w:rPr>
                                <w:rFonts w:ascii="Arial MT"/>
                                <w:spacing w:val="-5"/>
                                <w:sz w:val="16"/>
                              </w:rPr>
                              <w:t>10</w:t>
                            </w:r>
                          </w:p>
                        </w:txbxContent>
                      </v:textbox>
                    </v:shape>
                    <v:shape id="docshape17" o:spid="_x0000_s1084" type="#_x0000_t202" style="position:absolute;left:17907;top:15367;width:2660;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" filled="f" stroked="f">
                      <v:textbox inset="0,0,0,0">
                        <w:txbxContent>
                          <w:p w14:paraId="79346E11" w14:textId="77777777" w:rsidR="001A01BB" w:rsidRDefault="001A01BB" w:rsidP="001A01BB">
                            <w:pPr>
                              <w:spacing w:line="161" w:lineRule="exact"/>
                              <w:jc w:val="center"/>
                              <w:rPr>
                                <w:rFonts w:ascii="Arial MT"/>
                                <w:sz w:val="16"/>
                              </w:rPr>
                            </w:pPr>
                            <w:r>
                              <w:rPr>
                                <w:rFonts w:ascii="Arial MT"/>
                                <w:spacing w:val="-5"/>
                                <w:sz w:val="16"/>
                              </w:rPr>
                              <w:t>100</w:t>
                            </w:r>
                          </w:p>
                        </w:txbxContent>
                      </v:textbox>
                    </v:shape>
                    <v:shape id="docshape18" o:spid="_x0000_s1085" type="#_x0000_t202" style="position:absolute;left:23177;top:15367;width:2584;height: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" filled="f" stroked="f">
                      <v:textbox inset="0,0,0,0">
                        <w:txbxContent>
                          <w:p w14:paraId="6B6F6EE5" w14:textId="77777777" w:rsidR="001A01BB" w:rsidRDefault="001A01BB" w:rsidP="001A01BB">
                            <w:pPr>
                              <w:spacing w:line="161" w:lineRule="exact"/>
                              <w:jc w:val="center"/>
                              <w:rPr>
                                <w:rFonts w:ascii="Arial MT"/>
                                <w:sz w:val="16"/>
                              </w:rPr>
                            </w:pPr>
                            <w:r>
                              <w:rPr>
                                <w:rFonts w:ascii="Arial MT"/>
                                <w:spacing w:val="-4"/>
                                <w:sz w:val="16"/>
                              </w:rPr>
                              <w:t>1000</w:t>
                            </w:r>
                          </w:p>
                        </w:txbxContent>
                      </v:textbox>
                    </v:shape>
                    <v:shape id="docshape19" o:spid="_x0000_s1086" type="#_x0000_t202" style="position:absolute;left:27649;top:15367;width:3717;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" filled="f" stroked="f">
                      <v:textbox inset="0,0,0,0">
                        <w:txbxContent>
                          <w:p w14:paraId="2CFE369C" w14:textId="77777777" w:rsidR="001A01BB" w:rsidRDefault="001A01BB" w:rsidP="001A01BB">
                            <w:pPr>
                              <w:spacing w:line="161" w:lineRule="exact"/>
                              <w:jc w:val="center"/>
                              <w:rPr>
                                <w:rFonts w:ascii="Arial MT"/>
                                <w:sz w:val="16"/>
                              </w:rPr>
                            </w:pPr>
                            <w:r>
                              <w:rPr>
                                <w:rFonts w:ascii="Arial MT"/>
                                <w:spacing w:val="-2"/>
                                <w:sz w:val="16"/>
                              </w:rPr>
                              <w:t>10000</w:t>
                            </w:r>
                          </w:p>
                        </w:txbxContent>
                      </v:textbox>
                    </v:shape>
                    <v:shape id="Text Box 98" o:spid="_x0000_s1087" type="#_x0000_t202" style="position:absolute;left:6705;top:-310;width:18831;height:2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" filled="f" stroked="f">
                      <v:textbox inset="0,1mm,0,0">
                        <w:txbxContent>
                          <w:p w14:paraId="2F81DC69" w14:textId="77777777" w:rsidR="001A01BB" w:rsidRPr="006F76FE" w:rsidRDefault="001A01BB" w:rsidP="001A01BB">
                            <w:pPr>
                              <w:spacing w:line="276" w:lineRule="auto"/>
                              <w:jc w:val="center"/>
                              <w:rPr>
                                <w:sz w:val="20"/>
                                <w:szCs w:val="20"/>
                              </w:rPr>
                            </w:pPr>
                            <w:r w:rsidRPr="006F76FE">
                              <w:rPr>
                                <w:sz w:val="20"/>
                                <w:szCs w:val="20"/>
                              </w:rPr>
                              <w:t>Size</w:t>
                            </w:r>
                            <w:r w:rsidRPr="006F76FE">
                              <w:rPr>
                                <w:spacing w:val="10"/>
                                <w:sz w:val="20"/>
                                <w:szCs w:val="20"/>
                              </w:rPr>
                              <w:t xml:space="preserve"> </w:t>
                            </w:r>
                            <w:r w:rsidRPr="006F76FE">
                              <w:rPr>
                                <w:sz w:val="20"/>
                                <w:szCs w:val="20"/>
                              </w:rPr>
                              <w:t>Distribution</w:t>
                            </w:r>
                            <w:r w:rsidRPr="006F76FE">
                              <w:rPr>
                                <w:spacing w:val="10"/>
                                <w:sz w:val="20"/>
                                <w:szCs w:val="20"/>
                              </w:rPr>
                              <w:t xml:space="preserve"> </w:t>
                            </w:r>
                            <w:r w:rsidRPr="006F76FE">
                              <w:rPr>
                                <w:sz w:val="20"/>
                                <w:szCs w:val="20"/>
                              </w:rPr>
                              <w:t>by</w:t>
                            </w:r>
                            <w:r w:rsidRPr="006F76FE">
                              <w:rPr>
                                <w:spacing w:val="8"/>
                                <w:sz w:val="20"/>
                                <w:szCs w:val="20"/>
                              </w:rPr>
                              <w:t xml:space="preserve"> </w:t>
                            </w:r>
                            <w:r w:rsidRPr="006F76FE">
                              <w:rPr>
                                <w:sz w:val="20"/>
                                <w:szCs w:val="20"/>
                              </w:rPr>
                              <w:t>Intensity</w:t>
                            </w:r>
                          </w:p>
                        </w:txbxContent>
                      </v:textbox>
                    </v:shape>
                    <v:shape id="Text Box 8" o:spid="_x0000_s1088" type="#_x0000_t202" style="position:absolute;left:-150;top:1800;width:1737;height:13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" filled="f" stroked="f">
                      <v:textbox style="layout-flow:vertical;mso-layout-flow-alt:bottom-to-top" inset="0,0,0,0">
                        <w:txbxContent>
                          <w:p w14:paraId="23F1648A" w14:textId="77777777" w:rsidR="001A01BB" w:rsidRPr="006F76FE" w:rsidRDefault="001A01BB" w:rsidP="001A01BB">
                            <w:pPr>
                              <w:spacing w:line="240" w:lineRule="auto"/>
                              <w:ind w:left="20"/>
                              <w:rPr>
                                <w:sz w:val="20"/>
                                <w:szCs w:val="20"/>
                              </w:rPr>
                            </w:pPr>
                            <w:r w:rsidRPr="006F76FE">
                              <w:rPr>
                                <w:sz w:val="20"/>
                                <w:szCs w:val="20"/>
                              </w:rPr>
                              <w:t>Intensity</w:t>
                            </w:r>
                            <w:r w:rsidRPr="006F76FE">
                              <w:rPr>
                                <w:spacing w:val="13"/>
                                <w:sz w:val="20"/>
                                <w:szCs w:val="20"/>
                              </w:rPr>
                              <w:t xml:space="preserve"> </w:t>
                            </w:r>
                            <w:r w:rsidRPr="006F76FE">
                              <w:rPr>
                                <w:sz w:val="20"/>
                                <w:szCs w:val="20"/>
                              </w:rPr>
                              <w:t>(Percent)</w:t>
                            </w:r>
                          </w:p>
                        </w:txbxContent>
                      </v:textbox>
                    </v:shape>
                    <v:shape id="Text Box 103" o:spid="_x0000_s1089" type="#_x0000_t202" style="position:absolute;left:3048;top:15367;width:1738;height: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" filled="f" stroked="f">
                      <v:textbox inset="0,0,0,0">
                        <w:txbxContent>
                          <w:p w14:paraId="7EAAC50A" w14:textId="77777777" w:rsidR="001A01BB" w:rsidRDefault="001A01BB" w:rsidP="001A01BB">
                            <w:pPr>
                              <w:spacing w:line="161" w:lineRule="exact"/>
                              <w:jc w:val="center"/>
                              <w:rPr>
                                <w:rFonts w:ascii="Arial MT"/>
                                <w:sz w:val="16"/>
                              </w:rPr>
                            </w:pPr>
                            <w:r>
                              <w:rPr>
                                <w:rFonts w:ascii="Arial MT"/>
                                <w:w w:val="102"/>
                                <w:sz w:val="16"/>
                              </w:rPr>
                              <w:t>0.1</w:t>
                            </w:r>
                          </w:p>
                        </w:txbxContent>
                      </v:textbox>
                    </v:shape>
                    <v:shape id="Text Box 109" o:spid="_x0000_s1090" type="#_x0000_t202" style="position:absolute;left:12723;top:16573;width:7883;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" filled="f" stroked="f">
                      <v:textbox inset="0,0,0,0">
                        <w:txbxContent>
                          <w:p w14:paraId="785618B3" w14:textId="77777777" w:rsidR="001A01BB" w:rsidRPr="006F76FE" w:rsidRDefault="001A01BB" w:rsidP="001A01BB">
                            <w:pPr>
                              <w:spacing w:line="276" w:lineRule="auto"/>
                              <w:rPr>
                                <w:sz w:val="20"/>
                                <w:szCs w:val="20"/>
                              </w:rPr>
                            </w:pPr>
                            <w:r w:rsidRPr="006F76FE">
                              <w:rPr>
                                <w:spacing w:val="-1"/>
                                <w:w w:val="105"/>
                                <w:sz w:val="20"/>
                                <w:szCs w:val="20"/>
                              </w:rPr>
                              <w:t>Size</w:t>
                            </w:r>
                            <w:r w:rsidRPr="006F76FE">
                              <w:rPr>
                                <w:spacing w:val="-11"/>
                                <w:w w:val="105"/>
                                <w:sz w:val="20"/>
                                <w:szCs w:val="20"/>
                              </w:rPr>
                              <w:t xml:space="preserve"> </w:t>
                            </w:r>
                            <w:r w:rsidRPr="006F76FE">
                              <w:rPr>
                                <w:spacing w:val="-1"/>
                                <w:w w:val="105"/>
                                <w:sz w:val="20"/>
                                <w:szCs w:val="20"/>
                              </w:rPr>
                              <w:t>(d.nm)</w:t>
                            </w:r>
                          </w:p>
                        </w:txbxContent>
                      </v:textbox>
                    </v:shape>
                    <v:shape id="Text Box 110" o:spid="_x0000_s1091" type="#_x0000_t202" style="position:absolute;left:11049;top:18605;width:10541;height:1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" filled="f" stroked="f">
                      <v:textbox inset="0,0,0,0">
                        <w:txbxContent>
                          <w:p w14:paraId="19FE85D6" w14:textId="77777777" w:rsidR="001A01BB" w:rsidRPr="006F76FE" w:rsidRDefault="001A01BB" w:rsidP="001A01BB">
                            <w:pPr>
                              <w:spacing w:before="31" w:line="240" w:lineRule="auto"/>
                              <w:jc w:val="center"/>
                              <w:rPr>
                                <w:sz w:val="16"/>
                                <w:szCs w:val="16"/>
                                <w14:textOutline w14:w="9525" w14:cap="rnd" w14:cmpd="sng" w14:algn="ctr">
                                  <w14:noFill/>
                                  <w14:prstDash w14:val="solid"/>
                                  <w14:bevel/>
                                </w14:textOutline>
                              </w:rPr>
                            </w:pPr>
                            <w:r w:rsidRPr="006F76FE">
                              <w:rPr>
                                <w:spacing w:val="-1"/>
                                <w:w w:val="105"/>
                                <w:sz w:val="16"/>
                                <w:szCs w:val="16"/>
                                <w14:textOutline w14:w="9525" w14:cap="rnd" w14:cmpd="sng" w14:algn="ctr">
                                  <w14:noFill/>
                                  <w14:prstDash w14:val="solid"/>
                                  <w14:bevel/>
                                </w14:textOutline>
                              </w:rPr>
                              <w:t>Record</w:t>
                            </w:r>
                            <w:r w:rsidRPr="006F76FE">
                              <w:rPr>
                                <w:spacing w:val="-11"/>
                                <w:w w:val="105"/>
                                <w:sz w:val="16"/>
                                <w:szCs w:val="16"/>
                                <w14:textOutline w14:w="9525" w14:cap="rnd" w14:cmpd="sng" w14:algn="ctr">
                                  <w14:noFill/>
                                  <w14:prstDash w14:val="solid"/>
                                  <w14:bevel/>
                                </w14:textOutline>
                              </w:rPr>
                              <w:t xml:space="preserve"> 3</w:t>
                            </w:r>
                            <w:r w:rsidRPr="006F76FE">
                              <w:rPr>
                                <w:spacing w:val="-1"/>
                                <w:w w:val="105"/>
                                <w:sz w:val="16"/>
                                <w:szCs w:val="16"/>
                                <w14:textOutline w14:w="9525" w14:cap="rnd" w14:cmpd="sng" w14:algn="ctr">
                                  <w14:noFill/>
                                  <w14:prstDash w14:val="solid"/>
                                  <w14:bevel/>
                                </w14:textOutline>
                              </w:rPr>
                              <w:t>6:</w:t>
                            </w:r>
                            <w:r w:rsidRPr="006F76FE">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6F76FE">
                              <w:rPr>
                                <w:w w:val="105"/>
                                <w:sz w:val="16"/>
                                <w:szCs w:val="16"/>
                                <w14:textOutline w14:w="9525" w14:cap="rnd" w14:cmpd="sng" w14:algn="ctr">
                                  <w14:noFill/>
                                  <w14:prstDash w14:val="solid"/>
                                  <w14:bevel/>
                                </w14:textOutline>
                              </w:rPr>
                              <w:t>verage</w:t>
                            </w:r>
                            <w:r w:rsidRPr="006F76FE">
                              <w:rPr>
                                <w:spacing w:val="-10"/>
                                <w:w w:val="105"/>
                                <w:sz w:val="16"/>
                                <w:szCs w:val="16"/>
                                <w14:textOutline w14:w="9525" w14:cap="rnd" w14:cmpd="sng" w14:algn="ctr">
                                  <w14:noFill/>
                                  <w14:prstDash w14:val="solid"/>
                                  <w14:bevel/>
                                </w14:textOutline>
                              </w:rPr>
                              <w:t xml:space="preserve"> </w:t>
                            </w:r>
                            <w:r w:rsidRPr="006F76FE">
                              <w:rPr>
                                <w:w w:val="105"/>
                                <w:sz w:val="16"/>
                                <w:szCs w:val="16"/>
                                <w14:textOutline w14:w="9525" w14:cap="rnd" w14:cmpd="sng" w14:algn="ctr">
                                  <w14:noFill/>
                                  <w14:prstDash w14:val="solid"/>
                                  <w14:bevel/>
                                </w14:textOutline>
                              </w:rPr>
                              <w:t>19.</w:t>
                            </w:r>
                          </w:p>
                        </w:txbxContent>
                      </v:textbox>
                    </v:shape>
                    <v:shape id="Text Box 104" o:spid="_x0000_s1092" type="#_x0000_t202" style="position:absolute;left:27305;top:17780;width:2686;height:2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" filled="f" stroked="f">
                      <v:textbox inset="0,0,0,0">
                        <w:txbxContent>
                          <w:p w14:paraId="5461317E" w14:textId="77777777" w:rsidR="001A01BB" w:rsidRPr="006F76FE" w:rsidRDefault="001A01BB" w:rsidP="001A01BB">
                            <w:pPr>
                              <w:spacing w:line="276" w:lineRule="auto"/>
                              <w:rPr>
                                <w:b/>
                                <w:bCs/>
                                <w:sz w:val="24"/>
                              </w:rPr>
                            </w:pPr>
                            <w:r w:rsidRPr="006F76FE">
                              <w:rPr>
                                <w:b/>
                                <w:bCs/>
                                <w:w w:val="102"/>
                                <w:sz w:val="24"/>
                              </w:rPr>
                              <w:t>F4</w:t>
                            </w:r>
                          </w:p>
                        </w:txbxContent>
                      </v:textbox>
                    </v:shape>
                  </v:group>
                </v:group>
                <v:group id="Group 23" o:spid="_x0000_s1093" style="position:absolute;top:43053;width:27813;height:18732" coordsize="27813,18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">
                  <v:rect id="Rectangle 22" o:spid="_x0000_s1094" style="position:absolute;width:27813;height:18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" fillcolor="white [3201]" strokecolor="black [3213]" strokeweight=".5pt"/>
                  <v:group id="Group 21" o:spid="_x0000_s1095" style="position:absolute;left:762;top:167;width:26416;height:18098" coordorigin="-460,-175" coordsize="31895,21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">
                    <v:shape id="AutoShape 203" o:spid="_x0000_s1096" style="position:absolute;left:2984;top:2794;width:26774;height:12490;visibility:visible;mso-wrap-style:square;v-text-anchor:top" coordsize="696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" path="m,2011r6963,m,1351r6963,m,677r6963,m,l6963,m1397,r,2686m2792,r,2686m4172,r,2686m5566,r,2686m6963,r,2686e" filled="f" strokeweight=".2645mm">
                      <v:stroke dashstyle="dash"/>
                      <v:path arrowok="t" o:connecttype="custom" o:connectlocs="0,-1336948;2677425,-1336948;0,-1643864;2677425,-1643864;0,-1957292;2677425,-1957292;0,-2272114;2677425,-2272114;537177,-2272114;537177,-1023056;1073585,-2272114;1073585,-1023056;1604225,-2272114;1604225,-1023056;2140248,-2272114;2140248,-1023056;2677425,-2272114;2677425,-1023056" o:connectangles="0,0,0,0,0,0,0,0,0,0,0,0,0,0,0,0,0,0"/>
                    </v:shape>
                    <v:shape id="AutoShape 204" o:spid="_x0000_s1097" style="position:absolute;left:2857;top:2794;width:26886;height:12704;visibility:visible;mso-wrap-style:square;v-text-anchor:top" coordsize="6992,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" path="m28,r,2686m,2686r74,m,2355r74,m,2011r74,m,1680r74,m,1351r74,m,1006r74,m,677r74,m,331r74,m,l74,m28,2686r6963,m28,2655r,76m448,2671r,44m688,2671r,44m868,2671r,44m1005,2671r,44m1108,2671r,44m1200,2671r,44m1288,2671r,44m1365,2671r,44m1425,2655r,76m1845,2671r,44m2085,2671r,44m2265,2671r,44m2400,2671r,44m2505,2671r,44m2594,2671r,44m2685,2671r,44m2745,2671r,44m2820,2655r,76m3240,2671r,44m3480,2671r,44m3645,2671r,44m3780,2671r,44m3900,2671r,44m3991,2671r,44m4065,2671r,44m4140,2671r,44m4200,2655r,76m4620,2671r,44m4874,2671r,44m5040,2671r,44m5174,2671r,44m5294,2671r,44m5385,2671r,44m5460,2671r,44m5534,2671r,44m5594,2655r,76m6014,2671r,44m6254,2671r,44m6434,2671r,44m6571,2671r,44m6674,2671r,44m6780,2671r,44m6854,2671r,44m6931,2671r,44m6991,2655r,76e" filled="f" strokeweight=".12pt">
                      <v:path arrowok="t" o:connecttype="custom" o:connectlocs="10767,-1023056;28455,-1023056;28455,-1176979;28455,-1336948;28455,-1490871;28455,-1643864;28455,-1804298;28455,-1957291;28455,-2118190;28455,-2272113;2688191,-1023056;10767,-1002129;172266,-1009570;264551,-1009570;333765,-1009570;386444,-1009570;426050,-1009570;461426,-1009570;495264,-1009570;524872,-1009570;547943,-1002129;709443,-1009570;801728,-1009570;870942,-1009570;922852,-1009570;963227,-1009570;997449,-1009570;1032441,-1009570;1055512,-1009570;1084351,-1002129;1245850,-1009570;1338136,-1009570;1401582,-1009570;1453492,-1009570;1499635,-1009570;1534626,-1009570;1563081,-1009570;1591920,-1009570;1614991,-1002129;1776490,-1009570;1874159,-1009570;1937990,-1009570;1989515,-1009570;2035658,-1009570;2070650,-1009570;2099489,-1009570;2127943,-1009570;2151015,-1002129;2312514,-1009570;2404799,-1009570;2474013,-1009570;2526692,-1009570;2566298,-1009570;2607057,-1009570;2635512,-1009570;2665120,-1009570;2688191,-1002129" o:connectangles="0,0,0,0,0,0,0,0,0,0,0,0,0,0,0,0,0,0,0,0,0,0,0,0,0,0,0,0,0,0,0,0,0,0,0,0,0,0,0,0,0,0,0,0,0,0,0,0,0,0,0,0,0,0,0,0,0"/>
                    </v:shape>
                    <v:shape id="Text Box 208" o:spid="_x0000_s1098" type="#_x0000_t202" style="position:absolute;left:1206;top:2540;width:1996;height:1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" filled="f" stroked="f">
                      <v:textbox inset="0,0,0,0">
                        <w:txbxContent>
                          <w:p w14:paraId="2FB484F1" w14:textId="77777777" w:rsidR="001A01BB" w:rsidRDefault="001A01BB" w:rsidP="001A01BB">
                            <w:pPr>
                              <w:spacing w:line="161" w:lineRule="exact"/>
                              <w:jc w:val="center"/>
                              <w:rPr>
                                <w:rFonts w:ascii="Arial MT"/>
                                <w:sz w:val="16"/>
                              </w:rPr>
                            </w:pPr>
                            <w:r>
                              <w:rPr>
                                <w:rFonts w:ascii="Arial MT"/>
                                <w:w w:val="105"/>
                                <w:sz w:val="16"/>
                              </w:rPr>
                              <w:t>20</w:t>
                            </w:r>
                          </w:p>
                        </w:txbxContent>
                      </v:textbox>
                    </v:shape>
                    <v:shape id="AutoShape 205" o:spid="_x0000_s1099" style="position:absolute;left:6223;top:4953;width:23578;height:15303;visibility:visible;mso-wrap-style:square;v-text-anchor:top" coordsize="6132,3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" path="m,2225r1865,l1953,2211r92,-288l2133,1380r89,-621l2311,252,2400,r89,56l2577,380r89,492l2755,1404r89,447l2933,2129r88,96l6132,2225m1243,3291r540,e" filled="f" strokecolor="red" strokeweight=".12pt">
                      <v:path arrowok="t" o:connecttype="custom" o:connectlocs="0,-1016545;717133,-1016545;750971,-1023055;786347,-1156983;820185,-1409491;854408,-1698272;888630,-1934040;922852,-2051226;957075,-2025185;990913,-1874517;1025135,-1645724;1059358,-1398331;1093580,-1190465;1127803,-1061188;1161641,-1016545;2357888,-1016545;477961,-520828;685602,-520828" o:connectangles="0,0,0,0,0,0,0,0,0,0,0,0,0,0,0,0,0,0"/>
                    </v:shape>
                    <v:shape id="Text Box 209" o:spid="_x0000_s1100" type="#_x0000_t202" style="position:absolute;left:1079;top:5651;width:2130;height:1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" filled="f" stroked="f">
                      <v:textbox inset="0,0,0,0">
                        <w:txbxContent>
                          <w:p w14:paraId="3B5CE70B" w14:textId="77777777" w:rsidR="001A01BB" w:rsidRDefault="001A01BB" w:rsidP="001A01BB">
                            <w:pPr>
                              <w:spacing w:line="161" w:lineRule="exact"/>
                              <w:jc w:val="center"/>
                              <w:rPr>
                                <w:rFonts w:ascii="Arial MT"/>
                                <w:sz w:val="16"/>
                              </w:rPr>
                            </w:pPr>
                            <w:r>
                              <w:rPr>
                                <w:rFonts w:ascii="Arial MT"/>
                                <w:w w:val="105"/>
                                <w:sz w:val="16"/>
                              </w:rPr>
                              <w:t>15</w:t>
                            </w:r>
                          </w:p>
                        </w:txbxContent>
                      </v:textbox>
                    </v:shape>
                    <v:shape id="Text Box 211" o:spid="_x0000_s1101" type="#_x0000_t202" style="position:absolute;left:1714;top:11874;width:1461;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" filled="f" stroked="f">
                      <v:textbox inset="0,0,0,0">
                        <w:txbxContent>
                          <w:p w14:paraId="7618747F" w14:textId="77777777" w:rsidR="001A01BB" w:rsidRDefault="001A01BB" w:rsidP="001A01BB">
                            <w:pPr>
                              <w:spacing w:line="161" w:lineRule="exact"/>
                              <w:jc w:val="center"/>
                              <w:rPr>
                                <w:rFonts w:ascii="Arial MT"/>
                                <w:sz w:val="16"/>
                              </w:rPr>
                            </w:pPr>
                            <w:r>
                              <w:rPr>
                                <w:rFonts w:ascii="Arial MT"/>
                                <w:w w:val="102"/>
                                <w:sz w:val="16"/>
                              </w:rPr>
                              <w:t>5</w:t>
                            </w:r>
                          </w:p>
                        </w:txbxContent>
                      </v:textbox>
                    </v:shape>
                    <v:shape id="Text Box 212" o:spid="_x0000_s1102" type="#_x0000_t202" style="position:absolute;left:1661;top:14583;width:1131;height:1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" filled="f" stroked="f">
                      <v:textbox inset="0,0,0,0">
                        <w:txbxContent>
                          <w:p w14:paraId="233A34BC" w14:textId="77777777" w:rsidR="001A01BB" w:rsidRDefault="001A01BB" w:rsidP="001A01BB">
                            <w:pPr>
                              <w:spacing w:line="161" w:lineRule="exact"/>
                              <w:jc w:val="center"/>
                              <w:rPr>
                                <w:rFonts w:ascii="Arial MT"/>
                                <w:sz w:val="16"/>
                              </w:rPr>
                            </w:pPr>
                            <w:r>
                              <w:rPr>
                                <w:rFonts w:ascii="Arial MT"/>
                                <w:w w:val="102"/>
                                <w:sz w:val="16"/>
                              </w:rPr>
                              <w:t>0</w:t>
                            </w:r>
                          </w:p>
                        </w:txbxContent>
                      </v:textbox>
                    </v:shape>
                    <v:shape id="Text Box 213" o:spid="_x0000_s1103" type="#_x0000_t202" style="position:absolute;left:7683;top:15938;width:1600;height:1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" filled="f" stroked="f">
                      <v:textbox inset="0,0,0,0">
                        <w:txbxContent>
                          <w:p w14:paraId="0B05C8DF" w14:textId="77777777" w:rsidR="001A01BB" w:rsidRDefault="001A01BB" w:rsidP="001A01BB">
                            <w:pPr>
                              <w:spacing w:line="161" w:lineRule="exact"/>
                              <w:jc w:val="center"/>
                              <w:rPr>
                                <w:rFonts w:ascii="Arial MT"/>
                                <w:sz w:val="16"/>
                              </w:rPr>
                            </w:pPr>
                            <w:r>
                              <w:rPr>
                                <w:rFonts w:ascii="Arial MT"/>
                                <w:w w:val="102"/>
                                <w:sz w:val="16"/>
                              </w:rPr>
                              <w:t>1</w:t>
                            </w:r>
                          </w:p>
                        </w:txbxContent>
                      </v:textbox>
                    </v:shape>
                    <v:shape id="Text Box 214" o:spid="_x0000_s1104" type="#_x0000_t202" style="position:absolute;left:12763;top:15938;width:2057;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" filled="f" stroked="f">
                      <v:textbox inset="0,0,0,0">
                        <w:txbxContent>
                          <w:p w14:paraId="77F7CBCE" w14:textId="77777777" w:rsidR="001A01BB" w:rsidRDefault="001A01BB" w:rsidP="001A01BB">
                            <w:pPr>
                              <w:spacing w:line="161" w:lineRule="exact"/>
                              <w:jc w:val="center"/>
                              <w:rPr>
                                <w:rFonts w:ascii="Arial MT"/>
                                <w:sz w:val="16"/>
                              </w:rPr>
                            </w:pPr>
                            <w:r>
                              <w:rPr>
                                <w:rFonts w:ascii="Arial MT"/>
                                <w:w w:val="105"/>
                                <w:sz w:val="16"/>
                              </w:rPr>
                              <w:t>10</w:t>
                            </w:r>
                          </w:p>
                        </w:txbxContent>
                      </v:textbox>
                    </v:shape>
                    <v:shape id="Text Box 215" o:spid="_x0000_s1105" type="#_x0000_t202" style="position:absolute;left:17653;top:15938;width:3026;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" filled="f" stroked="f">
                      <v:textbox inset="0,0,0,0">
                        <w:txbxContent>
                          <w:p w14:paraId="785291E6" w14:textId="77777777" w:rsidR="001A01BB" w:rsidRDefault="001A01BB" w:rsidP="001A01BB">
                            <w:pPr>
                              <w:spacing w:line="161" w:lineRule="exact"/>
                              <w:jc w:val="center"/>
                              <w:rPr>
                                <w:rFonts w:ascii="Arial MT"/>
                                <w:sz w:val="16"/>
                              </w:rPr>
                            </w:pPr>
                            <w:r>
                              <w:rPr>
                                <w:rFonts w:ascii="Arial MT"/>
                                <w:w w:val="105"/>
                                <w:sz w:val="16"/>
                              </w:rPr>
                              <w:t>100</w:t>
                            </w:r>
                          </w:p>
                        </w:txbxContent>
                      </v:textbox>
                    </v:shape>
                    <v:shape id="Text Box 216" o:spid="_x0000_s1106" type="#_x0000_t202" style="position:absolute;left:22860;top:16002;width:3041;height:1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" filled="f" stroked="f">
                      <v:textbox inset="0,0,0,0">
                        <w:txbxContent>
                          <w:p w14:paraId="12B40C55" w14:textId="77777777" w:rsidR="001A01BB" w:rsidRDefault="001A01BB" w:rsidP="001A01BB">
                            <w:pPr>
                              <w:spacing w:line="161" w:lineRule="exact"/>
                              <w:jc w:val="center"/>
                              <w:rPr>
                                <w:rFonts w:ascii="Arial MT"/>
                                <w:sz w:val="16"/>
                              </w:rPr>
                            </w:pPr>
                            <w:r>
                              <w:rPr>
                                <w:rFonts w:ascii="Arial MT"/>
                                <w:w w:val="105"/>
                                <w:sz w:val="16"/>
                              </w:rPr>
                              <w:t>1000</w:t>
                            </w:r>
                          </w:p>
                        </w:txbxContent>
                      </v:textbox>
                    </v:shape>
                    <v:shape id="Text Box 217" o:spid="_x0000_s1107" type="#_x0000_t202" style="position:absolute;left:27755;top:15938;width:3680;height:1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" filled="f" stroked="f">
                      <v:textbox inset="0,0,0,0">
                        <w:txbxContent>
                          <w:p w14:paraId="2049E263" w14:textId="77777777" w:rsidR="001A01BB" w:rsidRDefault="001A01BB" w:rsidP="001A01BB">
                            <w:pPr>
                              <w:spacing w:line="161" w:lineRule="exact"/>
                              <w:rPr>
                                <w:rFonts w:ascii="Arial MT"/>
                                <w:sz w:val="16"/>
                              </w:rPr>
                            </w:pPr>
                            <w:r>
                              <w:rPr>
                                <w:rFonts w:ascii="Arial MT"/>
                                <w:w w:val="105"/>
                                <w:sz w:val="16"/>
                              </w:rPr>
                              <w:t>10000</w:t>
                            </w:r>
                          </w:p>
                        </w:txbxContent>
                      </v:textbox>
                    </v:shape>
                    <v:shape id="Text Box 219" o:spid="_x0000_s1108" type="#_x0000_t202" style="position:absolute;left:10922;top:19812;width:9370;height:1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" filled="f" stroked="f">
                      <v:textbox inset="0,0,0,0">
                        <w:txbxContent>
                          <w:p w14:paraId="4D7EAAB5" w14:textId="77777777" w:rsidR="001A01BB" w:rsidRDefault="001A01BB" w:rsidP="001A01BB">
                            <w:pPr>
                              <w:spacing w:before="31"/>
                              <w:ind w:left="743"/>
                              <w:rPr>
                                <w:rFonts w:ascii="Arial MT"/>
                                <w:sz w:val="16"/>
                              </w:rPr>
                            </w:pPr>
                          </w:p>
                        </w:txbxContent>
                      </v:textbox>
                    </v:shape>
                    <v:shape id="Text Box 98" o:spid="_x0000_s1109" type="#_x0000_t202" style="position:absolute;left:6484;top:-175;width:18973;height:2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" filled="f" stroked="f">
                      <v:textbox inset="0,1mm,0,0">
                        <w:txbxContent>
                          <w:p w14:paraId="0F67CB2E" w14:textId="77777777" w:rsidR="001A01BB" w:rsidRPr="00827AD5" w:rsidRDefault="001A01BB" w:rsidP="001A01BB">
                            <w:pPr>
                              <w:spacing w:line="276" w:lineRule="auto"/>
                              <w:jc w:val="center"/>
                              <w:rPr>
                                <w:sz w:val="20"/>
                                <w:szCs w:val="20"/>
                              </w:rPr>
                            </w:pPr>
                            <w:r w:rsidRPr="00827AD5">
                              <w:rPr>
                                <w:sz w:val="20"/>
                                <w:szCs w:val="20"/>
                              </w:rPr>
                              <w:t>Size</w:t>
                            </w:r>
                            <w:r w:rsidRPr="00827AD5">
                              <w:rPr>
                                <w:spacing w:val="10"/>
                                <w:sz w:val="20"/>
                                <w:szCs w:val="20"/>
                              </w:rPr>
                              <w:t xml:space="preserve"> </w:t>
                            </w:r>
                            <w:r w:rsidRPr="00827AD5">
                              <w:rPr>
                                <w:sz w:val="20"/>
                                <w:szCs w:val="20"/>
                              </w:rPr>
                              <w:t>Distribution</w:t>
                            </w:r>
                            <w:r w:rsidRPr="00827AD5">
                              <w:rPr>
                                <w:spacing w:val="10"/>
                                <w:sz w:val="20"/>
                                <w:szCs w:val="20"/>
                              </w:rPr>
                              <w:t xml:space="preserve"> </w:t>
                            </w:r>
                            <w:r w:rsidRPr="00827AD5">
                              <w:rPr>
                                <w:sz w:val="20"/>
                                <w:szCs w:val="20"/>
                              </w:rPr>
                              <w:t>by</w:t>
                            </w:r>
                            <w:r w:rsidRPr="00827AD5">
                              <w:rPr>
                                <w:spacing w:val="8"/>
                                <w:sz w:val="20"/>
                                <w:szCs w:val="20"/>
                              </w:rPr>
                              <w:t xml:space="preserve"> </w:t>
                            </w:r>
                            <w:r w:rsidRPr="00827AD5">
                              <w:rPr>
                                <w:sz w:val="20"/>
                                <w:szCs w:val="20"/>
                              </w:rPr>
                              <w:t>Intensity</w:t>
                            </w:r>
                          </w:p>
                        </w:txbxContent>
                      </v:textbox>
                    </v:shape>
                    <v:shape id="Text Box 8" o:spid="_x0000_s1110" type="#_x0000_t202" style="position:absolute;left:-460;top:3501;width:1547;height:11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" filled="f" stroked="f">
                      <v:textbox style="layout-flow:vertical;mso-layout-flow-alt:bottom-to-top" inset="0,0,0,0">
                        <w:txbxContent>
                          <w:p w14:paraId="1BEA6CFE" w14:textId="77777777" w:rsidR="001A01BB" w:rsidRPr="00827AD5" w:rsidRDefault="001A01BB" w:rsidP="001A01BB">
                            <w:pPr>
                              <w:spacing w:line="240" w:lineRule="auto"/>
                              <w:ind w:left="20"/>
                              <w:rPr>
                                <w:sz w:val="20"/>
                                <w:szCs w:val="20"/>
                              </w:rPr>
                            </w:pPr>
                            <w:r w:rsidRPr="00827AD5">
                              <w:rPr>
                                <w:sz w:val="20"/>
                                <w:szCs w:val="20"/>
                              </w:rPr>
                              <w:t>Intensity</w:t>
                            </w:r>
                            <w:r w:rsidRPr="00827AD5">
                              <w:rPr>
                                <w:spacing w:val="13"/>
                                <w:sz w:val="20"/>
                                <w:szCs w:val="20"/>
                              </w:rPr>
                              <w:t xml:space="preserve"> </w:t>
                            </w:r>
                            <w:r w:rsidRPr="00827AD5">
                              <w:rPr>
                                <w:sz w:val="20"/>
                                <w:szCs w:val="20"/>
                              </w:rPr>
                              <w:t>(Percent)</w:t>
                            </w:r>
                          </w:p>
                        </w:txbxContent>
                      </v:textbox>
                    </v:shape>
                    <v:shape id="Text Box 103" o:spid="_x0000_s1111" type="#_x0000_t202" style="position:absolute;left:2286;top:15938;width:2232;height:1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" filled="f" stroked="f">
                      <v:textbox inset="0,0,0,0">
                        <w:txbxContent>
                          <w:p w14:paraId="0B64187B" w14:textId="77777777" w:rsidR="001A01BB" w:rsidRDefault="001A01BB" w:rsidP="001A01BB">
                            <w:pPr>
                              <w:spacing w:line="161" w:lineRule="exact"/>
                              <w:jc w:val="center"/>
                              <w:rPr>
                                <w:rFonts w:ascii="Arial MT"/>
                                <w:sz w:val="16"/>
                              </w:rPr>
                            </w:pPr>
                            <w:r>
                              <w:rPr>
                                <w:rFonts w:ascii="Arial MT"/>
                                <w:w w:val="102"/>
                                <w:sz w:val="16"/>
                              </w:rPr>
                              <w:t>0.1</w:t>
                            </w:r>
                          </w:p>
                        </w:txbxContent>
                      </v:textbox>
                    </v:shape>
                    <v:shape id="Text Box 109" o:spid="_x0000_s1112" type="#_x0000_t202" style="position:absolute;left:12248;top:17144;width:7993;height:2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" filled="f" stroked="f">
                      <v:textbox inset="0,0,0,0">
                        <w:txbxContent>
                          <w:p w14:paraId="1A0BCFBF" w14:textId="77777777" w:rsidR="001A01BB" w:rsidRPr="00827AD5" w:rsidRDefault="001A01BB" w:rsidP="001A01BB">
                            <w:pPr>
                              <w:spacing w:line="276" w:lineRule="auto"/>
                              <w:jc w:val="center"/>
                              <w:rPr>
                                <w:sz w:val="20"/>
                                <w:szCs w:val="20"/>
                              </w:rPr>
                            </w:pPr>
                            <w:r w:rsidRPr="00827AD5">
                              <w:rPr>
                                <w:spacing w:val="-1"/>
                                <w:w w:val="105"/>
                                <w:sz w:val="20"/>
                                <w:szCs w:val="20"/>
                              </w:rPr>
                              <w:t>Size</w:t>
                            </w:r>
                            <w:r w:rsidRPr="00827AD5">
                              <w:rPr>
                                <w:spacing w:val="-11"/>
                                <w:w w:val="105"/>
                                <w:sz w:val="20"/>
                                <w:szCs w:val="20"/>
                              </w:rPr>
                              <w:t xml:space="preserve"> </w:t>
                            </w:r>
                            <w:r w:rsidRPr="00827AD5">
                              <w:rPr>
                                <w:spacing w:val="-1"/>
                                <w:w w:val="105"/>
                                <w:sz w:val="20"/>
                                <w:szCs w:val="20"/>
                              </w:rPr>
                              <w:t>(d.nm)</w:t>
                            </w:r>
                          </w:p>
                        </w:txbxContent>
                      </v:textbox>
                    </v:shape>
                    <v:shape id="Text Box 110" o:spid="_x0000_s1113" type="#_x0000_t202" style="position:absolute;left:9252;top:19192;width:13366;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" filled="f" stroked="f">
                      <v:textbox inset="0,0,0,0">
                        <w:txbxContent>
                          <w:p w14:paraId="522D9A8B" w14:textId="77777777" w:rsidR="001A01BB" w:rsidRPr="00B86296" w:rsidRDefault="001A01BB" w:rsidP="001A01BB">
                            <w:pPr>
                              <w:spacing w:before="31" w:line="240" w:lineRule="auto"/>
                              <w:jc w:val="center"/>
                              <w:rPr>
                                <w:sz w:val="16"/>
                                <w:szCs w:val="16"/>
                                <w14:textOutline w14:w="9525" w14:cap="rnd" w14:cmpd="sng" w14:algn="ctr">
                                  <w14:noFill/>
                                  <w14:prstDash w14:val="solid"/>
                                  <w14:bevel/>
                                </w14:textOutline>
                              </w:rPr>
                            </w:pPr>
                            <w:r w:rsidRPr="00B86296">
                              <w:rPr>
                                <w:spacing w:val="-1"/>
                                <w:w w:val="105"/>
                                <w:sz w:val="16"/>
                                <w:szCs w:val="16"/>
                                <w14:textOutline w14:w="9525" w14:cap="rnd" w14:cmpd="sng" w14:algn="ctr">
                                  <w14:noFill/>
                                  <w14:prstDash w14:val="solid"/>
                                  <w14:bevel/>
                                </w14:textOutline>
                              </w:rPr>
                              <w:t>Record</w:t>
                            </w:r>
                            <w:r w:rsidRPr="00B86296">
                              <w:rPr>
                                <w:spacing w:val="-11"/>
                                <w:w w:val="105"/>
                                <w:sz w:val="16"/>
                                <w:szCs w:val="16"/>
                                <w14:textOutline w14:w="9525" w14:cap="rnd" w14:cmpd="sng" w14:algn="ctr">
                                  <w14:noFill/>
                                  <w14:prstDash w14:val="solid"/>
                                  <w14:bevel/>
                                </w14:textOutline>
                              </w:rPr>
                              <w:t xml:space="preserve"> 24</w:t>
                            </w:r>
                            <w:r w:rsidRPr="00B86296">
                              <w:rPr>
                                <w:spacing w:val="-1"/>
                                <w:w w:val="105"/>
                                <w:sz w:val="16"/>
                                <w:szCs w:val="16"/>
                                <w14:textOutline w14:w="9525" w14:cap="rnd" w14:cmpd="sng" w14:algn="ctr">
                                  <w14:noFill/>
                                  <w14:prstDash w14:val="solid"/>
                                  <w14:bevel/>
                                </w14:textOutline>
                              </w:rPr>
                              <w:t>:</w:t>
                            </w:r>
                            <w:r w:rsidRPr="00B86296">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B86296">
                              <w:rPr>
                                <w:w w:val="105"/>
                                <w:sz w:val="16"/>
                                <w:szCs w:val="16"/>
                                <w14:textOutline w14:w="9525" w14:cap="rnd" w14:cmpd="sng" w14:algn="ctr">
                                  <w14:noFill/>
                                  <w14:prstDash w14:val="solid"/>
                                  <w14:bevel/>
                                </w14:textOutline>
                              </w:rPr>
                              <w:t>verage</w:t>
                            </w:r>
                            <w:r w:rsidRPr="00B86296">
                              <w:rPr>
                                <w:spacing w:val="-10"/>
                                <w:w w:val="105"/>
                                <w:sz w:val="16"/>
                                <w:szCs w:val="16"/>
                                <w14:textOutline w14:w="9525" w14:cap="rnd" w14:cmpd="sng" w14:algn="ctr">
                                  <w14:noFill/>
                                  <w14:prstDash w14:val="solid"/>
                                  <w14:bevel/>
                                </w14:textOutline>
                              </w:rPr>
                              <w:t xml:space="preserve"> </w:t>
                            </w:r>
                            <w:r w:rsidRPr="00B86296">
                              <w:rPr>
                                <w:w w:val="105"/>
                                <w:sz w:val="16"/>
                                <w:szCs w:val="16"/>
                                <w14:textOutline w14:w="9525" w14:cap="rnd" w14:cmpd="sng" w14:algn="ctr">
                                  <w14:noFill/>
                                  <w14:prstDash w14:val="solid"/>
                                  <w14:bevel/>
                                </w14:textOutline>
                              </w:rPr>
                              <w:t>16.</w:t>
                            </w:r>
                          </w:p>
                        </w:txbxContent>
                      </v:textbox>
                    </v:shape>
                    <v:shape id="Text Box 104" o:spid="_x0000_s1114" type="#_x0000_t202" style="position:absolute;left:27074;top:18258;width:2684;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" filled="f" stroked="f">
                      <v:textbox inset="0,0,0,0">
                        <w:txbxContent>
                          <w:p w14:paraId="3A8E9D44" w14:textId="77777777" w:rsidR="001A01BB" w:rsidRPr="00827AD5" w:rsidRDefault="001A01BB" w:rsidP="001A01BB">
                            <w:pPr>
                              <w:spacing w:line="276" w:lineRule="auto"/>
                              <w:rPr>
                                <w:b/>
                                <w:bCs/>
                                <w:sz w:val="24"/>
                              </w:rPr>
                            </w:pPr>
                            <w:r w:rsidRPr="00827AD5">
                              <w:rPr>
                                <w:b/>
                                <w:bCs/>
                                <w:w w:val="102"/>
                                <w:sz w:val="24"/>
                              </w:rPr>
                              <w:t>F5</w:t>
                            </w:r>
                          </w:p>
                        </w:txbxContent>
                      </v:textbox>
                    </v:shape>
                    <v:shape id="docshape12" o:spid="_x0000_s1115" type="#_x0000_t202" style="position:absolute;left:1397;top:8509;width:1631;height:1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" filled="f" stroked="f">
                      <v:textbox inset="0,0,0,0">
                        <w:txbxContent>
                          <w:p w14:paraId="0C33FA38" w14:textId="77777777" w:rsidR="001A01BB" w:rsidRDefault="001A01BB" w:rsidP="001A01BB">
                            <w:pPr>
                              <w:spacing w:line="161" w:lineRule="exact"/>
                              <w:jc w:val="center"/>
                              <w:rPr>
                                <w:rFonts w:ascii="Arial MT"/>
                                <w:sz w:val="16"/>
                              </w:rPr>
                            </w:pPr>
                            <w:r>
                              <w:rPr>
                                <w:rFonts w:ascii="Arial MT"/>
                                <w:spacing w:val="-5"/>
                                <w:sz w:val="16"/>
                              </w:rPr>
                              <w:t>10</w:t>
                            </w:r>
                          </w:p>
                        </w:txbxContent>
                      </v:textbox>
                    </v:shape>
                  </v:group>
                </v:group>
                <v:group id="Group 18" o:spid="_x0000_s1116" style="position:absolute;left:127;top:21272;width:27813;height:18860" coordsize="27813,1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">
                  <v:rect id="Rectangle 17" o:spid="_x0000_s1117" style="position:absolute;width:27813;height:18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" fillcolor="white [3201]" strokecolor="black [3213]" strokeweight=".5pt"/>
                  <v:group id="Group 16" o:spid="_x0000_s1118" style="position:absolute;left:635;top:254;width:26797;height:18455" coordorigin="-380" coordsize="32133,2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">
                    <v:shape id="AutoShape 149" o:spid="_x0000_s1119" style="position:absolute;left:3048;top:2730;width:26574;height:11845;visibility:visible;mso-wrap-style:square;v-text-anchor:top" coordsize="696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" path="m,2011r6963,m,1351r6963,m,677r6963,m,l6963,m1397,r,2686m2792,r,2686m4172,r,2686m5566,r,2686m6963,r,2686e" filled="f" strokeweight=".2645mm">
                      <v:stroke dashstyle="dash"/>
                      <v:path arrowok="t" o:connecttype="custom" o:connectlocs="0,-1267795;2657407,-1267795;0,-1558836;2657407,-1558836;0,-1856051;2657407,-1856051;0,-2154590;2657407,-2154590;533161,-2154590;533161,-970139;1065558,-2154590;1065558,-970139;1592231,-2154590;1592231,-970139;2124246,-2154590;2124246,-970139;2657407,-2154590;2657407,-970139" o:connectangles="0,0,0,0,0,0,0,0,0,0,0,0,0,0,0,0,0,0"/>
                    </v:shape>
                    <v:shape id="AutoShape 150" o:spid="_x0000_s1120" style="position:absolute;left:2984;top:2730;width:26685;height:12047;visibility:visible;mso-wrap-style:square;v-text-anchor:top" coordsize="6992,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" path="m28,r,2686m,2686r74,m,2355r74,m,2011r74,m,1680r74,m,1351r74,m,1006r74,m,677r74,m,331r74,m,l74,m28,2686r6963,m28,2655r,76m448,2671r,44m688,2671r,44m868,2671r,44m1005,2671r,44m1108,2671r,44m1200,2671r,44m1288,2671r,44m1365,2671r,44m1425,2655r,76m1845,2671r,44m2085,2671r,44m2265,2671r,44m2400,2671r,44m2505,2671r,44m2594,2671r,44m2685,2671r,44m2745,2671r,44m2820,2655r,76m3240,2671r,44m3480,2671r,44m3645,2671r,44m3780,2671r,44m3900,2671r,44m3991,2671r,44m4065,2671r,44m4140,2671r,44m4200,2655r,76m4620,2671r,44m4874,2671r,44m5040,2671r,44m5174,2671r,44m5294,2671r,44m5385,2671r,44m5460,2671r,44m5534,2671r,44m5594,2655r,76m6014,2671r,44m6254,2671r,44m6434,2671r,44m6571,2671r,44m6674,2671r,44m6780,2671r,44m6854,2671r,44m6931,2671r,44m6991,2655r,76e" filled="f" strokeweight=".12pt">
                      <v:path arrowok="t" o:connecttype="custom" o:connectlocs="10686,-970139;28242,-970139;28242,-1116101;28242,-1267795;28242,-1413757;28242,-1558837;28242,-1710972;28242,-1856052;28242,-2008628;28242,-2154590;2668093,-970139;10686,-950295;170978,-957351;262573,-957351;331269,-957351;383555,-957351;422865,-957351;457976,-957351;491561,-957351;520948,-957351;543847,-950295;704138,-957351;795734,-957351;864430,-957351;915953,-957351;956025,-957351;989992,-957351;1024722,-957351;1047621,-957351;1076244,-950295;1236536,-957351;1328131,-957351;1391103,-957351;1442625,-957351;1488423,-957351;1523153,-957351;1551395,-957351;1580018,-957351;1602917,-950295;1763209,-957351;1860147,-957351;1923500,-957351;1974641,-957351;2020439,-957351;2055168,-957351;2083792,-957351;2112034,-957351;2134933,-950295;2295224,-957351;2386820,-957351;2455516,-957351;2507802,-957351;2547111,-957351;2587566,-957351;2615808,-957351;2645195,-957351;2668093,-950295" o:connectangles="0,0,0,0,0,0,0,0,0,0,0,0,0,0,0,0,0,0,0,0,0,0,0,0,0,0,0,0,0,0,0,0,0,0,0,0,0,0,0,0,0,0,0,0,0,0,0,0,0,0,0,0,0,0,0,0,0"/>
                    </v:shape>
                    <v:shape id="AutoShape 151" o:spid="_x0000_s1121" style="position:absolute;left:6286;top:3175;width:23403;height:16139;visibility:visible;mso-wrap-style:square;v-text-anchor:top" coordsize="6132,3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" path="m,2594r1776,l1865,2501r88,-521l2045,1181r88,-756l2222,r89,50l2400,545r89,744l2577,2013r89,461l2755,2594r3377,m1243,3660r540,e" filled="f" strokecolor="red" strokeweight=".12pt">
                      <v:path arrowok="t" o:connecttype="custom" o:connectlocs="0,-963965;677805,-963965;711772,-1004975;745356,-1234722;780468,-1587059;814053,-1920434;848019,-2107847;881986,-2085798;915953,-1867517;949919,-1539434;983504,-1220170;1017471,-1016882;1051437,-963965;2340259,-963965;474387,-493889;680476,-493889" o:connectangles="0,0,0,0,0,0,0,0,0,0,0,0,0,0,0,0"/>
                    </v:shape>
                    <v:shape id="Text Box 154" o:spid="_x0000_s1122" type="#_x0000_t202" style="position:absolute;left:1460;top:2476;width:1637;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" filled="f" stroked="f">
                      <v:textbox inset="0,0,0,0">
                        <w:txbxContent>
                          <w:p w14:paraId="4112F8E1" w14:textId="77777777" w:rsidR="001A01BB" w:rsidRDefault="001A01BB" w:rsidP="001A01BB">
                            <w:pPr>
                              <w:spacing w:line="161" w:lineRule="exact"/>
                              <w:jc w:val="center"/>
                              <w:rPr>
                                <w:rFonts w:ascii="Arial MT"/>
                                <w:sz w:val="16"/>
                              </w:rPr>
                            </w:pPr>
                            <w:r>
                              <w:rPr>
                                <w:rFonts w:ascii="Arial MT"/>
                                <w:w w:val="105"/>
                                <w:sz w:val="16"/>
                              </w:rPr>
                              <w:t>20</w:t>
                            </w:r>
                          </w:p>
                        </w:txbxContent>
                      </v:textbox>
                    </v:shape>
                    <v:shape id="Text Box 155" o:spid="_x0000_s1123" type="#_x0000_t202" style="position:absolute;left:1270;top:5461;width:1767;height:1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" filled="f" stroked="f">
                      <v:textbox inset="0,0,0,0">
                        <w:txbxContent>
                          <w:p w14:paraId="0FE2B4F8" w14:textId="77777777" w:rsidR="001A01BB" w:rsidRDefault="001A01BB" w:rsidP="001A01BB">
                            <w:pPr>
                              <w:spacing w:line="161" w:lineRule="exact"/>
                              <w:jc w:val="center"/>
                              <w:rPr>
                                <w:rFonts w:ascii="Arial MT"/>
                                <w:sz w:val="16"/>
                              </w:rPr>
                            </w:pPr>
                            <w:r>
                              <w:rPr>
                                <w:rFonts w:ascii="Arial MT"/>
                                <w:w w:val="105"/>
                                <w:sz w:val="16"/>
                              </w:rPr>
                              <w:t>15</w:t>
                            </w:r>
                          </w:p>
                        </w:txbxContent>
                      </v:textbox>
                    </v:shape>
                    <v:shape id="Text Box 156" o:spid="_x0000_s1124" type="#_x0000_t202" style="position:absolute;left:1206;top:8445;width:1866;height:1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" filled="f" stroked="f">
                      <v:textbox inset="0,0,0,0">
                        <w:txbxContent>
                          <w:p w14:paraId="074550C9" w14:textId="77777777" w:rsidR="001A01BB" w:rsidRDefault="001A01BB" w:rsidP="001A01BB">
                            <w:pPr>
                              <w:spacing w:line="161" w:lineRule="exact"/>
                              <w:jc w:val="center"/>
                              <w:rPr>
                                <w:rFonts w:ascii="Arial MT"/>
                                <w:sz w:val="16"/>
                              </w:rPr>
                            </w:pPr>
                            <w:r>
                              <w:rPr>
                                <w:rFonts w:ascii="Arial MT"/>
                                <w:w w:val="105"/>
                                <w:sz w:val="16"/>
                              </w:rPr>
                              <w:t>10</w:t>
                            </w:r>
                          </w:p>
                        </w:txbxContent>
                      </v:textbox>
                    </v:shape>
                    <v:shape id="Text Box 157" o:spid="_x0000_s1125" type="#_x0000_t202" style="position:absolute;left:1460;top:11366;width:1527;height:1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" filled="f" stroked="f">
                      <v:textbox inset="0,0,0,0">
                        <w:txbxContent>
                          <w:p w14:paraId="0938D576" w14:textId="77777777" w:rsidR="001A01BB" w:rsidRDefault="001A01BB" w:rsidP="001A01BB">
                            <w:pPr>
                              <w:spacing w:line="161" w:lineRule="exact"/>
                              <w:jc w:val="center"/>
                              <w:rPr>
                                <w:rFonts w:ascii="Arial MT"/>
                                <w:sz w:val="16"/>
                              </w:rPr>
                            </w:pPr>
                            <w:r>
                              <w:rPr>
                                <w:rFonts w:ascii="Arial MT"/>
                                <w:w w:val="102"/>
                                <w:sz w:val="16"/>
                              </w:rPr>
                              <w:t>5</w:t>
                            </w:r>
                          </w:p>
                        </w:txbxContent>
                      </v:textbox>
                    </v:shape>
                    <v:shape id="Text Box 159" o:spid="_x0000_s1126" type="#_x0000_t202" style="position:absolute;left:7620;top:15176;width:1541;height:1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" filled="f" stroked="f">
                      <v:textbox inset="0,0,0,0">
                        <w:txbxContent>
                          <w:p w14:paraId="6461CA4F" w14:textId="77777777" w:rsidR="001A01BB" w:rsidRDefault="001A01BB" w:rsidP="001A01BB">
                            <w:pPr>
                              <w:spacing w:line="161" w:lineRule="exact"/>
                              <w:jc w:val="center"/>
                              <w:rPr>
                                <w:rFonts w:ascii="Arial MT"/>
                                <w:sz w:val="16"/>
                              </w:rPr>
                            </w:pPr>
                            <w:r>
                              <w:rPr>
                                <w:rFonts w:ascii="Arial MT"/>
                                <w:w w:val="102"/>
                                <w:sz w:val="16"/>
                              </w:rPr>
                              <w:t>1</w:t>
                            </w:r>
                          </w:p>
                        </w:txbxContent>
                      </v:textbox>
                    </v:shape>
                    <v:shape id="Text Box 160" o:spid="_x0000_s1127" type="#_x0000_t202" style="position:absolute;left:12700;top:15176;width:2228;height:1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" filled="f" stroked="f">
                      <v:textbox inset="0,0,0,0">
                        <w:txbxContent>
                          <w:p w14:paraId="169B2C9E" w14:textId="77777777" w:rsidR="001A01BB" w:rsidRDefault="001A01BB" w:rsidP="001A01BB">
                            <w:pPr>
                              <w:spacing w:line="161" w:lineRule="exact"/>
                              <w:jc w:val="center"/>
                              <w:rPr>
                                <w:rFonts w:ascii="Arial MT"/>
                                <w:sz w:val="16"/>
                              </w:rPr>
                            </w:pPr>
                            <w:r>
                              <w:rPr>
                                <w:rFonts w:ascii="Arial MT"/>
                                <w:w w:val="105"/>
                                <w:sz w:val="16"/>
                              </w:rPr>
                              <w:t>10</w:t>
                            </w:r>
                          </w:p>
                        </w:txbxContent>
                      </v:textbox>
                    </v:shape>
                    <v:shape id="Text Box 161" o:spid="_x0000_s1128" type="#_x0000_t202" style="position:absolute;left:18097;top:15176;width:2603;height:1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" filled="f" stroked="f">
                      <v:textbox inset="0,0,0,0">
                        <w:txbxContent>
                          <w:p w14:paraId="5A0B5CCC" w14:textId="77777777" w:rsidR="001A01BB" w:rsidRDefault="001A01BB" w:rsidP="001A01BB">
                            <w:pPr>
                              <w:spacing w:line="161" w:lineRule="exact"/>
                              <w:jc w:val="center"/>
                              <w:rPr>
                                <w:rFonts w:ascii="Arial MT"/>
                                <w:sz w:val="16"/>
                              </w:rPr>
                            </w:pPr>
                            <w:r>
                              <w:rPr>
                                <w:rFonts w:ascii="Arial MT"/>
                                <w:w w:val="105"/>
                                <w:sz w:val="16"/>
                              </w:rPr>
                              <w:t>100</w:t>
                            </w:r>
                          </w:p>
                        </w:txbxContent>
                      </v:textbox>
                    </v:shape>
                    <v:shape id="Text Box 162" o:spid="_x0000_s1129" type="#_x0000_t202" style="position:absolute;left:22843;top:15176;width:2854;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" filled="f" stroked="f">
                      <v:textbox inset="0,0,0,0">
                        <w:txbxContent>
                          <w:p w14:paraId="00F3EF2E" w14:textId="77777777" w:rsidR="001A01BB" w:rsidRDefault="001A01BB" w:rsidP="001A01BB">
                            <w:pPr>
                              <w:spacing w:line="161" w:lineRule="exact"/>
                              <w:jc w:val="center"/>
                              <w:rPr>
                                <w:rFonts w:ascii="Arial MT"/>
                                <w:sz w:val="16"/>
                              </w:rPr>
                            </w:pPr>
                            <w:r>
                              <w:rPr>
                                <w:rFonts w:ascii="Arial MT"/>
                                <w:w w:val="105"/>
                                <w:sz w:val="16"/>
                              </w:rPr>
                              <w:t>1000</w:t>
                            </w:r>
                          </w:p>
                        </w:txbxContent>
                      </v:textbox>
                    </v:shape>
                    <v:shape id="Text Box 163" o:spid="_x0000_s1130" type="#_x0000_t202" style="position:absolute;left:27876;top:15240;width:3877;height:1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" filled="f" stroked="f">
                      <v:textbox inset="0,0,0,0">
                        <w:txbxContent>
                          <w:p w14:paraId="292B6EDC" w14:textId="77777777" w:rsidR="001A01BB" w:rsidRDefault="001A01BB" w:rsidP="001A01BB">
                            <w:pPr>
                              <w:spacing w:line="161" w:lineRule="exact"/>
                              <w:jc w:val="center"/>
                              <w:rPr>
                                <w:rFonts w:ascii="Arial MT"/>
                                <w:sz w:val="16"/>
                              </w:rPr>
                            </w:pPr>
                            <w:r>
                              <w:rPr>
                                <w:rFonts w:ascii="Arial MT"/>
                                <w:w w:val="105"/>
                                <w:sz w:val="16"/>
                              </w:rPr>
                              <w:t>10000</w:t>
                            </w:r>
                          </w:p>
                        </w:txbxContent>
                      </v:textbox>
                    </v:shape>
                    <v:shape id="Text Box 98" o:spid="_x0000_s1131" type="#_x0000_t202" style="position:absolute;left:6794;width:19171;height:2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" filled="f" stroked="f">
                      <v:textbox inset="0,1mm,0,0">
                        <w:txbxContent>
                          <w:p w14:paraId="0248BBC7" w14:textId="77777777" w:rsidR="001A01BB" w:rsidRPr="00155088" w:rsidRDefault="001A01BB" w:rsidP="001A01BB">
                            <w:pPr>
                              <w:spacing w:line="276" w:lineRule="auto"/>
                              <w:jc w:val="center"/>
                              <w:rPr>
                                <w:sz w:val="20"/>
                                <w:szCs w:val="20"/>
                              </w:rPr>
                            </w:pPr>
                            <w:r w:rsidRPr="00155088">
                              <w:rPr>
                                <w:sz w:val="20"/>
                                <w:szCs w:val="20"/>
                              </w:rPr>
                              <w:t>Size</w:t>
                            </w:r>
                            <w:r w:rsidRPr="00155088">
                              <w:rPr>
                                <w:spacing w:val="10"/>
                                <w:sz w:val="20"/>
                                <w:szCs w:val="20"/>
                              </w:rPr>
                              <w:t xml:space="preserve"> </w:t>
                            </w:r>
                            <w:r w:rsidRPr="00155088">
                              <w:rPr>
                                <w:sz w:val="20"/>
                                <w:szCs w:val="20"/>
                              </w:rPr>
                              <w:t>Distribution</w:t>
                            </w:r>
                            <w:r w:rsidRPr="00155088">
                              <w:rPr>
                                <w:spacing w:val="10"/>
                                <w:sz w:val="20"/>
                                <w:szCs w:val="20"/>
                              </w:rPr>
                              <w:t xml:space="preserve"> </w:t>
                            </w:r>
                            <w:r w:rsidRPr="00155088">
                              <w:rPr>
                                <w:sz w:val="20"/>
                                <w:szCs w:val="20"/>
                              </w:rPr>
                              <w:t>by</w:t>
                            </w:r>
                            <w:r w:rsidRPr="00155088">
                              <w:rPr>
                                <w:spacing w:val="8"/>
                                <w:sz w:val="20"/>
                                <w:szCs w:val="20"/>
                              </w:rPr>
                              <w:t xml:space="preserve"> </w:t>
                            </w:r>
                            <w:r w:rsidRPr="00155088">
                              <w:rPr>
                                <w:sz w:val="20"/>
                                <w:szCs w:val="20"/>
                              </w:rPr>
                              <w:t>Intensity</w:t>
                            </w:r>
                          </w:p>
                        </w:txbxContent>
                      </v:textbox>
                    </v:shape>
                    <v:shape id="Text Box 8" o:spid="_x0000_s1132" type="#_x0000_t202" style="position:absolute;left:-380;top:2336;width:1949;height:12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" filled="f" stroked="f">
                      <v:textbox style="layout-flow:vertical;mso-layout-flow-alt:bottom-to-top" inset="0,0,0,0">
                        <w:txbxContent>
                          <w:p w14:paraId="3B5875B5" w14:textId="77777777" w:rsidR="001A01BB" w:rsidRPr="00155088" w:rsidRDefault="001A01BB" w:rsidP="001A01BB">
                            <w:pPr>
                              <w:spacing w:line="240" w:lineRule="auto"/>
                              <w:ind w:left="20"/>
                              <w:rPr>
                                <w:sz w:val="20"/>
                                <w:szCs w:val="20"/>
                              </w:rPr>
                            </w:pPr>
                            <w:r w:rsidRPr="00155088">
                              <w:rPr>
                                <w:sz w:val="20"/>
                                <w:szCs w:val="20"/>
                              </w:rPr>
                              <w:t>Intensity</w:t>
                            </w:r>
                            <w:r w:rsidRPr="00155088">
                              <w:rPr>
                                <w:spacing w:val="13"/>
                                <w:sz w:val="20"/>
                                <w:szCs w:val="20"/>
                              </w:rPr>
                              <w:t xml:space="preserve"> </w:t>
                            </w:r>
                            <w:r w:rsidRPr="00155088">
                              <w:rPr>
                                <w:sz w:val="20"/>
                                <w:szCs w:val="20"/>
                              </w:rPr>
                              <w:t>(Percent)</w:t>
                            </w:r>
                          </w:p>
                        </w:txbxContent>
                      </v:textbox>
                    </v:shape>
                    <v:shape id="Text Box 109" o:spid="_x0000_s1133" type="#_x0000_t202" style="position:absolute;left:12497;top:16573;width:8291;height:1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" filled="f" stroked="f">
                      <v:textbox inset="0,0,0,0">
                        <w:txbxContent>
                          <w:p w14:paraId="4BA869A0" w14:textId="77777777" w:rsidR="001A01BB" w:rsidRPr="00155088" w:rsidRDefault="001A01BB" w:rsidP="001A01BB">
                            <w:pPr>
                              <w:spacing w:line="276" w:lineRule="auto"/>
                              <w:jc w:val="center"/>
                              <w:rPr>
                                <w:sz w:val="20"/>
                                <w:szCs w:val="20"/>
                              </w:rPr>
                            </w:pPr>
                            <w:r w:rsidRPr="00155088">
                              <w:rPr>
                                <w:spacing w:val="-1"/>
                                <w:w w:val="105"/>
                                <w:sz w:val="20"/>
                                <w:szCs w:val="20"/>
                              </w:rPr>
                              <w:t>Size</w:t>
                            </w:r>
                            <w:r w:rsidRPr="00155088">
                              <w:rPr>
                                <w:spacing w:val="-11"/>
                                <w:w w:val="105"/>
                                <w:sz w:val="20"/>
                                <w:szCs w:val="20"/>
                              </w:rPr>
                              <w:t xml:space="preserve"> </w:t>
                            </w:r>
                            <w:r w:rsidRPr="00155088">
                              <w:rPr>
                                <w:spacing w:val="-1"/>
                                <w:w w:val="105"/>
                                <w:sz w:val="20"/>
                                <w:szCs w:val="20"/>
                              </w:rPr>
                              <w:t>(d.nm)</w:t>
                            </w:r>
                          </w:p>
                        </w:txbxContent>
                      </v:textbox>
                    </v:shape>
                    <v:shape id="Text Box 104" o:spid="_x0000_s1134" type="#_x0000_t202" style="position:absolute;left:27305;top:17218;width:3101;height:2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" filled="f" stroked="f">
                      <v:textbox inset="0,0,0,0">
                        <w:txbxContent>
                          <w:p w14:paraId="16E8EF27" w14:textId="77777777" w:rsidR="001A01BB" w:rsidRPr="00155088" w:rsidRDefault="001A01BB" w:rsidP="001A01BB">
                            <w:pPr>
                              <w:spacing w:line="276" w:lineRule="auto"/>
                              <w:rPr>
                                <w:b/>
                                <w:bCs/>
                                <w:sz w:val="24"/>
                              </w:rPr>
                            </w:pPr>
                            <w:r w:rsidRPr="00155088">
                              <w:rPr>
                                <w:b/>
                                <w:bCs/>
                                <w:w w:val="102"/>
                                <w:sz w:val="24"/>
                              </w:rPr>
                              <w:t>F3</w:t>
                            </w:r>
                          </w:p>
                        </w:txbxContent>
                      </v:textbox>
                    </v:shape>
                    <v:shape id="Text Box 110" o:spid="_x0000_s1135" type="#_x0000_t202" style="position:absolute;left:9518;top:18376;width:13178;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" filled="f" stroked="f">
                      <v:textbox inset="0,0,0,0">
                        <w:txbxContent>
                          <w:p w14:paraId="012B5E59" w14:textId="77777777" w:rsidR="001A01BB" w:rsidRPr="00155088" w:rsidRDefault="001A01BB" w:rsidP="001A01BB">
                            <w:pPr>
                              <w:spacing w:before="31" w:line="240" w:lineRule="auto"/>
                              <w:jc w:val="center"/>
                              <w:rPr>
                                <w:sz w:val="16"/>
                                <w:szCs w:val="16"/>
                                <w14:textOutline w14:w="9525" w14:cap="rnd" w14:cmpd="sng" w14:algn="ctr">
                                  <w14:noFill/>
                                  <w14:prstDash w14:val="solid"/>
                                  <w14:bevel/>
                                </w14:textOutline>
                              </w:rPr>
                            </w:pPr>
                            <w:r w:rsidRPr="00155088">
                              <w:rPr>
                                <w:spacing w:val="-1"/>
                                <w:w w:val="105"/>
                                <w:sz w:val="16"/>
                                <w:szCs w:val="16"/>
                                <w14:textOutline w14:w="9525" w14:cap="rnd" w14:cmpd="sng" w14:algn="ctr">
                                  <w14:noFill/>
                                  <w14:prstDash w14:val="solid"/>
                                  <w14:bevel/>
                                </w14:textOutline>
                              </w:rPr>
                              <w:t>Record</w:t>
                            </w:r>
                            <w:r w:rsidRPr="00155088">
                              <w:rPr>
                                <w:spacing w:val="-11"/>
                                <w:w w:val="105"/>
                                <w:sz w:val="16"/>
                                <w:szCs w:val="16"/>
                                <w14:textOutline w14:w="9525" w14:cap="rnd" w14:cmpd="sng" w14:algn="ctr">
                                  <w14:noFill/>
                                  <w14:prstDash w14:val="solid"/>
                                  <w14:bevel/>
                                </w14:textOutline>
                              </w:rPr>
                              <w:t xml:space="preserve"> 3</w:t>
                            </w:r>
                            <w:r w:rsidRPr="00155088">
                              <w:rPr>
                                <w:spacing w:val="-1"/>
                                <w:w w:val="105"/>
                                <w:sz w:val="16"/>
                                <w:szCs w:val="16"/>
                                <w14:textOutline w14:w="9525" w14:cap="rnd" w14:cmpd="sng" w14:algn="ctr">
                                  <w14:noFill/>
                                  <w14:prstDash w14:val="solid"/>
                                  <w14:bevel/>
                                </w14:textOutline>
                              </w:rPr>
                              <w:t>2:</w:t>
                            </w:r>
                            <w:r w:rsidRPr="00155088">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155088">
                              <w:rPr>
                                <w:w w:val="105"/>
                                <w:sz w:val="16"/>
                                <w:szCs w:val="16"/>
                                <w14:textOutline w14:w="9525" w14:cap="rnd" w14:cmpd="sng" w14:algn="ctr">
                                  <w14:noFill/>
                                  <w14:prstDash w14:val="solid"/>
                                  <w14:bevel/>
                                </w14:textOutline>
                              </w:rPr>
                              <w:t>verage</w:t>
                            </w:r>
                            <w:r w:rsidRPr="00155088">
                              <w:rPr>
                                <w:spacing w:val="-10"/>
                                <w:w w:val="105"/>
                                <w:sz w:val="16"/>
                                <w:szCs w:val="16"/>
                                <w14:textOutline w14:w="9525" w14:cap="rnd" w14:cmpd="sng" w14:algn="ctr">
                                  <w14:noFill/>
                                  <w14:prstDash w14:val="solid"/>
                                  <w14:bevel/>
                                </w14:textOutline>
                              </w:rPr>
                              <w:t xml:space="preserve"> </w:t>
                            </w:r>
                            <w:r w:rsidRPr="00155088">
                              <w:rPr>
                                <w:w w:val="105"/>
                                <w:sz w:val="16"/>
                                <w:szCs w:val="16"/>
                                <w14:textOutline w14:w="9525" w14:cap="rnd" w14:cmpd="sng" w14:algn="ctr">
                                  <w14:noFill/>
                                  <w14:prstDash w14:val="solid"/>
                                  <w14:bevel/>
                                </w14:textOutline>
                              </w:rPr>
                              <w:t>18.</w:t>
                            </w:r>
                          </w:p>
                        </w:txbxContent>
                      </v:textbox>
                    </v:shape>
                    <v:shape id="Text Box 103" o:spid="_x0000_s1136" type="#_x0000_t202" style="position:absolute;left:2095;top:14033;width:630;height: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" filled="f" stroked="f">
                      <v:textbox inset="0,0,0,0">
                        <w:txbxContent>
                          <w:p w14:paraId="77CF3221" w14:textId="77777777" w:rsidR="001A01BB" w:rsidRDefault="001A01BB" w:rsidP="001A01BB">
                            <w:pPr>
                              <w:spacing w:line="161" w:lineRule="exact"/>
                              <w:jc w:val="center"/>
                              <w:rPr>
                                <w:rFonts w:ascii="Arial MT"/>
                                <w:sz w:val="16"/>
                              </w:rPr>
                            </w:pPr>
                            <w:r>
                              <w:rPr>
                                <w:rFonts w:ascii="Arial MT"/>
                                <w:w w:val="102"/>
                                <w:sz w:val="16"/>
                              </w:rPr>
                              <w:t>0</w:t>
                            </w:r>
                          </w:p>
                        </w:txbxContent>
                      </v:textbox>
                    </v:shape>
                    <v:shape id="Text Box 103" o:spid="_x0000_s1137" type="#_x0000_t202" style="position:absolute;left:2997;top:15155;width:1926;height:1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" filled="f" stroked="f">
                      <v:textbox inset="0,0,0,0">
                        <w:txbxContent>
                          <w:p w14:paraId="62C305DD" w14:textId="77777777" w:rsidR="001A01BB" w:rsidRDefault="001A01BB" w:rsidP="001A01BB">
                            <w:pPr>
                              <w:spacing w:line="161" w:lineRule="exact"/>
                              <w:jc w:val="center"/>
                              <w:rPr>
                                <w:rFonts w:ascii="Arial MT"/>
                                <w:sz w:val="16"/>
                              </w:rPr>
                            </w:pPr>
                            <w:r>
                              <w:rPr>
                                <w:rFonts w:ascii="Arial MT"/>
                                <w:w w:val="102"/>
                                <w:sz w:val="16"/>
                              </w:rPr>
                              <w:t>0.1</w:t>
                            </w:r>
                          </w:p>
                        </w:txbxContent>
                      </v:textbox>
                    </v:shape>
                  </v:group>
                </v:group>
                <v:group id="Group 26" o:spid="_x0000_s1138" style="position:absolute;left:29146;top:43180;width:27813;height:18669" coordsize="27813,1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">
                  <v:rect id="Rectangle 25" o:spid="_x0000_s1139" style="position:absolute;width:27813;height:19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" fillcolor="white [3201]" strokecolor="black [3213]" strokeweight=".5pt"/>
                  <v:group id="Group 24" o:spid="_x0000_s1140" style="position:absolute;left:381;top:56;width:26911;height:18733" coordorigin="-606,-467" coordsize="32152,22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">
                    <v:shape id="AutoShape 263" o:spid="_x0000_s1141" style="position:absolute;left:3036;top:3047;width:26655;height:13101;visibility:visible;mso-wrap-style:square;v-text-anchor:top" coordsize="6963,2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" path="m,2355r6963,m,2011r6963,m,1680r6963,m,1351r6963,m,1006r6963,m,677r6963,m,331r6963,m,l6963,m1397,r,2686m2792,r,2686m4172,r,2686m5566,r,2686m6963,r,2686e" filled="f" strokeweight=".2645mm">
                      <v:stroke dashstyle="dash"/>
                      <v:path arrowok="t" o:connecttype="custom" o:connectlocs="0,-1234475;2665469,-1234475;0,-1402258;2665469,-1402258;0,-1563701;2665469,-1563701;0,-1724168;2665469,-1724168;0,-1892439;2665469,-1892439;0,-2052906;2665469,-2052906;0,-2221665;2665469,-2221665;0,-2383107;2665469,-2383107;534778,-2383107;534778,-1073032;1068791,-2383107;1068791,-1073032;1597061,-2383107;1597061,-1073032;2130691,-2383107;2130691,-1073032;2665469,-2383107;2665469,-1073032" o:connectangles="0,0,0,0,0,0,0,0,0,0,0,0,0,0,0,0,0,0,0,0,0,0,0,0,0,0"/>
                    </v:shape>
                    <v:shape id="AutoShape 264" o:spid="_x0000_s1142" style="position:absolute;left:2914;top:3047;width:26763;height:13326;visibility:visible;mso-wrap-style:square;v-text-anchor:top" coordsize="6992,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" path="m28,r,2686m,2686r74,m,2520r74,m,2355r74,m,2175r74,m,2011r74,m,1846r74,m,1680r74,m,1517r74,m,1351r74,m,1171r74,m,1006r74,m,840r74,m,677r74,m,511r74,m,331r74,m,166r74,m,l74,m28,2686r6963,m28,2655r,76m448,2671r,44m688,2671r,44m868,2671r,44m1005,2671r,44m1108,2671r,44m1200,2671r,44m1288,2671r,44m1365,2671r,44m1425,2655r,76m1845,2671r,44m2085,2671r,44m2265,2671r,44m2400,2671r,44m2505,2671r,44m2594,2671r,44m2685,2671r,44m2745,2671r,44m2820,2655r,76m3240,2671r,44m3480,2671r,44m3645,2671r,44m3780,2671r,44m3900,2671r,44m3991,2671r,44m4065,2671r,44m4140,2671r,44m4200,2655r,76m4620,2671r,44m4874,2671r,44m5040,2671r,44m5174,2671r,44m5294,2671r,44m5385,2671r,44m5460,2671r,44m5534,2671r,44m5594,2655r,76m6014,2671r,44m6254,2671r,44m6434,2671r,44m6571,2671r,44m6674,2671r,44m6780,2671r,44m6854,2671r,44m6931,2671r,44m6991,2655r,76e" filled="f" strokeweight=".12pt">
                      <v:path arrowok="t" o:connecttype="custom" o:connectlocs="0,-1073032;28324,-1153997;0,-1322268;28324,-1402258;0,-1563701;28324,-1643203;0,-1811961;28324,-1892439;0,-2052906;28324,-2133871;0,-2302142;28324,-2383107;10717,-1088152;171475,-1058888;332233,-1080348;384671,-1058888;459308,-1080348;492991,-1058888;545428,-1088152;706186,-1058888;866944,-1080348;918616,-1058888;992871,-1080348;1027702,-1058888;1079374,-1088152;1240132,-1058888;1395148,-1080348;1446820,-1058888;1527582,-1080348;1555906,-1058888;1607578,-1088152;1768336,-1058888;1929094,-1080348;1980383,-1058888;2061145,-1080348;2089852,-1058888;2141141,-1088152;2301899,-1058888;2462657,-1080348;2515094,-1058888;2595091,-1080348;2623415,-1058888;2675852,-1088152" o:connectangles="0,0,0,0,0,0,0,0,0,0,0,0,0,0,0,0,0,0,0,0,0,0,0,0,0,0,0,0,0,0,0,0,0,0,0,0,0,0,0,0,0,0,0"/>
                    </v:shape>
                    <v:shape id="AutoShape 265" o:spid="_x0000_s1143" style="position:absolute;left:5905;top:4318;width:23799;height:17139;visibility:visible;mso-wrap-style:square;v-text-anchor:top" coordsize="6132,3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" path="m,2448r1865,l1953,2443r92,-180l2133,1848r89,-571l2311,691r89,-458l2489,r88,31l2666,310r89,453l2844,1291r89,492l3021,2148r89,202l3199,2427r89,21l6132,2448m1243,3514r540,e" filled="f" strokecolor="red" strokeweight=".12pt">
                      <v:path arrowok="t" o:connecttype="custom" o:connectlocs="0,-1066204;723835,-1066204;757989,-1068642;793696,-1156436;827850,-1358849;862393,-1637350;896935,-1923166;931477,-2146552;966019,-2260196;1000174,-2245076;1034716,-2108996;1069258,-1888049;1103800,-1630521;1138343,-1390552;1172497,-1212526;1207039,-1114002;1241581,-1076446;1276124,-1066204;2379924,-1066204;482428,-546271;692010,-546271" o:connectangles="0,0,0,0,0,0,0,0,0,0,0,0,0,0,0,0,0,0,0,0,0"/>
                    </v:shape>
                    <v:shape id="Text Box 268" o:spid="_x0000_s1144" type="#_x0000_t202" style="position:absolute;left:1142;top:2730;width:1772;height:13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" filled="f" stroked="f">
                      <v:textbox inset="0,0,0,0">
                        <w:txbxContent>
                          <w:p w14:paraId="6EC4C7A0" w14:textId="77777777" w:rsidR="001A01BB" w:rsidRDefault="001A01BB" w:rsidP="001A01BB">
                            <w:pPr>
                              <w:spacing w:line="161" w:lineRule="exact"/>
                              <w:rPr>
                                <w:rFonts w:ascii="Arial MT"/>
                                <w:sz w:val="16"/>
                              </w:rPr>
                            </w:pPr>
                            <w:r>
                              <w:rPr>
                                <w:rFonts w:ascii="Arial MT"/>
                                <w:w w:val="105"/>
                                <w:sz w:val="16"/>
                              </w:rPr>
                              <w:t>16</w:t>
                            </w:r>
                          </w:p>
                          <w:p w14:paraId="0E2B24E3" w14:textId="77777777" w:rsidR="001A01BB" w:rsidRDefault="001A01BB" w:rsidP="001A01BB">
                            <w:pPr>
                              <w:spacing w:before="9"/>
                              <w:rPr>
                                <w:rFonts w:ascii="Arial MT"/>
                                <w:sz w:val="12"/>
                              </w:rPr>
                            </w:pPr>
                          </w:p>
                          <w:p w14:paraId="2832D156" w14:textId="77777777" w:rsidR="001A01BB" w:rsidRDefault="001A01BB" w:rsidP="001A01BB">
                            <w:pPr>
                              <w:rPr>
                                <w:rFonts w:ascii="Arial MT"/>
                                <w:sz w:val="16"/>
                              </w:rPr>
                            </w:pPr>
                            <w:r>
                              <w:rPr>
                                <w:rFonts w:ascii="Arial MT"/>
                                <w:w w:val="105"/>
                                <w:sz w:val="16"/>
                              </w:rPr>
                              <w:t>14</w:t>
                            </w:r>
                          </w:p>
                          <w:p w14:paraId="4095A4E9" w14:textId="77777777" w:rsidR="001A01BB" w:rsidRDefault="001A01BB" w:rsidP="001A01BB">
                            <w:pPr>
                              <w:spacing w:before="9"/>
                              <w:rPr>
                                <w:rFonts w:ascii="Arial MT"/>
                                <w:sz w:val="13"/>
                              </w:rPr>
                            </w:pPr>
                          </w:p>
                          <w:p w14:paraId="47E46239" w14:textId="77777777" w:rsidR="001A01BB" w:rsidRDefault="001A01BB" w:rsidP="001A01BB">
                            <w:pPr>
                              <w:spacing w:before="1"/>
                              <w:rPr>
                                <w:rFonts w:ascii="Arial MT"/>
                                <w:sz w:val="16"/>
                              </w:rPr>
                            </w:pPr>
                            <w:r>
                              <w:rPr>
                                <w:rFonts w:ascii="Arial MT"/>
                                <w:w w:val="105"/>
                                <w:sz w:val="16"/>
                              </w:rPr>
                              <w:t>12</w:t>
                            </w:r>
                          </w:p>
                          <w:p w14:paraId="1F990DE9" w14:textId="77777777" w:rsidR="001A01BB" w:rsidRDefault="001A01BB" w:rsidP="001A01BB">
                            <w:pPr>
                              <w:spacing w:before="9"/>
                              <w:rPr>
                                <w:rFonts w:ascii="Arial MT"/>
                                <w:sz w:val="12"/>
                              </w:rPr>
                            </w:pPr>
                          </w:p>
                          <w:p w14:paraId="4DB75805" w14:textId="77777777" w:rsidR="001A01BB" w:rsidRDefault="001A01BB" w:rsidP="001A01BB">
                            <w:pPr>
                              <w:rPr>
                                <w:rFonts w:ascii="Arial MT"/>
                                <w:sz w:val="16"/>
                              </w:rPr>
                            </w:pPr>
                            <w:r>
                              <w:rPr>
                                <w:rFonts w:ascii="Arial MT"/>
                                <w:w w:val="105"/>
                                <w:sz w:val="16"/>
                              </w:rPr>
                              <w:t>10</w:t>
                            </w:r>
                          </w:p>
                          <w:p w14:paraId="0DB89063" w14:textId="77777777" w:rsidR="001A01BB" w:rsidRDefault="001A01BB" w:rsidP="001A01BB">
                            <w:pPr>
                              <w:rPr>
                                <w:rFonts w:ascii="Arial MT"/>
                                <w:sz w:val="14"/>
                              </w:rPr>
                            </w:pPr>
                          </w:p>
                          <w:p w14:paraId="7C87CDE6" w14:textId="77777777" w:rsidR="001A01BB" w:rsidRDefault="001A01BB" w:rsidP="001A01BB">
                            <w:pPr>
                              <w:spacing w:before="1"/>
                              <w:ind w:left="88"/>
                              <w:rPr>
                                <w:rFonts w:ascii="Arial MT"/>
                                <w:sz w:val="16"/>
                              </w:rPr>
                            </w:pPr>
                            <w:r>
                              <w:rPr>
                                <w:rFonts w:ascii="Arial MT"/>
                                <w:w w:val="102"/>
                                <w:sz w:val="16"/>
                              </w:rPr>
                              <w:t>8</w:t>
                            </w:r>
                          </w:p>
                          <w:p w14:paraId="00F2E9A5" w14:textId="77777777" w:rsidR="001A01BB" w:rsidRDefault="001A01BB" w:rsidP="001A01BB">
                            <w:pPr>
                              <w:spacing w:before="6"/>
                              <w:rPr>
                                <w:rFonts w:ascii="Arial MT"/>
                                <w:sz w:val="12"/>
                              </w:rPr>
                            </w:pPr>
                          </w:p>
                          <w:p w14:paraId="01FA0070" w14:textId="77777777" w:rsidR="001A01BB" w:rsidRDefault="001A01BB" w:rsidP="001A01BB">
                            <w:pPr>
                              <w:ind w:left="88"/>
                              <w:rPr>
                                <w:rFonts w:ascii="Arial MT"/>
                                <w:sz w:val="16"/>
                              </w:rPr>
                            </w:pPr>
                            <w:r>
                              <w:rPr>
                                <w:rFonts w:ascii="Arial MT"/>
                                <w:w w:val="102"/>
                                <w:sz w:val="16"/>
                              </w:rPr>
                              <w:t>6</w:t>
                            </w:r>
                          </w:p>
                          <w:p w14:paraId="6EEF8394" w14:textId="77777777" w:rsidR="001A01BB" w:rsidRDefault="001A01BB" w:rsidP="001A01BB">
                            <w:pPr>
                              <w:spacing w:before="7"/>
                              <w:rPr>
                                <w:rFonts w:ascii="Arial MT"/>
                                <w:sz w:val="12"/>
                              </w:rPr>
                            </w:pPr>
                          </w:p>
                          <w:p w14:paraId="7597C79F" w14:textId="77777777" w:rsidR="001A01BB" w:rsidRDefault="001A01BB" w:rsidP="001A01BB">
                            <w:pPr>
                              <w:ind w:left="88"/>
                              <w:rPr>
                                <w:rFonts w:ascii="Arial MT"/>
                                <w:sz w:val="16"/>
                              </w:rPr>
                            </w:pPr>
                            <w:r>
                              <w:rPr>
                                <w:rFonts w:ascii="Arial MT"/>
                                <w:w w:val="102"/>
                                <w:sz w:val="16"/>
                              </w:rPr>
                              <w:t>4</w:t>
                            </w:r>
                          </w:p>
                          <w:p w14:paraId="5AD22435" w14:textId="77777777" w:rsidR="001A01BB" w:rsidRDefault="001A01BB" w:rsidP="001A01BB">
                            <w:pPr>
                              <w:spacing w:before="1"/>
                              <w:rPr>
                                <w:rFonts w:ascii="Arial MT"/>
                                <w:sz w:val="14"/>
                              </w:rPr>
                            </w:pPr>
                          </w:p>
                          <w:p w14:paraId="4AC3F26D" w14:textId="77777777" w:rsidR="001A01BB" w:rsidRDefault="001A01BB" w:rsidP="001A01BB">
                            <w:pPr>
                              <w:ind w:left="88"/>
                              <w:rPr>
                                <w:rFonts w:ascii="Arial MT"/>
                                <w:sz w:val="16"/>
                              </w:rPr>
                            </w:pPr>
                            <w:r>
                              <w:rPr>
                                <w:rFonts w:ascii="Arial MT"/>
                                <w:w w:val="102"/>
                                <w:sz w:val="16"/>
                              </w:rPr>
                              <w:t>2</w:t>
                            </w:r>
                          </w:p>
                          <w:p w14:paraId="5A380C06" w14:textId="77777777" w:rsidR="001A01BB" w:rsidRDefault="001A01BB" w:rsidP="001A01BB">
                            <w:pPr>
                              <w:spacing w:before="9"/>
                              <w:rPr>
                                <w:rFonts w:ascii="Arial MT"/>
                                <w:sz w:val="12"/>
                              </w:rPr>
                            </w:pPr>
                          </w:p>
                          <w:p w14:paraId="33322683" w14:textId="77777777" w:rsidR="001A01BB" w:rsidRDefault="001A01BB" w:rsidP="001A01BB">
                            <w:pPr>
                              <w:ind w:left="88"/>
                              <w:rPr>
                                <w:rFonts w:ascii="Arial MT"/>
                                <w:sz w:val="16"/>
                              </w:rPr>
                            </w:pPr>
                            <w:r>
                              <w:rPr>
                                <w:rFonts w:ascii="Arial MT"/>
                                <w:w w:val="102"/>
                                <w:sz w:val="16"/>
                              </w:rPr>
                              <w:t>0</w:t>
                            </w:r>
                          </w:p>
                          <w:p w14:paraId="25FC2B62" w14:textId="77777777" w:rsidR="001A01BB" w:rsidRDefault="001A01BB" w:rsidP="001A01BB">
                            <w:pPr>
                              <w:spacing w:before="10"/>
                              <w:ind w:left="134"/>
                              <w:rPr>
                                <w:rFonts w:ascii="Arial MT"/>
                                <w:sz w:val="16"/>
                              </w:rPr>
                            </w:pPr>
                            <w:r>
                              <w:rPr>
                                <w:rFonts w:ascii="Arial MT"/>
                                <w:w w:val="105"/>
                                <w:sz w:val="16"/>
                              </w:rPr>
                              <w:t>0.1</w:t>
                            </w:r>
                          </w:p>
                        </w:txbxContent>
                      </v:textbox>
                    </v:shape>
                    <v:shape id="Text Box 269" o:spid="_x0000_s1145" type="#_x0000_t202" style="position:absolute;left:7366;top:16827;width:1381;height:1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" filled="f" stroked="f">
                      <v:textbox inset="0,0,0,0">
                        <w:txbxContent>
                          <w:p w14:paraId="5619267E" w14:textId="77777777" w:rsidR="001A01BB" w:rsidRDefault="001A01BB" w:rsidP="001A01BB">
                            <w:pPr>
                              <w:spacing w:line="161" w:lineRule="exact"/>
                              <w:jc w:val="center"/>
                              <w:rPr>
                                <w:rFonts w:ascii="Arial MT"/>
                                <w:sz w:val="16"/>
                              </w:rPr>
                            </w:pPr>
                            <w:r>
                              <w:rPr>
                                <w:rFonts w:ascii="Arial MT"/>
                                <w:w w:val="102"/>
                                <w:sz w:val="16"/>
                              </w:rPr>
                              <w:t>1</w:t>
                            </w:r>
                          </w:p>
                        </w:txbxContent>
                      </v:textbox>
                    </v:shape>
                    <v:shape id="Text Box 270" o:spid="_x0000_s1146" type="#_x0000_t202" style="position:absolute;left:12573;top:16827;width:1917;height:1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" filled="f" stroked="f">
                      <v:textbox inset="0,0,0,0">
                        <w:txbxContent>
                          <w:p w14:paraId="1DE68C16" w14:textId="77777777" w:rsidR="001A01BB" w:rsidRDefault="001A01BB" w:rsidP="001A01BB">
                            <w:pPr>
                              <w:spacing w:line="161" w:lineRule="exact"/>
                              <w:jc w:val="center"/>
                              <w:rPr>
                                <w:rFonts w:ascii="Arial MT"/>
                                <w:sz w:val="16"/>
                              </w:rPr>
                            </w:pPr>
                            <w:r>
                              <w:rPr>
                                <w:rFonts w:ascii="Arial MT"/>
                                <w:w w:val="105"/>
                                <w:sz w:val="16"/>
                              </w:rPr>
                              <w:t>10</w:t>
                            </w:r>
                          </w:p>
                        </w:txbxContent>
                      </v:textbox>
                    </v:shape>
                    <v:shape id="Text Box 271" o:spid="_x0000_s1147" type="#_x0000_t202" style="position:absolute;left:17780;top:16827;width:2262;height: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" filled="f" stroked="f">
                      <v:textbox inset="0,0,0,0">
                        <w:txbxContent>
                          <w:p w14:paraId="3098F971" w14:textId="77777777" w:rsidR="001A01BB" w:rsidRDefault="001A01BB" w:rsidP="001A01BB">
                            <w:pPr>
                              <w:spacing w:line="161" w:lineRule="exact"/>
                              <w:jc w:val="center"/>
                              <w:rPr>
                                <w:rFonts w:ascii="Arial MT"/>
                                <w:sz w:val="16"/>
                              </w:rPr>
                            </w:pPr>
                            <w:r>
                              <w:rPr>
                                <w:rFonts w:ascii="Arial MT"/>
                                <w:w w:val="105"/>
                                <w:sz w:val="16"/>
                              </w:rPr>
                              <w:t>100</w:t>
                            </w:r>
                          </w:p>
                        </w:txbxContent>
                      </v:textbox>
                    </v:shape>
                    <v:shape id="Text Box 272" o:spid="_x0000_s1148" type="#_x0000_t202" style="position:absolute;left:22796;top:16827;width:2923;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" filled="f" stroked="f">
                      <v:textbox inset="0,0,0,0">
                        <w:txbxContent>
                          <w:p w14:paraId="77A62888" w14:textId="77777777" w:rsidR="001A01BB" w:rsidRDefault="001A01BB" w:rsidP="001A01BB">
                            <w:pPr>
                              <w:spacing w:line="161" w:lineRule="exact"/>
                              <w:jc w:val="center"/>
                              <w:rPr>
                                <w:rFonts w:ascii="Arial MT"/>
                                <w:sz w:val="16"/>
                              </w:rPr>
                            </w:pPr>
                            <w:r>
                              <w:rPr>
                                <w:rFonts w:ascii="Arial MT"/>
                                <w:w w:val="105"/>
                                <w:sz w:val="16"/>
                              </w:rPr>
                              <w:t>1000</w:t>
                            </w:r>
                          </w:p>
                        </w:txbxContent>
                      </v:textbox>
                    </v:shape>
                    <v:shape id="Text Box 273" o:spid="_x0000_s1149" type="#_x0000_t202" style="position:absolute;left:27615;top:16827;width:3930;height:1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" filled="f" stroked="f">
                      <v:textbox inset="0,0,0,0">
                        <w:txbxContent>
                          <w:p w14:paraId="3C6DEA5C" w14:textId="77777777" w:rsidR="001A01BB" w:rsidRDefault="001A01BB" w:rsidP="001A01BB">
                            <w:pPr>
                              <w:spacing w:line="161" w:lineRule="exact"/>
                              <w:jc w:val="center"/>
                              <w:rPr>
                                <w:rFonts w:ascii="Arial MT"/>
                                <w:sz w:val="16"/>
                              </w:rPr>
                            </w:pPr>
                            <w:r>
                              <w:rPr>
                                <w:rFonts w:ascii="Arial MT"/>
                                <w:w w:val="105"/>
                                <w:sz w:val="16"/>
                              </w:rPr>
                              <w:t>10000</w:t>
                            </w:r>
                          </w:p>
                        </w:txbxContent>
                      </v:textbox>
                    </v:shape>
                    <v:shape id="Text Box 109" o:spid="_x0000_s1150" type="#_x0000_t202" style="position:absolute;left:12728;top:18161;width:7528;height:2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" filled="f" stroked="f">
                      <v:textbox inset="0,0,0,0">
                        <w:txbxContent>
                          <w:p w14:paraId="5FC49620" w14:textId="77777777" w:rsidR="001A01BB" w:rsidRPr="006D00A1" w:rsidRDefault="001A01BB" w:rsidP="001A01BB">
                            <w:pPr>
                              <w:spacing w:line="276" w:lineRule="auto"/>
                              <w:rPr>
                                <w:sz w:val="20"/>
                                <w:szCs w:val="20"/>
                              </w:rPr>
                            </w:pPr>
                            <w:r w:rsidRPr="006D00A1">
                              <w:rPr>
                                <w:spacing w:val="-1"/>
                                <w:w w:val="105"/>
                                <w:sz w:val="20"/>
                                <w:szCs w:val="20"/>
                              </w:rPr>
                              <w:t>Size</w:t>
                            </w:r>
                            <w:r w:rsidRPr="006D00A1">
                              <w:rPr>
                                <w:spacing w:val="-11"/>
                                <w:w w:val="105"/>
                                <w:sz w:val="20"/>
                                <w:szCs w:val="20"/>
                              </w:rPr>
                              <w:t xml:space="preserve"> </w:t>
                            </w:r>
                            <w:r w:rsidRPr="006D00A1">
                              <w:rPr>
                                <w:spacing w:val="-1"/>
                                <w:w w:val="105"/>
                                <w:sz w:val="20"/>
                                <w:szCs w:val="20"/>
                              </w:rPr>
                              <w:t>(d.nm)</w:t>
                            </w:r>
                          </w:p>
                        </w:txbxContent>
                      </v:textbox>
                    </v:shape>
                    <v:shape id="Text Box 104" o:spid="_x0000_s1151" type="#_x0000_t202" style="position:absolute;left:26860;top:19154;width:2713;height:2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" filled="f" stroked="f">
                      <v:textbox inset="0,0,0,0">
                        <w:txbxContent>
                          <w:p w14:paraId="13C02723" w14:textId="77777777" w:rsidR="001A01BB" w:rsidRPr="006D00A1" w:rsidRDefault="001A01BB" w:rsidP="001A01BB">
                            <w:pPr>
                              <w:spacing w:line="276" w:lineRule="auto"/>
                              <w:jc w:val="center"/>
                              <w:rPr>
                                <w:b/>
                                <w:bCs/>
                                <w:sz w:val="24"/>
                              </w:rPr>
                            </w:pPr>
                            <w:r w:rsidRPr="006D00A1">
                              <w:rPr>
                                <w:b/>
                                <w:bCs/>
                                <w:w w:val="102"/>
                                <w:sz w:val="24"/>
                              </w:rPr>
                              <w:t>F6</w:t>
                            </w:r>
                          </w:p>
                        </w:txbxContent>
                      </v:textbox>
                    </v:shape>
                    <v:shape id="Text Box 110" o:spid="_x0000_s1152" type="#_x0000_t202" style="position:absolute;left:10150;top:20256;width:11931;height:1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" filled="f" stroked="f">
                      <v:textbox inset="0,0,0,0">
                        <w:txbxContent>
                          <w:p w14:paraId="4DAA3791" w14:textId="77777777" w:rsidR="001A01BB" w:rsidRPr="006D00A1" w:rsidRDefault="001A01BB" w:rsidP="001A01BB">
                            <w:pPr>
                              <w:spacing w:before="31" w:line="240" w:lineRule="auto"/>
                              <w:jc w:val="center"/>
                              <w:rPr>
                                <w:sz w:val="16"/>
                                <w:szCs w:val="16"/>
                                <w14:textOutline w14:w="9525" w14:cap="rnd" w14:cmpd="sng" w14:algn="ctr">
                                  <w14:noFill/>
                                  <w14:prstDash w14:val="solid"/>
                                  <w14:bevel/>
                                </w14:textOutline>
                              </w:rPr>
                            </w:pPr>
                            <w:r w:rsidRPr="006D00A1">
                              <w:rPr>
                                <w:spacing w:val="-1"/>
                                <w:w w:val="105"/>
                                <w:sz w:val="16"/>
                                <w:szCs w:val="16"/>
                                <w14:textOutline w14:w="9525" w14:cap="rnd" w14:cmpd="sng" w14:algn="ctr">
                                  <w14:noFill/>
                                  <w14:prstDash w14:val="solid"/>
                                  <w14:bevel/>
                                </w14:textOutline>
                              </w:rPr>
                              <w:t>Record</w:t>
                            </w:r>
                            <w:r w:rsidRPr="006D00A1">
                              <w:rPr>
                                <w:spacing w:val="-11"/>
                                <w:w w:val="105"/>
                                <w:sz w:val="16"/>
                                <w:szCs w:val="16"/>
                                <w14:textOutline w14:w="9525" w14:cap="rnd" w14:cmpd="sng" w14:algn="ctr">
                                  <w14:noFill/>
                                  <w14:prstDash w14:val="solid"/>
                                  <w14:bevel/>
                                </w14:textOutline>
                              </w:rPr>
                              <w:t xml:space="preserve"> 52</w:t>
                            </w:r>
                            <w:r w:rsidRPr="006D00A1">
                              <w:rPr>
                                <w:spacing w:val="-1"/>
                                <w:w w:val="105"/>
                                <w:sz w:val="16"/>
                                <w:szCs w:val="16"/>
                                <w14:textOutline w14:w="9525" w14:cap="rnd" w14:cmpd="sng" w14:algn="ctr">
                                  <w14:noFill/>
                                  <w14:prstDash w14:val="solid"/>
                                  <w14:bevel/>
                                </w14:textOutline>
                              </w:rPr>
                              <w:t>:</w:t>
                            </w:r>
                            <w:r w:rsidRPr="006D00A1">
                              <w:rPr>
                                <w:spacing w:val="-10"/>
                                <w:w w:val="105"/>
                                <w:sz w:val="16"/>
                                <w:szCs w:val="16"/>
                                <w14:textOutline w14:w="9525" w14:cap="rnd" w14:cmpd="sng" w14:algn="ctr">
                                  <w14:noFill/>
                                  <w14:prstDash w14:val="solid"/>
                                  <w14:bevel/>
                                </w14:textOutline>
                              </w:rPr>
                              <w:t xml:space="preserve"> </w:t>
                            </w:r>
                            <w:r>
                              <w:rPr>
                                <w:w w:val="105"/>
                                <w:sz w:val="16"/>
                                <w:szCs w:val="16"/>
                                <w14:textOutline w14:w="9525" w14:cap="rnd" w14:cmpd="sng" w14:algn="ctr">
                                  <w14:noFill/>
                                  <w14:prstDash w14:val="solid"/>
                                  <w14:bevel/>
                                </w14:textOutline>
                              </w:rPr>
                              <w:t>A</w:t>
                            </w:r>
                            <w:r w:rsidRPr="006D00A1">
                              <w:rPr>
                                <w:w w:val="105"/>
                                <w:sz w:val="16"/>
                                <w:szCs w:val="16"/>
                                <w14:textOutline w14:w="9525" w14:cap="rnd" w14:cmpd="sng" w14:algn="ctr">
                                  <w14:noFill/>
                                  <w14:prstDash w14:val="solid"/>
                                  <w14:bevel/>
                                </w14:textOutline>
                              </w:rPr>
                              <w:t>verage</w:t>
                            </w:r>
                            <w:r w:rsidRPr="006D00A1">
                              <w:rPr>
                                <w:spacing w:val="-10"/>
                                <w:w w:val="105"/>
                                <w:sz w:val="16"/>
                                <w:szCs w:val="16"/>
                                <w14:textOutline w14:w="9525" w14:cap="rnd" w14:cmpd="sng" w14:algn="ctr">
                                  <w14:noFill/>
                                  <w14:prstDash w14:val="solid"/>
                                  <w14:bevel/>
                                </w14:textOutline>
                              </w:rPr>
                              <w:t xml:space="preserve"> 2</w:t>
                            </w:r>
                            <w:r w:rsidRPr="006D00A1">
                              <w:rPr>
                                <w:w w:val="105"/>
                                <w:sz w:val="16"/>
                                <w:szCs w:val="16"/>
                                <w14:textOutline w14:w="9525" w14:cap="rnd" w14:cmpd="sng" w14:algn="ctr">
                                  <w14:noFill/>
                                  <w14:prstDash w14:val="solid"/>
                                  <w14:bevel/>
                                </w14:textOutline>
                              </w:rPr>
                              <w:t>1.</w:t>
                            </w:r>
                          </w:p>
                        </w:txbxContent>
                      </v:textbox>
                    </v:shape>
                    <v:shape id="Text Box 8" o:spid="_x0000_s1153" type="#_x0000_t202" style="position:absolute;left:-606;top:3669;width:1705;height:12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" filled="f" stroked="f">
                      <v:textbox style="layout-flow:vertical;mso-layout-flow-alt:bottom-to-top" inset="0,0,0,0">
                        <w:txbxContent>
                          <w:p w14:paraId="162284F4" w14:textId="77777777" w:rsidR="001A01BB" w:rsidRPr="006D00A1" w:rsidRDefault="001A01BB" w:rsidP="001A01BB">
                            <w:pPr>
                              <w:spacing w:line="240" w:lineRule="auto"/>
                              <w:ind w:left="20"/>
                              <w:rPr>
                                <w:sz w:val="20"/>
                                <w:szCs w:val="20"/>
                              </w:rPr>
                            </w:pPr>
                            <w:r w:rsidRPr="006D00A1">
                              <w:rPr>
                                <w:sz w:val="20"/>
                                <w:szCs w:val="20"/>
                              </w:rPr>
                              <w:t>Intensity</w:t>
                            </w:r>
                            <w:r w:rsidRPr="006D00A1">
                              <w:rPr>
                                <w:spacing w:val="13"/>
                                <w:sz w:val="20"/>
                                <w:szCs w:val="20"/>
                              </w:rPr>
                              <w:t xml:space="preserve"> </w:t>
                            </w:r>
                            <w:r w:rsidRPr="006D00A1">
                              <w:rPr>
                                <w:sz w:val="20"/>
                                <w:szCs w:val="20"/>
                              </w:rPr>
                              <w:t>(Percent)</w:t>
                            </w:r>
                          </w:p>
                        </w:txbxContent>
                      </v:textbox>
                    </v:shape>
                    <v:shape id="Text Box 98" o:spid="_x0000_s1154" type="#_x0000_t202" style="position:absolute;left:6435;top:-467;width:18569;height:2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" filled="f" stroked="f">
                      <v:textbox inset="0,1mm,0,0">
                        <w:txbxContent>
                          <w:p w14:paraId="45533EDC" w14:textId="77777777" w:rsidR="001A01BB" w:rsidRPr="006D00A1" w:rsidRDefault="001A01BB" w:rsidP="001A01BB">
                            <w:pPr>
                              <w:spacing w:line="276" w:lineRule="auto"/>
                              <w:jc w:val="center"/>
                              <w:rPr>
                                <w:sz w:val="20"/>
                                <w:szCs w:val="20"/>
                              </w:rPr>
                            </w:pPr>
                            <w:r w:rsidRPr="006D00A1">
                              <w:rPr>
                                <w:sz w:val="20"/>
                                <w:szCs w:val="20"/>
                              </w:rPr>
                              <w:t>Size</w:t>
                            </w:r>
                            <w:r w:rsidRPr="006D00A1">
                              <w:rPr>
                                <w:spacing w:val="10"/>
                                <w:sz w:val="20"/>
                                <w:szCs w:val="20"/>
                              </w:rPr>
                              <w:t xml:space="preserve"> </w:t>
                            </w:r>
                            <w:r w:rsidRPr="006D00A1">
                              <w:rPr>
                                <w:sz w:val="20"/>
                                <w:szCs w:val="20"/>
                              </w:rPr>
                              <w:t>Distribution</w:t>
                            </w:r>
                            <w:r w:rsidRPr="006D00A1">
                              <w:rPr>
                                <w:spacing w:val="10"/>
                                <w:sz w:val="20"/>
                                <w:szCs w:val="20"/>
                              </w:rPr>
                              <w:t xml:space="preserve"> </w:t>
                            </w:r>
                            <w:r w:rsidRPr="006D00A1">
                              <w:rPr>
                                <w:sz w:val="20"/>
                                <w:szCs w:val="20"/>
                              </w:rPr>
                              <w:t>by</w:t>
                            </w:r>
                            <w:r w:rsidRPr="006D00A1">
                              <w:rPr>
                                <w:spacing w:val="8"/>
                                <w:sz w:val="20"/>
                                <w:szCs w:val="20"/>
                              </w:rPr>
                              <w:t xml:space="preserve"> </w:t>
                            </w:r>
                            <w:r w:rsidRPr="006D00A1">
                              <w:rPr>
                                <w:sz w:val="20"/>
                                <w:szCs w:val="20"/>
                              </w:rPr>
                              <w:t>Intensity</w:t>
                            </w:r>
                          </w:p>
                        </w:txbxContent>
                      </v:textbox>
                    </v:shape>
                    <v:shape id="Text Box 103" o:spid="_x0000_s1155" type="#_x0000_t202" style="position:absolute;left:2666;top:16954;width:2796;height:1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" filled="f" stroked="f">
                      <v:textbox inset="0,0,0,0">
                        <w:txbxContent>
                          <w:p w14:paraId="259F5CEF" w14:textId="77777777" w:rsidR="001A01BB" w:rsidRDefault="001A01BB" w:rsidP="001A01BB">
                            <w:pPr>
                              <w:spacing w:line="161" w:lineRule="exact"/>
                              <w:jc w:val="center"/>
                              <w:rPr>
                                <w:rFonts w:ascii="Arial MT"/>
                                <w:sz w:val="16"/>
                              </w:rPr>
                            </w:pPr>
                            <w:r>
                              <w:rPr>
                                <w:rFonts w:ascii="Arial MT"/>
                                <w:w w:val="102"/>
                                <w:sz w:val="16"/>
                              </w:rPr>
                              <w:t>0.1</w:t>
                            </w:r>
                          </w:p>
                        </w:txbxContent>
                      </v:textbox>
                    </v:shape>
                  </v:group>
                </v:group>
                <w10:wrap type="square" anchorx="margin"/>
              </v:group>
            </w:pict>
          </mc:Fallback>
        </mc:AlternateContent>
      </w:r>
    </w:p>
    <w:p w14:paraId="38CD8094" w14:textId="77777777" w:rsidR="001A01BB" w:rsidRDefault="001A01BB" w:rsidP="001739DD">
      <w:pPr>
        <w:spacing w:line="240" w:lineRule="auto"/>
        <w:rPr>
          <w:b/>
          <w:sz w:val="24"/>
          <w:lang w:eastAsia="en-US"/>
        </w:rPr>
      </w:pPr>
    </w:p>
    <w:p w14:paraId="61DAB61A" w14:textId="0099980B" w:rsidR="00D5684D" w:rsidRDefault="001739DD" w:rsidP="001739DD">
      <w:pPr>
        <w:spacing w:line="240" w:lineRule="auto"/>
        <w:rPr>
          <w:sz w:val="24"/>
          <w:lang w:eastAsia="en-US"/>
        </w:rPr>
      </w:pPr>
      <w:r w:rsidRPr="00FB716B">
        <w:rPr>
          <w:b/>
          <w:sz w:val="24"/>
          <w:lang w:eastAsia="en-US"/>
        </w:rPr>
        <w:t>Fig</w:t>
      </w:r>
      <w:r w:rsidR="008A22A9" w:rsidRPr="00FB716B">
        <w:rPr>
          <w:b/>
          <w:sz w:val="24"/>
          <w:lang w:eastAsia="en-US"/>
        </w:rPr>
        <w:t>.</w:t>
      </w:r>
      <w:r w:rsidRPr="00FB716B">
        <w:rPr>
          <w:b/>
          <w:sz w:val="24"/>
          <w:lang w:eastAsia="en-US"/>
        </w:rPr>
        <w:t xml:space="preserve"> 2: </w:t>
      </w:r>
      <w:r w:rsidR="004B4FBC" w:rsidRPr="004B4FBC">
        <w:rPr>
          <w:sz w:val="24"/>
          <w:lang w:eastAsia="en-US"/>
        </w:rPr>
        <w:t>Graphical representation of the particle size of clove oil formulations F1, F2, F3, F4, F5, and F6. The representation of clove oil formulations F1, F2, F3, F4, F5, and F6 from the particle size chart shows a mono dispersion sample (one peak) containing a homogeneous particle population</w:t>
      </w:r>
      <w:r w:rsidR="004B4FBC">
        <w:rPr>
          <w:sz w:val="24"/>
          <w:lang w:eastAsia="en-US"/>
        </w:rPr>
        <w:t>.</w:t>
      </w:r>
    </w:p>
    <w:p w14:paraId="5BE7A341" w14:textId="606EE7EE" w:rsidR="00044BCB" w:rsidRDefault="00044BCB">
      <w:pPr>
        <w:spacing w:after="160" w:line="259" w:lineRule="auto"/>
        <w:jc w:val="left"/>
        <w:rPr>
          <w:sz w:val="24"/>
          <w:lang w:eastAsia="en-US"/>
        </w:rPr>
      </w:pPr>
      <w:r>
        <w:rPr>
          <w:sz w:val="24"/>
          <w:lang w:eastAsia="en-US"/>
        </w:rPr>
        <w:br w:type="page"/>
      </w:r>
    </w:p>
    <w:p w14:paraId="42458E07" w14:textId="77777777" w:rsidR="00D5684D" w:rsidRDefault="00D5684D" w:rsidP="00D5684D">
      <w:pPr>
        <w:spacing w:line="240" w:lineRule="auto"/>
        <w:ind w:left="993" w:right="1326" w:hanging="993"/>
        <w:rPr>
          <w:sz w:val="20"/>
          <w:szCs w:val="20"/>
          <w:lang w:eastAsia="en-US"/>
        </w:rPr>
      </w:pPr>
    </w:p>
    <w:p w14:paraId="01667472" w14:textId="77777777" w:rsidR="00FB1C64" w:rsidRDefault="00D5684D" w:rsidP="00D5684D">
      <w:r w:rsidRPr="00001446">
        <w:rPr>
          <w:noProof/>
          <w:lang w:eastAsia="en-US"/>
        </w:rPr>
        <w:drawing>
          <wp:inline distT="0" distB="0" distL="0" distR="0" wp14:anchorId="0BA3FA3A" wp14:editId="1E088AE9">
            <wp:extent cx="4330700" cy="2514600"/>
            <wp:effectExtent l="0" t="0" r="0" b="0"/>
            <wp:docPr id="210563959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CE05C0" w14:textId="194993E0" w:rsidR="001739DD" w:rsidRDefault="001739DD" w:rsidP="00814FB6">
      <w:pPr>
        <w:spacing w:line="240" w:lineRule="auto"/>
        <w:ind w:right="1327"/>
      </w:pPr>
      <w:r w:rsidRPr="00FB716B">
        <w:rPr>
          <w:b/>
          <w:sz w:val="24"/>
          <w:lang w:eastAsia="en-US"/>
        </w:rPr>
        <w:t>Fig</w:t>
      </w:r>
      <w:r w:rsidR="008A22A9" w:rsidRPr="00FB716B">
        <w:rPr>
          <w:b/>
          <w:sz w:val="24"/>
          <w:lang w:eastAsia="en-US"/>
        </w:rPr>
        <w:t>.</w:t>
      </w:r>
      <w:r w:rsidRPr="00FB716B">
        <w:rPr>
          <w:b/>
          <w:sz w:val="24"/>
          <w:lang w:eastAsia="en-US"/>
        </w:rPr>
        <w:t xml:space="preserve"> 3:  </w:t>
      </w:r>
      <w:r w:rsidRPr="00FB716B">
        <w:rPr>
          <w:sz w:val="24"/>
          <w:lang w:eastAsia="en-US"/>
        </w:rPr>
        <w:t xml:space="preserve">Linear regression curve of the relationship between particle size and inhibition percentage of </w:t>
      </w:r>
      <w:r w:rsidRPr="00FB716B">
        <w:rPr>
          <w:i/>
          <w:iCs/>
          <w:sz w:val="24"/>
          <w:lang w:eastAsia="en-US"/>
        </w:rPr>
        <w:t>H.</w:t>
      </w:r>
      <w:r w:rsidRPr="00FB716B">
        <w:rPr>
          <w:sz w:val="24"/>
          <w:lang w:eastAsia="en-US"/>
        </w:rPr>
        <w:t xml:space="preserve"> </w:t>
      </w:r>
      <w:r w:rsidRPr="00FB716B">
        <w:rPr>
          <w:i/>
          <w:sz w:val="24"/>
          <w:lang w:eastAsia="en-US"/>
        </w:rPr>
        <w:t>vastatrix</w:t>
      </w:r>
      <w:r w:rsidRPr="00FB716B">
        <w:rPr>
          <w:sz w:val="24"/>
          <w:lang w:eastAsia="en-US"/>
        </w:rPr>
        <w:t xml:space="preserve"> </w:t>
      </w:r>
      <w:r w:rsidR="00814FB6" w:rsidRPr="00FB716B">
        <w:rPr>
          <w:sz w:val="24"/>
          <w:lang w:eastAsia="en-US"/>
        </w:rPr>
        <w:t>urediniospores</w:t>
      </w:r>
      <w:r w:rsidRPr="00FB716B">
        <w:rPr>
          <w:sz w:val="24"/>
          <w:lang w:eastAsia="en-US"/>
        </w:rPr>
        <w:t xml:space="preserve"> sprouts</w:t>
      </w:r>
    </w:p>
    <w:sectPr w:rsidR="001739DD" w:rsidSect="007C3485">
      <w:footerReference w:type="default" r:id="rId11"/>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C4251" w14:textId="77777777" w:rsidR="00721A78" w:rsidRDefault="00721A78" w:rsidP="00A019E4">
      <w:pPr>
        <w:spacing w:line="240" w:lineRule="auto"/>
      </w:pPr>
      <w:r>
        <w:separator/>
      </w:r>
    </w:p>
  </w:endnote>
  <w:endnote w:type="continuationSeparator" w:id="0">
    <w:p w14:paraId="566D75C3" w14:textId="77777777" w:rsidR="00721A78" w:rsidRDefault="00721A78" w:rsidP="00A019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9836269"/>
      <w:docPartObj>
        <w:docPartGallery w:val="Page Numbers (Bottom of Page)"/>
        <w:docPartUnique/>
      </w:docPartObj>
    </w:sdtPr>
    <w:sdtEndPr>
      <w:rPr>
        <w:noProof/>
      </w:rPr>
    </w:sdtEndPr>
    <w:sdtContent>
      <w:p w14:paraId="10A9585E" w14:textId="21167AC9" w:rsidR="00A019E4" w:rsidRDefault="00A019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162F8D" w14:textId="77777777" w:rsidR="00A019E4" w:rsidRDefault="00A019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57EF1" w14:textId="77777777" w:rsidR="00721A78" w:rsidRDefault="00721A78" w:rsidP="00A019E4">
      <w:pPr>
        <w:spacing w:line="240" w:lineRule="auto"/>
      </w:pPr>
      <w:r>
        <w:separator/>
      </w:r>
    </w:p>
  </w:footnote>
  <w:footnote w:type="continuationSeparator" w:id="0">
    <w:p w14:paraId="190CA7A1" w14:textId="77777777" w:rsidR="00721A78" w:rsidRDefault="00721A78" w:rsidP="00A019E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A55E7B"/>
    <w:multiLevelType w:val="hybridMultilevel"/>
    <w:tmpl w:val="5EBA7E6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03914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4D"/>
    <w:rsid w:val="00044BCB"/>
    <w:rsid w:val="00050019"/>
    <w:rsid w:val="000A00E9"/>
    <w:rsid w:val="000B65A4"/>
    <w:rsid w:val="00123F17"/>
    <w:rsid w:val="00147BCA"/>
    <w:rsid w:val="00150B9E"/>
    <w:rsid w:val="001739DD"/>
    <w:rsid w:val="00192D27"/>
    <w:rsid w:val="00196DFB"/>
    <w:rsid w:val="00197FB3"/>
    <w:rsid w:val="001A01BB"/>
    <w:rsid w:val="001C6032"/>
    <w:rsid w:val="0023309E"/>
    <w:rsid w:val="0026772D"/>
    <w:rsid w:val="00270F9F"/>
    <w:rsid w:val="002F4800"/>
    <w:rsid w:val="003A2F2E"/>
    <w:rsid w:val="003B6517"/>
    <w:rsid w:val="003B6AC7"/>
    <w:rsid w:val="003C3B97"/>
    <w:rsid w:val="003F5562"/>
    <w:rsid w:val="004302C8"/>
    <w:rsid w:val="00471FC0"/>
    <w:rsid w:val="0049252F"/>
    <w:rsid w:val="004B4FBC"/>
    <w:rsid w:val="004C3DBB"/>
    <w:rsid w:val="004E19E7"/>
    <w:rsid w:val="004E535E"/>
    <w:rsid w:val="00510C13"/>
    <w:rsid w:val="0052142B"/>
    <w:rsid w:val="00555F53"/>
    <w:rsid w:val="00561593"/>
    <w:rsid w:val="00576A9B"/>
    <w:rsid w:val="00593515"/>
    <w:rsid w:val="00633E83"/>
    <w:rsid w:val="00644408"/>
    <w:rsid w:val="00654502"/>
    <w:rsid w:val="00676607"/>
    <w:rsid w:val="00721A78"/>
    <w:rsid w:val="00756ACB"/>
    <w:rsid w:val="00772D7B"/>
    <w:rsid w:val="00784C06"/>
    <w:rsid w:val="007A1685"/>
    <w:rsid w:val="007C3485"/>
    <w:rsid w:val="007D3B43"/>
    <w:rsid w:val="00814FB6"/>
    <w:rsid w:val="008408D9"/>
    <w:rsid w:val="0085676B"/>
    <w:rsid w:val="0088427C"/>
    <w:rsid w:val="00893B70"/>
    <w:rsid w:val="008A1961"/>
    <w:rsid w:val="008A229E"/>
    <w:rsid w:val="008A22A9"/>
    <w:rsid w:val="008A7DE4"/>
    <w:rsid w:val="008B0A86"/>
    <w:rsid w:val="008C0F93"/>
    <w:rsid w:val="009142B5"/>
    <w:rsid w:val="00922C5D"/>
    <w:rsid w:val="00923D55"/>
    <w:rsid w:val="0096593D"/>
    <w:rsid w:val="00977894"/>
    <w:rsid w:val="0099246A"/>
    <w:rsid w:val="009934E5"/>
    <w:rsid w:val="009E49D1"/>
    <w:rsid w:val="009F17A1"/>
    <w:rsid w:val="00A019E4"/>
    <w:rsid w:val="00A37111"/>
    <w:rsid w:val="00A45866"/>
    <w:rsid w:val="00A576DE"/>
    <w:rsid w:val="00A91FF9"/>
    <w:rsid w:val="00AC5D29"/>
    <w:rsid w:val="00AD2F38"/>
    <w:rsid w:val="00AD5424"/>
    <w:rsid w:val="00AF100F"/>
    <w:rsid w:val="00B225CE"/>
    <w:rsid w:val="00B5527E"/>
    <w:rsid w:val="00B67A1E"/>
    <w:rsid w:val="00B760EF"/>
    <w:rsid w:val="00B922DA"/>
    <w:rsid w:val="00BF78AA"/>
    <w:rsid w:val="00C04B02"/>
    <w:rsid w:val="00C378F3"/>
    <w:rsid w:val="00C50CA8"/>
    <w:rsid w:val="00C60453"/>
    <w:rsid w:val="00C63417"/>
    <w:rsid w:val="00C72644"/>
    <w:rsid w:val="00C86075"/>
    <w:rsid w:val="00C8662A"/>
    <w:rsid w:val="00CD67CB"/>
    <w:rsid w:val="00D2116C"/>
    <w:rsid w:val="00D362D2"/>
    <w:rsid w:val="00D5684D"/>
    <w:rsid w:val="00D6215C"/>
    <w:rsid w:val="00DC02A5"/>
    <w:rsid w:val="00DE0931"/>
    <w:rsid w:val="00DE688C"/>
    <w:rsid w:val="00DF2ADE"/>
    <w:rsid w:val="00E26815"/>
    <w:rsid w:val="00E41FBF"/>
    <w:rsid w:val="00E42B38"/>
    <w:rsid w:val="00E55C7B"/>
    <w:rsid w:val="00E674DC"/>
    <w:rsid w:val="00E9075F"/>
    <w:rsid w:val="00E94CBA"/>
    <w:rsid w:val="00EC2059"/>
    <w:rsid w:val="00EC46E5"/>
    <w:rsid w:val="00EF578C"/>
    <w:rsid w:val="00F15395"/>
    <w:rsid w:val="00F348D1"/>
    <w:rsid w:val="00F47690"/>
    <w:rsid w:val="00F94055"/>
    <w:rsid w:val="00FA458D"/>
    <w:rsid w:val="00FB1C64"/>
    <w:rsid w:val="00FB716B"/>
    <w:rsid w:val="00FE426B"/>
    <w:rsid w:val="00FE6428"/>
    <w:rsid w:val="00FE79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2C86D"/>
  <w15:chartTrackingRefBased/>
  <w15:docId w15:val="{823B92BC-EC24-473E-9111-5AC1A5358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84D"/>
    <w:pPr>
      <w:spacing w:after="0" w:line="360" w:lineRule="auto"/>
      <w:jc w:val="both"/>
    </w:pPr>
    <w:rPr>
      <w:rFonts w:ascii="Times New Roman" w:eastAsia="Times New Roman" w:hAnsi="Times New Roman" w:cs="Times New Roman"/>
      <w:kern w:val="0"/>
      <w:szCs w:val="24"/>
      <w:lang w:val="en-US" w:eastAsia="es-E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684D"/>
    <w:rPr>
      <w:color w:val="808080"/>
    </w:rPr>
  </w:style>
  <w:style w:type="paragraph" w:styleId="ListParagraph">
    <w:name w:val="List Paragraph"/>
    <w:basedOn w:val="Normal"/>
    <w:uiPriority w:val="34"/>
    <w:qFormat/>
    <w:rsid w:val="00D5684D"/>
    <w:pPr>
      <w:ind w:left="720"/>
      <w:contextualSpacing/>
    </w:pPr>
  </w:style>
  <w:style w:type="paragraph" w:customStyle="1" w:styleId="Equation">
    <w:name w:val="Equation"/>
    <w:basedOn w:val="Normal"/>
    <w:rsid w:val="00D5684D"/>
    <w:pPr>
      <w:tabs>
        <w:tab w:val="center" w:pos="4320"/>
        <w:tab w:val="right" w:pos="9242"/>
      </w:tabs>
      <w:spacing w:line="240" w:lineRule="auto"/>
      <w:jc w:val="center"/>
    </w:pPr>
    <w:rPr>
      <w:sz w:val="20"/>
      <w:szCs w:val="20"/>
      <w:lang w:eastAsia="en-US"/>
    </w:rPr>
  </w:style>
  <w:style w:type="character" w:styleId="Hyperlink">
    <w:name w:val="Hyperlink"/>
    <w:basedOn w:val="DefaultParagraphFont"/>
    <w:uiPriority w:val="99"/>
    <w:unhideWhenUsed/>
    <w:rsid w:val="00510C13"/>
    <w:rPr>
      <w:color w:val="0563C1" w:themeColor="hyperlink"/>
      <w:u w:val="single"/>
    </w:rPr>
  </w:style>
  <w:style w:type="character" w:styleId="UnresolvedMention">
    <w:name w:val="Unresolved Mention"/>
    <w:basedOn w:val="DefaultParagraphFont"/>
    <w:uiPriority w:val="99"/>
    <w:semiHidden/>
    <w:unhideWhenUsed/>
    <w:rsid w:val="0023309E"/>
    <w:rPr>
      <w:color w:val="605E5C"/>
      <w:shd w:val="clear" w:color="auto" w:fill="E1DFDD"/>
    </w:rPr>
  </w:style>
  <w:style w:type="paragraph" w:styleId="Header">
    <w:name w:val="header"/>
    <w:basedOn w:val="Normal"/>
    <w:link w:val="HeaderChar"/>
    <w:uiPriority w:val="99"/>
    <w:unhideWhenUsed/>
    <w:rsid w:val="00A019E4"/>
    <w:pPr>
      <w:tabs>
        <w:tab w:val="center" w:pos="4513"/>
        <w:tab w:val="right" w:pos="9026"/>
      </w:tabs>
      <w:spacing w:line="240" w:lineRule="auto"/>
    </w:pPr>
  </w:style>
  <w:style w:type="character" w:customStyle="1" w:styleId="HeaderChar">
    <w:name w:val="Header Char"/>
    <w:basedOn w:val="DefaultParagraphFont"/>
    <w:link w:val="Header"/>
    <w:uiPriority w:val="99"/>
    <w:rsid w:val="00A019E4"/>
    <w:rPr>
      <w:rFonts w:ascii="Times New Roman" w:eastAsia="Times New Roman" w:hAnsi="Times New Roman" w:cs="Times New Roman"/>
      <w:kern w:val="0"/>
      <w:szCs w:val="24"/>
      <w:lang w:val="en-US" w:eastAsia="es-ES"/>
      <w14:ligatures w14:val="none"/>
    </w:rPr>
  </w:style>
  <w:style w:type="paragraph" w:styleId="Footer">
    <w:name w:val="footer"/>
    <w:basedOn w:val="Normal"/>
    <w:link w:val="FooterChar"/>
    <w:uiPriority w:val="99"/>
    <w:unhideWhenUsed/>
    <w:rsid w:val="00A019E4"/>
    <w:pPr>
      <w:tabs>
        <w:tab w:val="center" w:pos="4513"/>
        <w:tab w:val="right" w:pos="9026"/>
      </w:tabs>
      <w:spacing w:line="240" w:lineRule="auto"/>
    </w:pPr>
  </w:style>
  <w:style w:type="character" w:customStyle="1" w:styleId="FooterChar">
    <w:name w:val="Footer Char"/>
    <w:basedOn w:val="DefaultParagraphFont"/>
    <w:link w:val="Footer"/>
    <w:uiPriority w:val="99"/>
    <w:rsid w:val="00A019E4"/>
    <w:rPr>
      <w:rFonts w:ascii="Times New Roman" w:eastAsia="Times New Roman" w:hAnsi="Times New Roman" w:cs="Times New Roman"/>
      <w:kern w:val="0"/>
      <w:szCs w:val="24"/>
      <w:lang w:val="en-U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jayaputra076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Sheet2!$D$11</c:f>
              <c:strCache>
                <c:ptCount val="1"/>
                <c:pt idx="0">
                  <c:v>y</c:v>
                </c:pt>
              </c:strCache>
            </c:strRef>
          </c:tx>
          <c:spPr>
            <a:ln w="19010">
              <a:noFill/>
            </a:ln>
          </c:spPr>
          <c:marker>
            <c:symbol val="circle"/>
            <c:size val="4"/>
            <c:spPr>
              <a:solidFill>
                <a:schemeClr val="tx1"/>
              </a:solidFill>
              <a:ln w="9505">
                <a:solidFill>
                  <a:schemeClr val="tx1"/>
                </a:solidFill>
              </a:ln>
              <a:effectLst/>
            </c:spPr>
          </c:marker>
          <c:trendline>
            <c:spPr>
              <a:ln w="19010" cap="rnd">
                <a:solidFill>
                  <a:schemeClr val="tx1"/>
                </a:solidFill>
                <a:prstDash val="sysDot"/>
              </a:ln>
              <a:effectLst/>
            </c:spPr>
            <c:trendlineType val="linear"/>
            <c:dispRSqr val="1"/>
            <c:dispEq val="1"/>
            <c:trendlineLbl>
              <c:layout>
                <c:manualLayout>
                  <c:x val="-8.3072615923009629E-2"/>
                  <c:y val="-0.14660761154855642"/>
                </c:manualLayout>
              </c:layout>
              <c:numFmt formatCode="General" sourceLinked="0"/>
              <c:spPr>
                <a:noFill/>
                <a:ln w="25347">
                  <a:noFill/>
                </a:ln>
              </c:spPr>
              <c:txPr>
                <a:bodyPr rot="0" spcFirstLastPara="1" vertOverflow="ellipsis" vert="horz" wrap="square" anchor="ctr" anchorCtr="1"/>
                <a:lstStyle/>
                <a:p>
                  <a:pPr>
                    <a:defRPr sz="1198"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C$12:$C$17</c:f>
              <c:numCache>
                <c:formatCode>0.00</c:formatCode>
                <c:ptCount val="6"/>
                <c:pt idx="0">
                  <c:v>21.28</c:v>
                </c:pt>
                <c:pt idx="1">
                  <c:v>22.2</c:v>
                </c:pt>
                <c:pt idx="2">
                  <c:v>16.25</c:v>
                </c:pt>
                <c:pt idx="3">
                  <c:v>18.18</c:v>
                </c:pt>
                <c:pt idx="4">
                  <c:v>21.7</c:v>
                </c:pt>
                <c:pt idx="5">
                  <c:v>24.89</c:v>
                </c:pt>
              </c:numCache>
            </c:numRef>
          </c:xVal>
          <c:yVal>
            <c:numRef>
              <c:f>Sheet2!$D$12:$D$17</c:f>
              <c:numCache>
                <c:formatCode>0.00</c:formatCode>
                <c:ptCount val="6"/>
                <c:pt idx="0">
                  <c:v>95.333333333333343</c:v>
                </c:pt>
                <c:pt idx="1">
                  <c:v>84.666666666666671</c:v>
                </c:pt>
                <c:pt idx="2">
                  <c:v>97.45</c:v>
                </c:pt>
                <c:pt idx="3">
                  <c:v>95.333333333333329</c:v>
                </c:pt>
                <c:pt idx="4">
                  <c:v>88</c:v>
                </c:pt>
                <c:pt idx="5">
                  <c:v>84.333333333333329</c:v>
                </c:pt>
              </c:numCache>
            </c:numRef>
          </c:yVal>
          <c:smooth val="0"/>
          <c:extLst>
            <c:ext xmlns:c16="http://schemas.microsoft.com/office/drawing/2014/chart" uri="{C3380CC4-5D6E-409C-BE32-E72D297353CC}">
              <c16:uniqueId val="{00000001-455C-437B-A607-22FDDD378C5C}"/>
            </c:ext>
          </c:extLst>
        </c:ser>
        <c:dLbls>
          <c:showLegendKey val="0"/>
          <c:showVal val="0"/>
          <c:showCatName val="0"/>
          <c:showSerName val="0"/>
          <c:showPercent val="0"/>
          <c:showBubbleSize val="0"/>
        </c:dLbls>
        <c:axId val="181587552"/>
        <c:axId val="181588096"/>
      </c:scatterChart>
      <c:valAx>
        <c:axId val="181587552"/>
        <c:scaling>
          <c:orientation val="minMax"/>
        </c:scaling>
        <c:delete val="0"/>
        <c:axPos val="b"/>
        <c:title>
          <c:tx>
            <c:rich>
              <a:bodyPr/>
              <a:lstStyle/>
              <a:p>
                <a:pPr>
                  <a:defRPr sz="1198" b="0" i="0" u="none" strike="noStrike" baseline="0">
                    <a:solidFill>
                      <a:srgbClr val="000000"/>
                    </a:solidFill>
                    <a:latin typeface="Times New Roman"/>
                    <a:ea typeface="Times New Roman"/>
                    <a:cs typeface="Times New Roman"/>
                  </a:defRPr>
                </a:pPr>
                <a:r>
                  <a:rPr lang="en-ID"/>
                  <a:t>particle size (nm)</a:t>
                </a:r>
              </a:p>
            </c:rich>
          </c:tx>
          <c:overlay val="0"/>
          <c:spPr>
            <a:noFill/>
            <a:ln w="25347">
              <a:noFill/>
            </a:ln>
          </c:spPr>
        </c:title>
        <c:numFmt formatCode="0" sourceLinked="0"/>
        <c:majorTickMark val="out"/>
        <c:minorTickMark val="none"/>
        <c:tickLblPos val="nextTo"/>
        <c:spPr>
          <a:noFill/>
          <a:ln w="9505" cap="flat" cmpd="sng" algn="ctr">
            <a:solidFill>
              <a:schemeClr val="tx1"/>
            </a:solidFill>
            <a:round/>
          </a:ln>
          <a:effectLst/>
        </c:spPr>
        <c:txPr>
          <a:bodyPr rot="0" vert="horz"/>
          <a:lstStyle/>
          <a:p>
            <a:pPr>
              <a:defRPr sz="1198" b="0" i="0" u="none" strike="noStrike" baseline="0">
                <a:solidFill>
                  <a:srgbClr val="000000"/>
                </a:solidFill>
                <a:latin typeface="Times New Roman"/>
                <a:ea typeface="Times New Roman"/>
                <a:cs typeface="Times New Roman"/>
              </a:defRPr>
            </a:pPr>
            <a:endParaRPr lang="en-US"/>
          </a:p>
        </c:txPr>
        <c:crossAx val="181588096"/>
        <c:crosses val="autoZero"/>
        <c:crossBetween val="midCat"/>
      </c:valAx>
      <c:valAx>
        <c:axId val="181588096"/>
        <c:scaling>
          <c:orientation val="minMax"/>
        </c:scaling>
        <c:delete val="0"/>
        <c:axPos val="l"/>
        <c:title>
          <c:tx>
            <c:rich>
              <a:bodyPr/>
              <a:lstStyle/>
              <a:p>
                <a:pPr>
                  <a:defRPr sz="1198" b="0" i="0" u="none" strike="noStrike" baseline="0">
                    <a:solidFill>
                      <a:srgbClr val="000000"/>
                    </a:solidFill>
                    <a:latin typeface="Times New Roman"/>
                    <a:ea typeface="Times New Roman"/>
                    <a:cs typeface="Times New Roman"/>
                  </a:defRPr>
                </a:pPr>
                <a:r>
                  <a:rPr lang="en-ID"/>
                  <a:t>inhibition (%)</a:t>
                </a:r>
              </a:p>
            </c:rich>
          </c:tx>
          <c:overlay val="0"/>
          <c:spPr>
            <a:noFill/>
            <a:ln w="25347">
              <a:noFill/>
            </a:ln>
          </c:spPr>
        </c:title>
        <c:numFmt formatCode="0" sourceLinked="0"/>
        <c:majorTickMark val="out"/>
        <c:minorTickMark val="none"/>
        <c:tickLblPos val="nextTo"/>
        <c:spPr>
          <a:noFill/>
          <a:ln w="9505" cap="flat" cmpd="sng" algn="ctr">
            <a:solidFill>
              <a:schemeClr val="tx1"/>
            </a:solidFill>
            <a:round/>
          </a:ln>
          <a:effectLst/>
        </c:spPr>
        <c:txPr>
          <a:bodyPr rot="-60000000" spcFirstLastPara="1" vertOverflow="ellipsis" vert="horz" wrap="square" anchor="ctr" anchorCtr="1"/>
          <a:lstStyle/>
          <a:p>
            <a:pPr>
              <a:defRPr sz="1198"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1587552"/>
        <c:crosses val="autoZero"/>
        <c:crossBetween val="midCat"/>
      </c:valAx>
      <c:spPr>
        <a:noFill/>
        <a:ln w="25347">
          <a:noFill/>
        </a:ln>
      </c:spPr>
    </c:plotArea>
    <c:legend>
      <c:legendPos val="r"/>
      <c:legendEntry>
        <c:idx val="0"/>
        <c:delete val="1"/>
      </c:legendEntry>
      <c:overlay val="0"/>
      <c:spPr>
        <a:noFill/>
        <a:ln w="25347">
          <a:noFill/>
        </a:ln>
      </c:spPr>
      <c:txPr>
        <a:bodyPr rot="0" spcFirstLastPara="1" vertOverflow="ellipsis" vert="horz" wrap="square" anchor="ctr" anchorCtr="1"/>
        <a:lstStyle/>
        <a:p>
          <a:pPr>
            <a:defRPr sz="1198"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a:noFill/>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E2124-E80C-4BDA-A37D-5CFD9B752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28</Pages>
  <Words>21327</Words>
  <Characters>121568</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jaya Putra</dc:creator>
  <cp:keywords/>
  <dc:description/>
  <cp:lastModifiedBy>Sunjaya Putra</cp:lastModifiedBy>
  <cp:revision>41</cp:revision>
  <dcterms:created xsi:type="dcterms:W3CDTF">2023-07-08T01:23:00Z</dcterms:created>
  <dcterms:modified xsi:type="dcterms:W3CDTF">2023-07-1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527d39f-5aef-30ce-91f7-f62f42b1938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